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17B309" w14:textId="77777777" w:rsidR="00E233AB" w:rsidRPr="00875FAE" w:rsidRDefault="00E233AB" w:rsidP="00E233AB">
      <w:pPr>
        <w:spacing w:line="480" w:lineRule="auto"/>
        <w:rPr>
          <w:b/>
          <w:sz w:val="24"/>
        </w:rPr>
      </w:pPr>
      <w:bookmarkStart w:id="0" w:name="_GoBack"/>
      <w:bookmarkEnd w:id="0"/>
      <w:r w:rsidRPr="00E233AB">
        <w:rPr>
          <w:b/>
          <w:sz w:val="24"/>
        </w:rPr>
        <w:t xml:space="preserve">Identification of Candidate </w:t>
      </w:r>
      <w:r w:rsidR="00776EA7">
        <w:rPr>
          <w:b/>
          <w:sz w:val="24"/>
        </w:rPr>
        <w:t xml:space="preserve">Synovial Fluid </w:t>
      </w:r>
      <w:r w:rsidRPr="00E233AB">
        <w:rPr>
          <w:b/>
          <w:sz w:val="24"/>
        </w:rPr>
        <w:t xml:space="preserve">Biomarkers for the Prediction of </w:t>
      </w:r>
      <w:r>
        <w:rPr>
          <w:b/>
          <w:sz w:val="24"/>
        </w:rPr>
        <w:t xml:space="preserve">Patient </w:t>
      </w:r>
      <w:r w:rsidRPr="00875FAE">
        <w:rPr>
          <w:b/>
          <w:sz w:val="24"/>
        </w:rPr>
        <w:t>Outcome following Microfracture or Osteotomy</w:t>
      </w:r>
    </w:p>
    <w:p w14:paraId="413C6139" w14:textId="44E7A129" w:rsidR="00833797" w:rsidRPr="00875FAE" w:rsidRDefault="00833797" w:rsidP="00833797">
      <w:pPr>
        <w:rPr>
          <w:b/>
        </w:rPr>
      </w:pPr>
      <w:r w:rsidRPr="00875FAE">
        <w:t>Charlotte H. Hulme</w:t>
      </w:r>
      <w:r w:rsidRPr="00875FAE">
        <w:rPr>
          <w:vertAlign w:val="superscript"/>
        </w:rPr>
        <w:t>1,2</w:t>
      </w:r>
      <w:r w:rsidRPr="00875FAE">
        <w:t>, Mandy J. Peffers</w:t>
      </w:r>
      <w:r w:rsidR="00486686" w:rsidRPr="00875FAE">
        <w:rPr>
          <w:vertAlign w:val="superscript"/>
        </w:rPr>
        <w:t>3</w:t>
      </w:r>
      <w:r w:rsidR="003D6911" w:rsidRPr="00875FAE">
        <w:rPr>
          <w:vertAlign w:val="superscript"/>
        </w:rPr>
        <w:t>,4</w:t>
      </w:r>
      <w:r w:rsidRPr="00875FAE">
        <w:t xml:space="preserve">, </w:t>
      </w:r>
      <w:r w:rsidR="002A1A53" w:rsidRPr="00875FAE">
        <w:t>Gabriel Mateus Bernardo Har</w:t>
      </w:r>
      <w:r w:rsidR="00A8103D" w:rsidRPr="00875FAE">
        <w:t>r</w:t>
      </w:r>
      <w:r w:rsidR="002A1A53" w:rsidRPr="00875FAE">
        <w:t>ington</w:t>
      </w:r>
      <w:r w:rsidR="002A1A53" w:rsidRPr="00875FAE">
        <w:rPr>
          <w:vertAlign w:val="superscript"/>
        </w:rPr>
        <w:t>1,2</w:t>
      </w:r>
      <w:r w:rsidR="002A1A53" w:rsidRPr="00875FAE">
        <w:t xml:space="preserve">,  </w:t>
      </w:r>
      <w:r w:rsidR="00486686" w:rsidRPr="00875FAE">
        <w:t>Emma Wilson</w:t>
      </w:r>
      <w:r w:rsidR="003D6911" w:rsidRPr="00875FAE">
        <w:rPr>
          <w:vertAlign w:val="superscript"/>
        </w:rPr>
        <w:t>5</w:t>
      </w:r>
      <w:r w:rsidR="00486686" w:rsidRPr="00875FAE">
        <w:t>,</w:t>
      </w:r>
      <w:r w:rsidR="003F4CDD" w:rsidRPr="00875FAE">
        <w:t xml:space="preserve"> Jade</w:t>
      </w:r>
      <w:r w:rsidR="00FB1D21" w:rsidRPr="00875FAE">
        <w:t xml:space="preserve"> </w:t>
      </w:r>
      <w:r w:rsidR="003F4CDD" w:rsidRPr="00875FAE">
        <w:t>Perry</w:t>
      </w:r>
      <w:r w:rsidR="003F4CDD" w:rsidRPr="00875FAE">
        <w:rPr>
          <w:vertAlign w:val="superscript"/>
        </w:rPr>
        <w:t>1,2</w:t>
      </w:r>
      <w:r w:rsidR="00486686" w:rsidRPr="00875FAE">
        <w:t xml:space="preserve"> </w:t>
      </w:r>
      <w:r w:rsidRPr="00875FAE">
        <w:t>Sally Roberts</w:t>
      </w:r>
      <w:r w:rsidRPr="00875FAE">
        <w:rPr>
          <w:vertAlign w:val="superscript"/>
        </w:rPr>
        <w:t>1,2</w:t>
      </w:r>
      <w:r w:rsidRPr="00875FAE">
        <w:t>,</w:t>
      </w:r>
      <w:r w:rsidR="00486686" w:rsidRPr="00875FAE">
        <w:t xml:space="preserve"> Pete Gallacher</w:t>
      </w:r>
      <w:r w:rsidR="00486686" w:rsidRPr="00875FAE">
        <w:rPr>
          <w:vertAlign w:val="superscript"/>
        </w:rPr>
        <w:t>2</w:t>
      </w:r>
      <w:r w:rsidR="00486686" w:rsidRPr="00875FAE">
        <w:t>, Paul Jermin</w:t>
      </w:r>
      <w:r w:rsidR="00486686" w:rsidRPr="00875FAE">
        <w:rPr>
          <w:vertAlign w:val="superscript"/>
        </w:rPr>
        <w:t>2</w:t>
      </w:r>
      <w:r w:rsidR="003F4CDD" w:rsidRPr="00875FAE">
        <w:t xml:space="preserve"> </w:t>
      </w:r>
      <w:r w:rsidR="00264ABA" w:rsidRPr="00875FAE">
        <w:t xml:space="preserve">&amp; </w:t>
      </w:r>
      <w:r w:rsidRPr="00875FAE">
        <w:t>Karina T. Wright</w:t>
      </w:r>
      <w:r w:rsidRPr="00875FAE">
        <w:rPr>
          <w:vertAlign w:val="superscript"/>
        </w:rPr>
        <w:t>1,2</w:t>
      </w:r>
    </w:p>
    <w:p w14:paraId="446A9269" w14:textId="77777777" w:rsidR="00833797" w:rsidRPr="00875FAE" w:rsidRDefault="00833797" w:rsidP="00833797">
      <w:pPr>
        <w:rPr>
          <w:rFonts w:cs="Arial"/>
        </w:rPr>
      </w:pPr>
      <w:r w:rsidRPr="00875FAE">
        <w:rPr>
          <w:rFonts w:cs="Arial"/>
          <w:b/>
        </w:rPr>
        <w:t>Institutions:</w:t>
      </w:r>
      <w:r w:rsidRPr="00875FAE">
        <w:rPr>
          <w:rFonts w:cs="Arial"/>
        </w:rPr>
        <w:t xml:space="preserve"> </w:t>
      </w:r>
    </w:p>
    <w:p w14:paraId="477FA3A8" w14:textId="77777777" w:rsidR="00833797" w:rsidRPr="00875FAE" w:rsidRDefault="00833797" w:rsidP="00833797">
      <w:pPr>
        <w:rPr>
          <w:rFonts w:cs="Arial"/>
        </w:rPr>
      </w:pPr>
      <w:r w:rsidRPr="00875FAE">
        <w:rPr>
          <w:rFonts w:cs="Arial"/>
        </w:rPr>
        <w:t xml:space="preserve">1. </w:t>
      </w:r>
      <w:r w:rsidR="003F4CDD" w:rsidRPr="00875FAE">
        <w:rPr>
          <w:rFonts w:cs="Arial"/>
        </w:rPr>
        <w:t>School of Pharmacy and Bioengineering</w:t>
      </w:r>
      <w:r w:rsidRPr="00875FAE">
        <w:rPr>
          <w:rFonts w:cs="Arial"/>
        </w:rPr>
        <w:t xml:space="preserve">, Keele University, Keele, Staffordshire, UK </w:t>
      </w:r>
    </w:p>
    <w:p w14:paraId="06B631E3" w14:textId="77777777" w:rsidR="00833797" w:rsidRPr="00875FAE" w:rsidRDefault="00833797" w:rsidP="00833797">
      <w:pPr>
        <w:rPr>
          <w:rFonts w:cs="Arial"/>
        </w:rPr>
      </w:pPr>
      <w:r w:rsidRPr="00875FAE">
        <w:rPr>
          <w:rFonts w:cs="Arial"/>
        </w:rPr>
        <w:t>2. Robert Jones and Agnes Hunt Orthopaedic Hospital, Oswestry, Shropshire, UK.</w:t>
      </w:r>
    </w:p>
    <w:p w14:paraId="16A47A61" w14:textId="77777777" w:rsidR="00486686" w:rsidRPr="00875FAE" w:rsidRDefault="00833797" w:rsidP="00833797">
      <w:pPr>
        <w:rPr>
          <w:rFonts w:cs="Arial"/>
        </w:rPr>
      </w:pPr>
      <w:r w:rsidRPr="00875FAE">
        <w:rPr>
          <w:rFonts w:cs="Arial"/>
        </w:rPr>
        <w:t xml:space="preserve">3. </w:t>
      </w:r>
      <w:r w:rsidR="00486686" w:rsidRPr="00875FAE">
        <w:rPr>
          <w:rFonts w:cs="Arial"/>
        </w:rPr>
        <w:t xml:space="preserve">Institute of Ageing and Chronic Disease, University of Liverpool, Liverpool, UK </w:t>
      </w:r>
    </w:p>
    <w:p w14:paraId="3821AA1A" w14:textId="77777777" w:rsidR="003D6911" w:rsidRPr="00875FAE" w:rsidRDefault="00833797" w:rsidP="00833797">
      <w:pPr>
        <w:rPr>
          <w:rFonts w:cs="Arial"/>
        </w:rPr>
      </w:pPr>
      <w:r w:rsidRPr="00875FAE">
        <w:rPr>
          <w:rFonts w:cs="Arial"/>
        </w:rPr>
        <w:t xml:space="preserve">4. </w:t>
      </w:r>
      <w:r w:rsidR="003D6911" w:rsidRPr="00875FAE">
        <w:rPr>
          <w:rFonts w:cs="Arial"/>
        </w:rPr>
        <w:t xml:space="preserve">Centre for Proteome Research, Institute of Integrative Biology, University of Liverpool, Liverpool, UK </w:t>
      </w:r>
    </w:p>
    <w:p w14:paraId="3EF79575" w14:textId="485E04DB" w:rsidR="00833797" w:rsidRPr="00875FAE" w:rsidRDefault="003D6911" w:rsidP="00833797">
      <w:pPr>
        <w:rPr>
          <w:rFonts w:cs="Arial"/>
        </w:rPr>
      </w:pPr>
      <w:r w:rsidRPr="00875FAE">
        <w:rPr>
          <w:rFonts w:cs="Arial"/>
        </w:rPr>
        <w:t xml:space="preserve">5. </w:t>
      </w:r>
      <w:r w:rsidR="00D24EC1" w:rsidRPr="00875FAE">
        <w:rPr>
          <w:rFonts w:cs="Arial"/>
        </w:rPr>
        <w:t>Chester Medical School</w:t>
      </w:r>
      <w:r w:rsidR="00486686" w:rsidRPr="00875FAE">
        <w:rPr>
          <w:rFonts w:cs="Arial"/>
        </w:rPr>
        <w:t>, Chester University, Chester, UK</w:t>
      </w:r>
    </w:p>
    <w:p w14:paraId="5CDAEFB7" w14:textId="188DDB27" w:rsidR="00833797" w:rsidRPr="00875FAE" w:rsidRDefault="00833797" w:rsidP="00833797">
      <w:pPr>
        <w:rPr>
          <w:rFonts w:cs="Arial"/>
        </w:rPr>
      </w:pPr>
      <w:r w:rsidRPr="00875FAE">
        <w:rPr>
          <w:rFonts w:cs="Arial"/>
          <w:b/>
        </w:rPr>
        <w:t xml:space="preserve">Contact Details: </w:t>
      </w:r>
      <w:r w:rsidRPr="00875FAE">
        <w:rPr>
          <w:rFonts w:cs="Arial"/>
        </w:rPr>
        <w:t xml:space="preserve">Charlotte H Hulme, </w:t>
      </w:r>
      <w:r w:rsidR="003F4CDD" w:rsidRPr="00875FAE">
        <w:rPr>
          <w:rFonts w:cs="Arial"/>
        </w:rPr>
        <w:t>charlotte.hulme@nhs.net</w:t>
      </w:r>
      <w:r w:rsidRPr="00875FAE">
        <w:rPr>
          <w:rFonts w:cs="Arial"/>
        </w:rPr>
        <w:t xml:space="preserve">; Mandy J Peffers, </w:t>
      </w:r>
      <w:hyperlink r:id="rId8" w:history="1">
        <w:r w:rsidRPr="00875FAE">
          <w:rPr>
            <w:rStyle w:val="Hyperlink"/>
            <w:rFonts w:cs="Arial"/>
            <w:color w:val="auto"/>
          </w:rPr>
          <w:t>M.J.Peffers@liverpool.ac.uk</w:t>
        </w:r>
      </w:hyperlink>
      <w:r w:rsidRPr="00875FAE">
        <w:rPr>
          <w:rFonts w:cs="Arial"/>
        </w:rPr>
        <w:t>;</w:t>
      </w:r>
      <w:r w:rsidR="002A1A53" w:rsidRPr="00875FAE">
        <w:rPr>
          <w:rFonts w:cs="Arial"/>
        </w:rPr>
        <w:t xml:space="preserve"> Gabriel Mateus Bernardo Harrington, g.m.bernardo.harrington@keele.ac.uk; </w:t>
      </w:r>
      <w:r w:rsidR="00486686" w:rsidRPr="00875FAE">
        <w:rPr>
          <w:rFonts w:cs="Arial"/>
        </w:rPr>
        <w:t xml:space="preserve">Emma L Wilson, </w:t>
      </w:r>
      <w:hyperlink r:id="rId9" w:history="1">
        <w:r w:rsidR="00486686" w:rsidRPr="00875FAE">
          <w:rPr>
            <w:rStyle w:val="Hyperlink"/>
            <w:rFonts w:cs="Arial"/>
            <w:color w:val="auto"/>
          </w:rPr>
          <w:t>e.wilson@chester.ac.uk</w:t>
        </w:r>
      </w:hyperlink>
      <w:r w:rsidR="00486686" w:rsidRPr="00875FAE">
        <w:rPr>
          <w:rFonts w:cs="Arial"/>
        </w:rPr>
        <w:t>;</w:t>
      </w:r>
      <w:r w:rsidR="003F4CDD" w:rsidRPr="00875FAE">
        <w:rPr>
          <w:rFonts w:cs="Arial"/>
        </w:rPr>
        <w:t xml:space="preserve"> Jade Perry, </w:t>
      </w:r>
      <w:hyperlink r:id="rId10" w:history="1">
        <w:r w:rsidR="003F4CDD" w:rsidRPr="00875FAE">
          <w:rPr>
            <w:rStyle w:val="Hyperlink"/>
            <w:rFonts w:cs="Arial"/>
            <w:color w:val="auto"/>
          </w:rPr>
          <w:t>jade.perry3@nhs.net</w:t>
        </w:r>
      </w:hyperlink>
      <w:r w:rsidR="003F4CDD" w:rsidRPr="00875FAE">
        <w:rPr>
          <w:rFonts w:cs="Arial"/>
        </w:rPr>
        <w:t xml:space="preserve">; </w:t>
      </w:r>
      <w:r w:rsidRPr="00875FAE">
        <w:rPr>
          <w:rFonts w:cs="Arial"/>
        </w:rPr>
        <w:t xml:space="preserve">Sally Roberts, </w:t>
      </w:r>
      <w:hyperlink r:id="rId11" w:history="1">
        <w:r w:rsidR="003D12B8" w:rsidRPr="00875FAE">
          <w:rPr>
            <w:rStyle w:val="Hyperlink"/>
            <w:rFonts w:cs="Arial"/>
            <w:color w:val="auto"/>
          </w:rPr>
          <w:t>sally.roberts4@nhs.net</w:t>
        </w:r>
      </w:hyperlink>
      <w:r w:rsidR="003D12B8" w:rsidRPr="00875FAE">
        <w:rPr>
          <w:rFonts w:cs="Arial"/>
        </w:rPr>
        <w:t xml:space="preserve"> </w:t>
      </w:r>
      <w:r w:rsidR="003F4CDD" w:rsidRPr="00875FAE">
        <w:rPr>
          <w:rFonts w:cs="Arial"/>
        </w:rPr>
        <w:t>;</w:t>
      </w:r>
      <w:r w:rsidRPr="00875FAE">
        <w:rPr>
          <w:rFonts w:cs="Arial"/>
        </w:rPr>
        <w:t xml:space="preserve"> Peter Gallacher, </w:t>
      </w:r>
      <w:hyperlink r:id="rId12" w:history="1">
        <w:r w:rsidR="003F4CDD" w:rsidRPr="00875FAE">
          <w:rPr>
            <w:rStyle w:val="Hyperlink"/>
            <w:rFonts w:cs="Arial"/>
            <w:color w:val="auto"/>
          </w:rPr>
          <w:t>peter.gallacher1@nhs.net</w:t>
        </w:r>
      </w:hyperlink>
      <w:r w:rsidR="003F4CDD" w:rsidRPr="00875FAE">
        <w:rPr>
          <w:rFonts w:cs="Arial"/>
        </w:rPr>
        <w:t xml:space="preserve">; Paul Jermin, </w:t>
      </w:r>
      <w:hyperlink r:id="rId13" w:history="1">
        <w:r w:rsidR="003D12B8" w:rsidRPr="00875FAE">
          <w:rPr>
            <w:rStyle w:val="Hyperlink"/>
            <w:rFonts w:cs="Arial"/>
            <w:color w:val="auto"/>
          </w:rPr>
          <w:t>p.jermin@nhs.net</w:t>
        </w:r>
      </w:hyperlink>
      <w:r w:rsidR="003D12B8" w:rsidRPr="00875FAE">
        <w:rPr>
          <w:rFonts w:cs="Arial"/>
        </w:rPr>
        <w:t xml:space="preserve"> </w:t>
      </w:r>
    </w:p>
    <w:p w14:paraId="562B2F6C" w14:textId="1C894122" w:rsidR="00833797" w:rsidRPr="00875FAE" w:rsidRDefault="00833797" w:rsidP="00833797">
      <w:pPr>
        <w:rPr>
          <w:rStyle w:val="Hyperlink"/>
          <w:rFonts w:cs="Arial"/>
          <w:color w:val="auto"/>
        </w:rPr>
      </w:pPr>
      <w:r w:rsidRPr="00875FAE">
        <w:rPr>
          <w:rFonts w:cs="Arial"/>
          <w:b/>
        </w:rPr>
        <w:t>Correspondence:</w:t>
      </w:r>
      <w:r w:rsidR="003F4CDD" w:rsidRPr="00875FAE">
        <w:rPr>
          <w:rFonts w:cs="Arial"/>
        </w:rPr>
        <w:t xml:space="preserve"> Karina T. Wright Ph.D., PhaB</w:t>
      </w:r>
      <w:r w:rsidRPr="00875FAE">
        <w:rPr>
          <w:rFonts w:cs="Arial"/>
        </w:rPr>
        <w:t xml:space="preserve">, Keele University based at the RJAH Orthopaedic Hospital, Oswestry, Shropshire, UK. Telephone: +44 1691 404022; e-mail: </w:t>
      </w:r>
      <w:ins w:id="1" w:author="Charlotte Hulme" w:date="2020-12-03T10:50:00Z">
        <w:r w:rsidR="009E7821">
          <w:rPr>
            <w:rFonts w:cs="Arial"/>
          </w:rPr>
          <w:t>karina.wright1@nhs.net</w:t>
        </w:r>
      </w:ins>
      <w:del w:id="2" w:author="Charlotte Hulme" w:date="2020-12-03T10:50:00Z">
        <w:r w:rsidR="009E7821" w:rsidDel="009E7821">
          <w:fldChar w:fldCharType="begin"/>
        </w:r>
        <w:r w:rsidR="009E7821" w:rsidDel="009E7821">
          <w:delInstrText xml:space="preserve"> HYPERLINK "mailto:Karina.Wright1@nhs.uk" </w:delInstrText>
        </w:r>
        <w:r w:rsidR="009E7821" w:rsidDel="009E7821">
          <w:fldChar w:fldCharType="separate"/>
        </w:r>
        <w:r w:rsidR="003F4CDD" w:rsidRPr="00875FAE" w:rsidDel="009E7821">
          <w:rPr>
            <w:rStyle w:val="Hyperlink"/>
            <w:rFonts w:cs="Arial"/>
            <w:color w:val="auto"/>
          </w:rPr>
          <w:delText>Karina.Wright1@nhs.uk</w:delText>
        </w:r>
        <w:r w:rsidR="009E7821" w:rsidDel="009E7821">
          <w:rPr>
            <w:rStyle w:val="Hyperlink"/>
            <w:rFonts w:cs="Arial"/>
            <w:color w:val="auto"/>
          </w:rPr>
          <w:fldChar w:fldCharType="end"/>
        </w:r>
      </w:del>
    </w:p>
    <w:p w14:paraId="51C72A4F" w14:textId="77777777" w:rsidR="00833797" w:rsidRPr="00875FAE" w:rsidRDefault="00833797" w:rsidP="00833797">
      <w:pPr>
        <w:rPr>
          <w:rStyle w:val="Hyperlink"/>
          <w:rFonts w:ascii="Arial" w:hAnsi="Arial" w:cs="Arial"/>
          <w:sz w:val="20"/>
          <w:szCs w:val="20"/>
        </w:rPr>
      </w:pPr>
    </w:p>
    <w:p w14:paraId="60AEFE00" w14:textId="77777777" w:rsidR="00833797" w:rsidRPr="00875FAE" w:rsidRDefault="00833797" w:rsidP="00833797">
      <w:pPr>
        <w:rPr>
          <w:rStyle w:val="Hyperlink"/>
          <w:rFonts w:ascii="Arial" w:hAnsi="Arial" w:cs="Arial"/>
          <w:sz w:val="20"/>
          <w:szCs w:val="20"/>
        </w:rPr>
      </w:pPr>
    </w:p>
    <w:p w14:paraId="34533605" w14:textId="77777777" w:rsidR="00833797" w:rsidRPr="00875FAE" w:rsidRDefault="00833797" w:rsidP="00833797">
      <w:pPr>
        <w:rPr>
          <w:rStyle w:val="Hyperlink"/>
          <w:rFonts w:ascii="Arial" w:hAnsi="Arial" w:cs="Arial"/>
          <w:sz w:val="20"/>
          <w:szCs w:val="20"/>
        </w:rPr>
      </w:pPr>
    </w:p>
    <w:p w14:paraId="774C267E" w14:textId="77777777" w:rsidR="00833797" w:rsidRPr="00875FAE" w:rsidRDefault="00833797" w:rsidP="00833797">
      <w:pPr>
        <w:rPr>
          <w:rStyle w:val="Hyperlink"/>
          <w:rFonts w:ascii="Arial" w:hAnsi="Arial" w:cs="Arial"/>
          <w:sz w:val="20"/>
          <w:szCs w:val="20"/>
        </w:rPr>
      </w:pPr>
    </w:p>
    <w:p w14:paraId="3F6DB752" w14:textId="77777777" w:rsidR="00833797" w:rsidRPr="00875FAE" w:rsidRDefault="00833797" w:rsidP="00833797">
      <w:pPr>
        <w:rPr>
          <w:rStyle w:val="Hyperlink"/>
          <w:rFonts w:ascii="Arial" w:hAnsi="Arial" w:cs="Arial"/>
          <w:sz w:val="20"/>
          <w:szCs w:val="20"/>
        </w:rPr>
      </w:pPr>
    </w:p>
    <w:p w14:paraId="6F1E8EE4" w14:textId="77777777" w:rsidR="00833797" w:rsidRPr="00875FAE" w:rsidRDefault="00833797" w:rsidP="00833797">
      <w:pPr>
        <w:rPr>
          <w:rStyle w:val="Hyperlink"/>
          <w:rFonts w:ascii="Arial" w:hAnsi="Arial" w:cs="Arial"/>
          <w:sz w:val="20"/>
          <w:szCs w:val="20"/>
        </w:rPr>
      </w:pPr>
    </w:p>
    <w:p w14:paraId="025CB353" w14:textId="77777777" w:rsidR="00833797" w:rsidRPr="00875FAE" w:rsidRDefault="00833797" w:rsidP="00833797">
      <w:pPr>
        <w:rPr>
          <w:rStyle w:val="Hyperlink"/>
          <w:rFonts w:ascii="Arial" w:hAnsi="Arial" w:cs="Arial"/>
          <w:sz w:val="20"/>
          <w:szCs w:val="20"/>
        </w:rPr>
      </w:pPr>
    </w:p>
    <w:p w14:paraId="3958193F" w14:textId="77777777" w:rsidR="00833797" w:rsidRPr="00875FAE" w:rsidRDefault="00833797" w:rsidP="00833797">
      <w:pPr>
        <w:rPr>
          <w:rStyle w:val="Hyperlink"/>
          <w:rFonts w:ascii="Arial" w:hAnsi="Arial" w:cs="Arial"/>
          <w:sz w:val="20"/>
          <w:szCs w:val="20"/>
        </w:rPr>
      </w:pPr>
    </w:p>
    <w:p w14:paraId="03CD522C" w14:textId="77777777" w:rsidR="00833797" w:rsidRPr="00875FAE" w:rsidRDefault="00833797" w:rsidP="00833797">
      <w:pPr>
        <w:rPr>
          <w:rStyle w:val="Hyperlink"/>
          <w:rFonts w:ascii="Arial" w:hAnsi="Arial" w:cs="Arial"/>
          <w:sz w:val="20"/>
          <w:szCs w:val="20"/>
        </w:rPr>
      </w:pPr>
    </w:p>
    <w:p w14:paraId="76D602A6" w14:textId="77777777" w:rsidR="00833797" w:rsidRPr="00875FAE" w:rsidRDefault="00833797" w:rsidP="00833797">
      <w:pPr>
        <w:rPr>
          <w:rStyle w:val="Hyperlink"/>
          <w:rFonts w:ascii="Arial" w:hAnsi="Arial" w:cs="Arial"/>
          <w:sz w:val="20"/>
          <w:szCs w:val="20"/>
        </w:rPr>
      </w:pPr>
    </w:p>
    <w:p w14:paraId="0B30A201" w14:textId="77777777" w:rsidR="00833797" w:rsidRPr="00875FAE" w:rsidRDefault="00833797" w:rsidP="00833797">
      <w:pPr>
        <w:rPr>
          <w:rStyle w:val="Hyperlink"/>
          <w:rFonts w:ascii="Arial" w:hAnsi="Arial" w:cs="Arial"/>
          <w:sz w:val="20"/>
          <w:szCs w:val="20"/>
        </w:rPr>
      </w:pPr>
    </w:p>
    <w:p w14:paraId="659213E1" w14:textId="77777777" w:rsidR="00160BE1" w:rsidRPr="00875FAE" w:rsidRDefault="00160BE1" w:rsidP="00833797">
      <w:pPr>
        <w:rPr>
          <w:b/>
          <w:sz w:val="24"/>
          <w:u w:val="single"/>
        </w:rPr>
      </w:pPr>
    </w:p>
    <w:p w14:paraId="30118E4F" w14:textId="67844146" w:rsidR="00833797" w:rsidRPr="00875FAE" w:rsidRDefault="00833797" w:rsidP="00833797">
      <w:pPr>
        <w:rPr>
          <w:b/>
          <w:sz w:val="24"/>
          <w:u w:val="single"/>
        </w:rPr>
      </w:pPr>
      <w:r w:rsidRPr="00875FAE">
        <w:rPr>
          <w:b/>
          <w:sz w:val="24"/>
          <w:u w:val="single"/>
        </w:rPr>
        <w:lastRenderedPageBreak/>
        <w:t>Abstract</w:t>
      </w:r>
    </w:p>
    <w:p w14:paraId="2C8D31EF" w14:textId="6C603414" w:rsidR="00626A20" w:rsidRPr="00875FAE" w:rsidRDefault="00833797" w:rsidP="00833797">
      <w:pPr>
        <w:spacing w:line="480" w:lineRule="auto"/>
      </w:pPr>
      <w:r w:rsidRPr="00875FAE">
        <w:t xml:space="preserve">Background: </w:t>
      </w:r>
      <w:r w:rsidR="00B050C2" w:rsidRPr="00875FAE">
        <w:t xml:space="preserve">Biomarkers </w:t>
      </w:r>
      <w:r w:rsidR="00C44610" w:rsidRPr="00875FAE">
        <w:t>are needed to</w:t>
      </w:r>
      <w:r w:rsidR="00B050C2" w:rsidRPr="00875FAE">
        <w:t xml:space="preserve"> predict clinical outcome for </w:t>
      </w:r>
      <w:r w:rsidR="00C44610" w:rsidRPr="00875FAE">
        <w:t xml:space="preserve">microfracture and osteotomy </w:t>
      </w:r>
      <w:r w:rsidR="00B050C2" w:rsidRPr="00875FAE">
        <w:t xml:space="preserve">surgeries to ensure patients can be better stratified to receive the most appropriate treatment. </w:t>
      </w:r>
    </w:p>
    <w:p w14:paraId="3FC1715F" w14:textId="77777777" w:rsidR="00B050C2" w:rsidRPr="00875FAE" w:rsidRDefault="00B050C2" w:rsidP="00A10275">
      <w:pPr>
        <w:spacing w:line="480" w:lineRule="auto"/>
      </w:pPr>
      <w:r w:rsidRPr="00875FAE">
        <w:t>Hypothesis/purpose: To identify novel biomarker candidates and to investigate the potential of a panel of protein biomarkers for the prediction of clinical outcome following treatment with microfracture or osteotomy.</w:t>
      </w:r>
    </w:p>
    <w:p w14:paraId="776617CD" w14:textId="3DAAB11E" w:rsidR="00F9108D" w:rsidRPr="00875FAE" w:rsidRDefault="00F9108D" w:rsidP="00A10275">
      <w:pPr>
        <w:spacing w:line="480" w:lineRule="auto"/>
      </w:pPr>
      <w:r w:rsidRPr="00875FAE">
        <w:t xml:space="preserve">Study Design: </w:t>
      </w:r>
      <w:r w:rsidR="00B60CB7" w:rsidRPr="00875FAE">
        <w:t xml:space="preserve">Descriptive </w:t>
      </w:r>
      <w:r w:rsidRPr="00875FAE">
        <w:t>Laboratory Study</w:t>
      </w:r>
    </w:p>
    <w:p w14:paraId="7B27114A" w14:textId="6E97CC9A" w:rsidR="00833797" w:rsidRPr="00875FAE" w:rsidRDefault="00833797" w:rsidP="00A10275">
      <w:pPr>
        <w:widowControl w:val="0"/>
        <w:autoSpaceDE w:val="0"/>
        <w:autoSpaceDN w:val="0"/>
        <w:adjustRightInd w:val="0"/>
        <w:spacing w:after="240" w:line="480" w:lineRule="auto"/>
      </w:pPr>
      <w:r w:rsidRPr="00875FAE">
        <w:t xml:space="preserve">Methods: </w:t>
      </w:r>
      <w:r w:rsidR="00B050C2" w:rsidRPr="00875FAE">
        <w:t>Label-free quantitation</w:t>
      </w:r>
      <w:r w:rsidR="004B1303" w:rsidRPr="00875FAE">
        <w:t xml:space="preserve"> following</w:t>
      </w:r>
      <w:r w:rsidR="00B050C2" w:rsidRPr="00875FAE">
        <w:t xml:space="preserve"> liquid chromatography-tandem mass-spectrometry</w:t>
      </w:r>
      <w:r w:rsidR="0085513F" w:rsidRPr="00875FAE">
        <w:t xml:space="preserve"> </w:t>
      </w:r>
      <w:r w:rsidR="00B050C2" w:rsidRPr="00875FAE">
        <w:t xml:space="preserve">of dynamic range compressed synovial fluids (SF) from individuals who responded </w:t>
      </w:r>
      <w:r w:rsidR="00E133D2" w:rsidRPr="00875FAE">
        <w:t xml:space="preserve">excellently </w:t>
      </w:r>
      <w:r w:rsidR="00B050C2" w:rsidRPr="00875FAE">
        <w:t xml:space="preserve">or poorly </w:t>
      </w:r>
      <w:r w:rsidR="00A10275" w:rsidRPr="00875FAE">
        <w:t>(based on</w:t>
      </w:r>
      <w:r w:rsidR="004B1303" w:rsidRPr="00875FAE">
        <w:t xml:space="preserve"> the</w:t>
      </w:r>
      <w:r w:rsidR="00A10275" w:rsidRPr="00875FAE">
        <w:t xml:space="preserve"> change in Lysholm score) </w:t>
      </w:r>
      <w:r w:rsidR="00B050C2" w:rsidRPr="00875FAE">
        <w:t>to microfracture</w:t>
      </w:r>
      <w:r w:rsidR="00154CBC" w:rsidRPr="00875FAE">
        <w:t xml:space="preserve"> (n=6)</w:t>
      </w:r>
      <w:r w:rsidR="00B050C2" w:rsidRPr="00875FAE">
        <w:t xml:space="preserve"> or osteotomy</w:t>
      </w:r>
      <w:r w:rsidR="00154CBC" w:rsidRPr="00875FAE">
        <w:t xml:space="preserve"> (n=7) was used to identify novel candidate</w:t>
      </w:r>
      <w:r w:rsidR="0085513F" w:rsidRPr="00875FAE">
        <w:t xml:space="preserve"> biomarker proteins. </w:t>
      </w:r>
      <w:r w:rsidR="001A268D" w:rsidRPr="00875FAE">
        <w:t>B</w:t>
      </w:r>
      <w:r w:rsidR="00B050C2" w:rsidRPr="00875FAE">
        <w:t>iomarkers</w:t>
      </w:r>
      <w:r w:rsidR="008B3D92" w:rsidRPr="00875FAE">
        <w:t xml:space="preserve"> which were (a)</w:t>
      </w:r>
      <w:r w:rsidR="001A268D" w:rsidRPr="00875FAE">
        <w:t xml:space="preserve"> identified in this proteomic analysis</w:t>
      </w:r>
      <w:r w:rsidR="003262BC" w:rsidRPr="00875FAE">
        <w:t>,</w:t>
      </w:r>
      <w:r w:rsidR="008B3D92" w:rsidRPr="00875FAE">
        <w:t xml:space="preserve"> (b)</w:t>
      </w:r>
      <w:r w:rsidR="001A268D" w:rsidRPr="00875FAE">
        <w:t xml:space="preserve"> which</w:t>
      </w:r>
      <w:r w:rsidR="00B050C2" w:rsidRPr="00875FAE">
        <w:t xml:space="preserve"> relate to OA severity</w:t>
      </w:r>
      <w:r w:rsidR="001A268D" w:rsidRPr="00875FAE">
        <w:t xml:space="preserve"> or</w:t>
      </w:r>
      <w:r w:rsidR="00B050C2" w:rsidRPr="00875FAE">
        <w:t xml:space="preserve"> </w:t>
      </w:r>
      <w:r w:rsidR="00EF4A00" w:rsidRPr="00875FAE">
        <w:t xml:space="preserve">(c) </w:t>
      </w:r>
      <w:r w:rsidR="00B050C2" w:rsidRPr="00875FAE">
        <w:t>with predictive value in</w:t>
      </w:r>
      <w:r w:rsidR="00260832" w:rsidRPr="00875FAE">
        <w:t xml:space="preserve"> another early OA therapy</w:t>
      </w:r>
      <w:r w:rsidR="00EF4A00" w:rsidRPr="00875FAE">
        <w:t xml:space="preserve"> (</w:t>
      </w:r>
      <w:r w:rsidR="00260832" w:rsidRPr="00875FAE">
        <w:t xml:space="preserve"> </w:t>
      </w:r>
      <w:r w:rsidR="0085513F" w:rsidRPr="00875FAE">
        <w:t>autologous cell implantation</w:t>
      </w:r>
      <w:r w:rsidR="00EF4A00" w:rsidRPr="00875FAE">
        <w:t>)</w:t>
      </w:r>
      <w:r w:rsidR="00260832" w:rsidRPr="00875FAE">
        <w:t xml:space="preserve"> </w:t>
      </w:r>
      <w:r w:rsidR="001A268D" w:rsidRPr="00875FAE">
        <w:t xml:space="preserve">were measured in the SF of 19 and 13 patients prior to microfracture or osteotomy, respectively, using commercial immunoassays and normalised to urea. These were </w:t>
      </w:r>
      <w:r w:rsidR="0085513F" w:rsidRPr="00875FAE">
        <w:t xml:space="preserve">aggrecanase-1 (ADAMTS-4), </w:t>
      </w:r>
      <w:r w:rsidR="00B050C2" w:rsidRPr="00875FAE">
        <w:t>cartilage ol</w:t>
      </w:r>
      <w:r w:rsidR="0085513F" w:rsidRPr="00875FAE">
        <w:t xml:space="preserve">igomeric matrix protein (COMP), </w:t>
      </w:r>
      <w:r w:rsidR="00B050C2" w:rsidRPr="00875FAE">
        <w:t>hyaluron</w:t>
      </w:r>
      <w:r w:rsidR="001A268D" w:rsidRPr="00875FAE">
        <w:t>an</w:t>
      </w:r>
      <w:r w:rsidR="00B050C2" w:rsidRPr="00875FAE">
        <w:t xml:space="preserve"> (HA),</w:t>
      </w:r>
      <w:r w:rsidR="0085513F" w:rsidRPr="00875FAE">
        <w:t xml:space="preserve"> Lymphatic Vessel Endothelial Hyaluronan Receptor-1 (LYVE-1), matrix metalloproteinase (MMP)-1 and -3,</w:t>
      </w:r>
      <w:r w:rsidR="00B050C2" w:rsidRPr="00875FAE">
        <w:t xml:space="preserve"> soluble CD14 (sCD14), S100 calcium binding protein A13 (S100A13) and</w:t>
      </w:r>
      <w:r w:rsidR="0085513F" w:rsidRPr="00875FAE">
        <w:t xml:space="preserve"> </w:t>
      </w:r>
      <w:r w:rsidR="0085513F" w:rsidRPr="00875FAE">
        <w:rPr>
          <w:rFonts w:cs="Times"/>
          <w:color w:val="101010"/>
          <w:lang w:val="en-US"/>
        </w:rPr>
        <w:t>14-3-3 protein theta (</w:t>
      </w:r>
      <w:r w:rsidR="0085513F" w:rsidRPr="00875FAE">
        <w:rPr>
          <w:rFonts w:cs="Times"/>
          <w:lang w:val="en-US"/>
        </w:rPr>
        <w:t>YWHAQ)</w:t>
      </w:r>
      <w:r w:rsidR="00B050C2" w:rsidRPr="00875FAE">
        <w:t xml:space="preserve">. Levels of COMP and HA were also measured in the plasma of these patients. </w:t>
      </w:r>
      <w:r w:rsidR="00A10275" w:rsidRPr="00875FAE">
        <w:rPr>
          <w:rFonts w:cs="Times"/>
          <w:lang w:val="en-US"/>
        </w:rPr>
        <w:t>To find predictors of postoperative function multi</w:t>
      </w:r>
      <w:r w:rsidR="00EF4A00" w:rsidRPr="00875FAE">
        <w:rPr>
          <w:rFonts w:cs="Times"/>
          <w:lang w:val="en-US"/>
        </w:rPr>
        <w:t>variable</w:t>
      </w:r>
      <w:r w:rsidR="00A10275" w:rsidRPr="00875FAE">
        <w:rPr>
          <w:rFonts w:cs="Times"/>
          <w:lang w:val="en-US"/>
        </w:rPr>
        <w:t xml:space="preserve"> regression analyses were performed. </w:t>
      </w:r>
    </w:p>
    <w:p w14:paraId="24CF4489" w14:textId="471F0E70" w:rsidR="00A10275" w:rsidRPr="00875FAE" w:rsidRDefault="00833797" w:rsidP="00833797">
      <w:pPr>
        <w:spacing w:line="480" w:lineRule="auto"/>
      </w:pPr>
      <w:r w:rsidRPr="00875FAE">
        <w:t xml:space="preserve">Results: </w:t>
      </w:r>
      <w:r w:rsidR="00A10275" w:rsidRPr="00875FAE">
        <w:t>Proteomic analyses highlighted YWHAQ and LYVE-1 as being differentially abundant between</w:t>
      </w:r>
      <w:r w:rsidR="008400B2" w:rsidRPr="00875FAE">
        <w:t xml:space="preserve"> the</w:t>
      </w:r>
      <w:r w:rsidR="00A10275" w:rsidRPr="00875FAE">
        <w:t xml:space="preserve"> clinical responders/improvers and non-responders following microfracture.</w:t>
      </w:r>
      <w:r w:rsidR="007D75C4" w:rsidRPr="00875FAE">
        <w:t xml:space="preserve"> A linear regression model following backward variable selection could relate pre-operative concentrations of </w:t>
      </w:r>
      <w:r w:rsidR="00C509E8" w:rsidRPr="00875FAE">
        <w:t xml:space="preserve">SF proteins (HA, YWHAQ, LYVE-1), activity of ADAMTS-4 and </w:t>
      </w:r>
      <w:r w:rsidR="007D75C4" w:rsidRPr="00875FAE">
        <w:t xml:space="preserve"> patient demograp</w:t>
      </w:r>
      <w:r w:rsidR="00C509E8" w:rsidRPr="00875FAE">
        <w:t>hics (smoker status and gender) with 12 month post-microfracture Lysholm score</w:t>
      </w:r>
      <w:r w:rsidR="00CF0784" w:rsidRPr="00875FAE">
        <w:t>. Further</w:t>
      </w:r>
      <w:r w:rsidR="00C509E8" w:rsidRPr="00875FAE">
        <w:t xml:space="preserve"> a generalized linear model </w:t>
      </w:r>
      <w:r w:rsidR="00C509E8" w:rsidRPr="00875FAE">
        <w:lastRenderedPageBreak/>
        <w:t>with elastic net penalisation indicated that</w:t>
      </w:r>
      <w:r w:rsidR="00CF0784" w:rsidRPr="00875FAE">
        <w:t xml:space="preserve"> </w:t>
      </w:r>
      <w:r w:rsidR="008400B2" w:rsidRPr="00875FAE">
        <w:t>lower pre-operati</w:t>
      </w:r>
      <w:r w:rsidR="00CF0784" w:rsidRPr="00875FAE">
        <w:t>ve activity of ADAMTS-4 in SF</w:t>
      </w:r>
      <w:r w:rsidR="00C509E8" w:rsidRPr="00875FAE">
        <w:t xml:space="preserve">, along with being </w:t>
      </w:r>
      <w:r w:rsidR="00EF4A00" w:rsidRPr="00875FAE">
        <w:t xml:space="preserve">a non-smoked and </w:t>
      </w:r>
      <w:r w:rsidR="00C509E8" w:rsidRPr="00875FAE">
        <w:t xml:space="preserve">younger at the time of operation were indicative of a </w:t>
      </w:r>
      <w:r w:rsidR="008400B2" w:rsidRPr="00875FAE">
        <w:t>higher post-operative Lysholm score (improved joint function) following osteotomy surgery.</w:t>
      </w:r>
    </w:p>
    <w:p w14:paraId="3E8510F7" w14:textId="29D0997A" w:rsidR="008400B2" w:rsidRPr="00875FAE" w:rsidRDefault="00B050C2" w:rsidP="008400B2">
      <w:pPr>
        <w:spacing w:line="480" w:lineRule="auto"/>
        <w:contextualSpacing/>
      </w:pPr>
      <w:r w:rsidRPr="00875FAE">
        <w:t>Conclusion</w:t>
      </w:r>
      <w:r w:rsidR="00833797" w:rsidRPr="00875FAE">
        <w:t xml:space="preserve">: </w:t>
      </w:r>
      <w:r w:rsidR="00733303" w:rsidRPr="00875FAE">
        <w:t>We have identified</w:t>
      </w:r>
      <w:r w:rsidR="00CF0784" w:rsidRPr="00875FAE">
        <w:t xml:space="preserve"> biomarkers</w:t>
      </w:r>
      <w:r w:rsidR="00C509E8" w:rsidRPr="00875FAE">
        <w:t xml:space="preserve"> and generated regression models</w:t>
      </w:r>
      <w:r w:rsidR="00CF0784" w:rsidRPr="00875FAE">
        <w:t xml:space="preserve"> with the potential to predict clinical outcome in patients treated with microfracture or osteotomy </w:t>
      </w:r>
      <w:r w:rsidR="004B1303" w:rsidRPr="00875FAE">
        <w:t>of</w:t>
      </w:r>
      <w:r w:rsidR="00CF0784" w:rsidRPr="00875FAE">
        <w:t xml:space="preserve"> the knee. </w:t>
      </w:r>
    </w:p>
    <w:p w14:paraId="0497B95F" w14:textId="77777777" w:rsidR="005F4368" w:rsidRPr="00875FAE" w:rsidRDefault="005F4368" w:rsidP="008400B2">
      <w:pPr>
        <w:spacing w:line="480" w:lineRule="auto"/>
        <w:contextualSpacing/>
      </w:pPr>
    </w:p>
    <w:p w14:paraId="2C38F696" w14:textId="699A0E1D" w:rsidR="00896910" w:rsidRPr="00875FAE" w:rsidRDefault="00896910" w:rsidP="008400B2">
      <w:pPr>
        <w:spacing w:line="480" w:lineRule="auto"/>
        <w:contextualSpacing/>
      </w:pPr>
      <w:r w:rsidRPr="00875FAE">
        <w:t xml:space="preserve">What is known about the subject: </w:t>
      </w:r>
      <w:r w:rsidR="007F3D2B" w:rsidRPr="00875FAE">
        <w:t>There are no published studies, to our knowledge that have aimed to identify biomarkers that can predict the outcome to the routinely used surgeries</w:t>
      </w:r>
      <w:r w:rsidR="000F190F" w:rsidRPr="00875FAE">
        <w:t xml:space="preserve"> in the knee</w:t>
      </w:r>
      <w:r w:rsidR="007F3D2B" w:rsidRPr="00875FAE">
        <w:t>, microfracture and osteotomy.</w:t>
      </w:r>
    </w:p>
    <w:p w14:paraId="6420AB51" w14:textId="77777777" w:rsidR="005F4368" w:rsidRPr="00875FAE" w:rsidRDefault="005F4368" w:rsidP="008400B2">
      <w:pPr>
        <w:spacing w:line="480" w:lineRule="auto"/>
        <w:contextualSpacing/>
      </w:pPr>
    </w:p>
    <w:p w14:paraId="378DB622" w14:textId="4CE1A7BF" w:rsidR="00896910" w:rsidRPr="00875FAE" w:rsidRDefault="00896910" w:rsidP="008400B2">
      <w:pPr>
        <w:spacing w:line="480" w:lineRule="auto"/>
        <w:contextualSpacing/>
        <w:rPr>
          <w:rFonts w:eastAsia="Times New Roman"/>
          <w:lang w:val="en-US"/>
        </w:rPr>
      </w:pPr>
      <w:r w:rsidRPr="00875FAE">
        <w:t>What this study adds to existing knowledge:</w:t>
      </w:r>
      <w:r w:rsidR="000F190F" w:rsidRPr="00875FAE">
        <w:t xml:space="preserve"> We have identified proteins </w:t>
      </w:r>
      <w:r w:rsidR="00C509E8" w:rsidRPr="00875FAE">
        <w:t xml:space="preserve">and patient demographics </w:t>
      </w:r>
      <w:r w:rsidR="000F190F" w:rsidRPr="00875FAE">
        <w:t>that could be used to help predict which surgical intervention may be most appropriate</w:t>
      </w:r>
      <w:r w:rsidR="004001EF" w:rsidRPr="00875FAE">
        <w:t xml:space="preserve"> for</w:t>
      </w:r>
      <w:r w:rsidR="000F190F" w:rsidRPr="00875FAE">
        <w:t xml:space="preserve"> an individual. Further our proteomic studies have highlighted a number of other candidate predictive biomarkers which provide a resource for further investigation.</w:t>
      </w:r>
    </w:p>
    <w:p w14:paraId="11E89B5D" w14:textId="77777777" w:rsidR="00504AED" w:rsidRPr="00875FAE" w:rsidRDefault="00504AED" w:rsidP="00833797">
      <w:pPr>
        <w:spacing w:line="480" w:lineRule="auto"/>
        <w:rPr>
          <w:rFonts w:ascii="Times" w:hAnsi="Times"/>
          <w:b/>
          <w:sz w:val="20"/>
          <w:szCs w:val="20"/>
        </w:rPr>
      </w:pPr>
    </w:p>
    <w:p w14:paraId="239D0B24" w14:textId="77777777" w:rsidR="00833797" w:rsidRPr="00875FAE" w:rsidRDefault="00833797" w:rsidP="00833797">
      <w:pPr>
        <w:spacing w:line="480" w:lineRule="auto"/>
        <w:rPr>
          <w:b/>
          <w:sz w:val="24"/>
          <w:szCs w:val="28"/>
          <w:u w:val="single"/>
        </w:rPr>
      </w:pPr>
      <w:r w:rsidRPr="00875FAE">
        <w:rPr>
          <w:b/>
          <w:sz w:val="24"/>
          <w:szCs w:val="28"/>
          <w:u w:val="single"/>
        </w:rPr>
        <w:t>Key Words</w:t>
      </w:r>
    </w:p>
    <w:p w14:paraId="5AC11B13" w14:textId="77777777" w:rsidR="00E332BC" w:rsidRPr="00875FAE" w:rsidRDefault="00105933" w:rsidP="00833797">
      <w:pPr>
        <w:spacing w:line="480" w:lineRule="auto"/>
      </w:pPr>
      <w:r w:rsidRPr="00875FAE">
        <w:t>Early osteoarthritis, k</w:t>
      </w:r>
      <w:r w:rsidR="00E332BC" w:rsidRPr="00875FAE">
        <w:t>nee, microfracture, osteotomy, predictive biomarkers, synovial fluid</w:t>
      </w:r>
      <w:r w:rsidRPr="00875FAE">
        <w:t>, proteomics, immunoassays, enzyme activity assays</w:t>
      </w:r>
    </w:p>
    <w:p w14:paraId="3D388E2E" w14:textId="77777777" w:rsidR="00BC5ADA" w:rsidRPr="00875FAE" w:rsidRDefault="00BC5ADA" w:rsidP="00833797">
      <w:pPr>
        <w:spacing w:line="480" w:lineRule="auto"/>
        <w:rPr>
          <w:b/>
          <w:sz w:val="24"/>
          <w:u w:val="single"/>
        </w:rPr>
      </w:pPr>
    </w:p>
    <w:p w14:paraId="3DB3523A" w14:textId="77777777" w:rsidR="00BC5ADA" w:rsidRPr="00875FAE" w:rsidRDefault="00BC5ADA" w:rsidP="00833797">
      <w:pPr>
        <w:spacing w:line="480" w:lineRule="auto"/>
        <w:rPr>
          <w:b/>
          <w:sz w:val="24"/>
          <w:u w:val="single"/>
        </w:rPr>
      </w:pPr>
    </w:p>
    <w:p w14:paraId="727D6D9C" w14:textId="77777777" w:rsidR="00714424" w:rsidRPr="00875FAE" w:rsidRDefault="00714424" w:rsidP="00833797">
      <w:pPr>
        <w:spacing w:line="480" w:lineRule="auto"/>
        <w:rPr>
          <w:b/>
          <w:sz w:val="24"/>
          <w:u w:val="single"/>
        </w:rPr>
      </w:pPr>
    </w:p>
    <w:p w14:paraId="5C6318DA" w14:textId="77777777" w:rsidR="00EF4A00" w:rsidRPr="00875FAE" w:rsidRDefault="00EF4A00" w:rsidP="00833797">
      <w:pPr>
        <w:spacing w:line="480" w:lineRule="auto"/>
        <w:rPr>
          <w:b/>
          <w:sz w:val="24"/>
          <w:u w:val="single"/>
        </w:rPr>
      </w:pPr>
    </w:p>
    <w:p w14:paraId="621392C9" w14:textId="77777777" w:rsidR="00871178" w:rsidRPr="00875FAE" w:rsidRDefault="00871178" w:rsidP="00833797">
      <w:pPr>
        <w:spacing w:line="480" w:lineRule="auto"/>
        <w:rPr>
          <w:b/>
          <w:sz w:val="24"/>
          <w:u w:val="single"/>
        </w:rPr>
      </w:pPr>
    </w:p>
    <w:p w14:paraId="23F3087B" w14:textId="77777777" w:rsidR="00833797" w:rsidRPr="00875FAE" w:rsidRDefault="00833797" w:rsidP="00833797">
      <w:pPr>
        <w:spacing w:line="480" w:lineRule="auto"/>
        <w:rPr>
          <w:b/>
          <w:sz w:val="24"/>
          <w:u w:val="single"/>
        </w:rPr>
      </w:pPr>
      <w:r w:rsidRPr="00875FAE">
        <w:rPr>
          <w:b/>
          <w:sz w:val="24"/>
          <w:u w:val="single"/>
        </w:rPr>
        <w:t>Background</w:t>
      </w:r>
    </w:p>
    <w:p w14:paraId="52A9847B" w14:textId="54DDF22E" w:rsidR="00907870" w:rsidRPr="00875FAE" w:rsidRDefault="00160BE1" w:rsidP="00BB7042">
      <w:pPr>
        <w:spacing w:line="480" w:lineRule="auto"/>
      </w:pPr>
      <w:r w:rsidRPr="00875FAE">
        <w:t>Some of the most widely used surgical approaches that aim to repair chondral/osteochondral defects</w:t>
      </w:r>
      <w:r w:rsidR="00182B08" w:rsidRPr="00875FAE">
        <w:t xml:space="preserve"> of the knee</w:t>
      </w:r>
      <w:r w:rsidRPr="00875FAE">
        <w:t xml:space="preserve"> include microfracture and osteotomy</w:t>
      </w:r>
      <w:r w:rsidR="00182B08" w:rsidRPr="00875FAE">
        <w:t xml:space="preserve"> </w:t>
      </w:r>
      <w:r w:rsidR="00182B08" w:rsidRPr="00875FAE">
        <w:fldChar w:fldCharType="begin" w:fldLock="1"/>
      </w:r>
      <w:r w:rsidR="005144E5" w:rsidRPr="00875FAE">
        <w:instrText>ADDIN CSL_CITATION {"citationItems":[{"id":"ITEM-1","itemData":{"author":[{"dropping-particle":"","family":"Steadman","given":"J Richard","non-dropping-particle":"","parse-names":false,"suffix":""},{"dropping-particle":"","family":"Rodkey","given":"William G","non-dropping-particle":"","parse-names":false,"suffix":""},{"dropping-particle":"","family":"Briggs","given":"Karen K","non-dropping-particle":"","parse-names":false,"suffix":""}],"container-title":"Cartilage","id":"ITEM-1","issue":"2","issued":{"date-parts":[["2010"]]},"page":"78-86","title":"Microfracture : Its History and Experience of the Developing Surgeon","type":"article-journal","volume":"1"},"uris":["http://www.mendeley.com/documents/?uuid=0b1a5554-cd22-4212-9a41-dccbe62e046c"]},{"id":"ITEM-2","itemData":{"ISBN":"4063401901","author":[{"dropping-particle":"","family":"Gao","given":"Liang","non-dropping-particle":"","parse-names":false,"suffix":""},{"dropping-particle":"","family":"Madry","given":"Henning","non-dropping-particle":"","parse-names":false,"suffix":""},{"dropping-particle":"V","family":"Chugaev","given":"Dmitrii","non-dropping-particle":"","parse-names":false,"suffix":""},{"dropping-particle":"","family":"Denti","given":"Matteo","non-dropping-particle":"","parse-names":false,"suffix":""},{"dropping-particle":"","family":"Frolov","given":"Aleksandr","non-dropping-particle":"","parse-names":false,"suffix":""},{"dropping-particle":"","family":"Burtsev","given":"Mikhail","non-dropping-particle":"","parse-names":false,"suffix":""},{"dropping-particle":"","family":"Magnitskaya","given":"Nina","non-dropping-particle":"","parse-names":false,"suffix":""},{"dropping-particle":"","family":"Mukhanov","given":"Victor","non-dropping-particle":"","parse-names":false,"suffix":""},{"dropping-particle":"","family":"Neyret","given":"Philippe","non-dropping-particle":"","parse-names":false,"suffix":""},{"dropping-particle":"","family":"Solomin","given":"Leonid N","non-dropping-particle":"","parse-names":false,"suffix":""},{"dropping-particle":"","family":"Sorokin","given":"Evgeniy","non-dropping-particle":"","parse-names":false,"suffix":""},{"dropping-particle":"","family":"Staubli","given":"Alex E","non-dropping-particle":"","parse-names":false,"suffix":""}],"id":"ITEM-2","issued":{"date-parts":[["2019"]]},"publisher":"Journal of Experimental Orthopaedics","title":"Advances in modern osteotomies around the knee Report on the Association of Sports Traumatology , Arthroscopy , Orthopaedic surgery , Rehabilitation ( ASTAOR ) Moscow International Osteotomy Congress 2017","type":"article-journal","volume":"5"},"uris":["http://www.mendeley.com/documents/?uuid=780c6e33-8192-4ef7-8c7e-c9e4ec47a975"]}],"mendeley":{"formattedCitation":"&lt;sup&gt;10,40&lt;/sup&gt;","plainTextFormattedCitation":"10,40","previouslyFormattedCitation":"&lt;sup&gt;10,39&lt;/sup&gt;"},"properties":{"noteIndex":0},"schema":"https://github.com/citation-style-language/schema/raw/master/csl-citation.json"}</w:instrText>
      </w:r>
      <w:r w:rsidR="00182B08" w:rsidRPr="00875FAE">
        <w:fldChar w:fldCharType="separate"/>
      </w:r>
      <w:r w:rsidR="005144E5" w:rsidRPr="00875FAE">
        <w:rPr>
          <w:noProof/>
          <w:vertAlign w:val="superscript"/>
        </w:rPr>
        <w:t>10,40</w:t>
      </w:r>
      <w:r w:rsidR="00182B08" w:rsidRPr="00875FAE">
        <w:fldChar w:fldCharType="end"/>
      </w:r>
      <w:r w:rsidRPr="00875FAE">
        <w:t xml:space="preserve">.  Despite advanced </w:t>
      </w:r>
      <w:r w:rsidR="00E133D2" w:rsidRPr="00875FAE">
        <w:t xml:space="preserve">cell therapy </w:t>
      </w:r>
      <w:r w:rsidRPr="00875FAE">
        <w:t>approaches, such as Autologous Chondrocyte Implantation (ACI) having been highlighted as more efficacious and cost-effective</w:t>
      </w:r>
      <w:r w:rsidR="00182B08" w:rsidRPr="00875FAE">
        <w:t xml:space="preserve"> </w:t>
      </w:r>
      <w:r w:rsidR="00F0333B" w:rsidRPr="00875FAE">
        <w:t xml:space="preserve">for repair of chondral/osteochondral defects of the knee </w:t>
      </w:r>
      <w:r w:rsidR="00182B08" w:rsidRPr="00875FAE">
        <w:fldChar w:fldCharType="begin" w:fldLock="1"/>
      </w:r>
      <w:r w:rsidR="005144E5" w:rsidRPr="00875FAE">
        <w:instrText>ADDIN CSL_CITATION {"citationItems":[{"id":"ITEM-1","itemData":{"DOI":"https://www.nice.org.uk/guidance/ta477/resources/autologous-chondrocyte- implantation-for-treating-symptomatic-articular-cartilage-defects-of-the- knee-pdf-82604971061701.","author":[{"dropping-particle":"","family":"National Institute for Health and Care Excellence (NICE)","given":"","non-dropping-particle":"","parse-names":false,"suffix":""}],"id":"ITEM-1","issued":{"date-parts":[["2017"]]},"title":"Autologous chondrocyte implantation for treating symptomatic articular cartilage defects of the knee. Technology appraisal guidance [TA477]","type":"webpage"},"uris":["http://www.mendeley.com/documents/?uuid=14023f52-511e-3eb6-8413-d1ddc53ce470"]}],"mendeley":{"formattedCitation":"&lt;sup&gt;26&lt;/sup&gt;","plainTextFormattedCitation":"26","previouslyFormattedCitation":"&lt;sup&gt;25&lt;/sup&gt;"},"properties":{"noteIndex":0},"schema":"https://github.com/citation-style-language/schema/raw/master/csl-citation.json"}</w:instrText>
      </w:r>
      <w:r w:rsidR="00182B08" w:rsidRPr="00875FAE">
        <w:fldChar w:fldCharType="separate"/>
      </w:r>
      <w:r w:rsidR="005144E5" w:rsidRPr="00875FAE">
        <w:rPr>
          <w:noProof/>
          <w:vertAlign w:val="superscript"/>
        </w:rPr>
        <w:t>26</w:t>
      </w:r>
      <w:r w:rsidR="00182B08" w:rsidRPr="00875FAE">
        <w:fldChar w:fldCharType="end"/>
      </w:r>
      <w:r w:rsidRPr="00875FAE">
        <w:t>, these surgeries are not available in non-sp</w:t>
      </w:r>
      <w:r w:rsidR="00E90E81" w:rsidRPr="00875FAE">
        <w:t>ecialist orthopaedic centres</w:t>
      </w:r>
      <w:r w:rsidR="00F0333B" w:rsidRPr="00875FAE">
        <w:t xml:space="preserve"> and they are more expensive to conduct; </w:t>
      </w:r>
      <w:r w:rsidR="003D12B8" w:rsidRPr="00875FAE">
        <w:t>hence</w:t>
      </w:r>
      <w:r w:rsidR="00F0333B" w:rsidRPr="00875FAE">
        <w:t xml:space="preserve"> alternative surgeries such as </w:t>
      </w:r>
      <w:r w:rsidRPr="00875FAE">
        <w:t>microfracture and osteotomy</w:t>
      </w:r>
      <w:r w:rsidR="00F0333B" w:rsidRPr="00875FAE">
        <w:t xml:space="preserve"> are often used. These surgeries can be economical treatments, but only</w:t>
      </w:r>
      <w:r w:rsidRPr="00875FAE">
        <w:t xml:space="preserve"> for those individuals </w:t>
      </w:r>
      <w:r w:rsidR="00E90E81" w:rsidRPr="00875FAE">
        <w:t>in whom they are successfu</w:t>
      </w:r>
      <w:r w:rsidR="00BF7F51" w:rsidRPr="00875FAE">
        <w:t>l; therefore</w:t>
      </w:r>
      <w:r w:rsidR="003D12B8" w:rsidRPr="00875FAE">
        <w:t>,</w:t>
      </w:r>
      <w:r w:rsidR="00BF7F51" w:rsidRPr="00875FAE">
        <w:t xml:space="preserve"> there is a need for early identification of patients</w:t>
      </w:r>
      <w:r w:rsidR="00E90E81" w:rsidRPr="00875FAE">
        <w:t xml:space="preserve"> </w:t>
      </w:r>
      <w:r w:rsidR="00BF7F51" w:rsidRPr="00875FAE">
        <w:t xml:space="preserve">who </w:t>
      </w:r>
      <w:r w:rsidR="00E90E81" w:rsidRPr="00875FAE">
        <w:t>are likely to benefit from the</w:t>
      </w:r>
      <w:r w:rsidR="00F0333B" w:rsidRPr="00875FAE">
        <w:t>m</w:t>
      </w:r>
      <w:r w:rsidR="00E90E81" w:rsidRPr="00875FAE">
        <w:t>.</w:t>
      </w:r>
      <w:r w:rsidR="007813BE" w:rsidRPr="00875FAE">
        <w:t xml:space="preserve"> The Osteoarthritis Research Society International (OARSI) have previously highlighted the need to identify biomarkers that can predict which patients are most likely to benefit from surgical interventions to delay or prevent the development of osteoarthritis (OA)</w:t>
      </w:r>
      <w:r w:rsidR="007813BE" w:rsidRPr="00875FAE">
        <w:fldChar w:fldCharType="begin" w:fldLock="1"/>
      </w:r>
      <w:r w:rsidR="005144E5" w:rsidRPr="00875FAE">
        <w:instrText>ADDIN CSL_CITATION {"citationItems":[{"id":"ITEM-1","itemData":{"author":[{"dropping-particle":"","family":"Kraus","given":"Virginia Byers","non-dropping-particle":"","parse-names":false,"suffix":""},{"dropping-particle":"","family":"Blanco","given":"Francisco J","non-dropping-particle":"","parse-names":false,"suffix":""},{"dropping-particle":"","family":"Englund","given":"Martin","non-dropping-particle":"","parse-names":false,"suffix":""},{"dropping-particle":"","family":"Henrotin","given":"Yves","non-dropping-particle":"","parse-names":false,"suffix":""},{"dropping-particle":"","family":"Lohmander","given":"Stefan","non-dropping-particle":"","parse-names":false,"suffix":""},{"dropping-particle":"","family":"Losina","given":"Elena","non-dropping-particle":"","parse-names":false,"suffix":""},{"dropping-particle":"","family":"Önnerfjord","given":"Patrik","non-dropping-particle":"","parse-names":false,"suffix":""},{"dropping-particle":"","family":"Persiani","given":"Stefano","non-dropping-particle":"","parse-names":false,"suffix":""}],"container-title":"Osteoarthritis and Cartilage","id":"ITEM-1","issue":"5","issued":{"date-parts":[["2015"]]},"page":"686-697","title":"Recommendations for Soluble Biomarker Assessments in Osteoarthritis Clinical Trials","type":"article-journal","volume":"23"},"uris":["http://www.mendeley.com/documents/?uuid=482e5248-e650-31a1-aa22-45e4ce50bb4b"]}],"mendeley":{"formattedCitation":"&lt;sup&gt;16&lt;/sup&gt;","plainTextFormattedCitation":"16","previouslyFormattedCitation":"&lt;sup&gt;15&lt;/sup&gt;"},"properties":{"noteIndex":0},"schema":"https://github.com/citation-style-language/schema/raw/master/csl-citation.json"}</w:instrText>
      </w:r>
      <w:r w:rsidR="007813BE" w:rsidRPr="00875FAE">
        <w:fldChar w:fldCharType="separate"/>
      </w:r>
      <w:r w:rsidR="005144E5" w:rsidRPr="00875FAE">
        <w:rPr>
          <w:noProof/>
          <w:vertAlign w:val="superscript"/>
        </w:rPr>
        <w:t>16</w:t>
      </w:r>
      <w:r w:rsidR="007813BE" w:rsidRPr="00875FAE">
        <w:fldChar w:fldCharType="end"/>
      </w:r>
      <w:r w:rsidR="007813BE" w:rsidRPr="00875FAE">
        <w:t xml:space="preserve"> and we are unaware of any published studies that have aimed at addressing this need for microfracture or osteotomy. </w:t>
      </w:r>
    </w:p>
    <w:p w14:paraId="50DAAEAE" w14:textId="5B887640" w:rsidR="00714424" w:rsidRPr="00875FAE" w:rsidRDefault="00F45592" w:rsidP="00BB7042">
      <w:pPr>
        <w:spacing w:line="480" w:lineRule="auto"/>
      </w:pPr>
      <w:r w:rsidRPr="00875FAE">
        <w:t>Work to identify biomarkers</w:t>
      </w:r>
      <w:r w:rsidR="005144E5" w:rsidRPr="00875FAE">
        <w:t xml:space="preserve"> (biochemical and imaging)</w:t>
      </w:r>
      <w:r w:rsidRPr="00875FAE">
        <w:t xml:space="preserve"> for the diagnosis and prognosis of OA has been numerous and on</w:t>
      </w:r>
      <w:r w:rsidR="00495BDF" w:rsidRPr="00875FAE">
        <w:t>-</w:t>
      </w:r>
      <w:r w:rsidRPr="00875FAE">
        <w:t>going for many years</w:t>
      </w:r>
      <w:r w:rsidR="005144E5" w:rsidRPr="00875FAE">
        <w:fldChar w:fldCharType="begin" w:fldLock="1"/>
      </w:r>
      <w:r w:rsidR="005144E5" w:rsidRPr="00875FAE">
        <w:instrText>ADDIN CSL_CITATION {"citationItems":[{"id":"ITEM-1","itemData":{"DOI":"10.1016/j.berh.2014.01.007","ISSN":"15321770","PMID":"24792945","abstract":"Historically disease knowledge development and treatment innovation in osteoarthritis (OA) has been considered to be slow. One of the many reasons purported as responsible for this slow pace has been the alleged lack of valid and responsive biomarkers to ascertain efficacy, which itself has been dependent upon the slow evolution of the understanding of the complex nature of joint tissue biology. This narrative review outlines the rationale for why we need OA biomarkers with regard to biomarker validation and qualification. The main biomarkers in current development for OA are biochemical and imaging markers. We describe an approach to biomarker validation and qualification for OA clinical trials that has recently commenced with the Foundation of NIH OA Biomarkers Consortium study cosponsored by the Osteoarthritis Research Society International (OARSI). With this approach we endeavor to identify, develop, and qualify biological markers (biomarkers) to support new drug development, preventive medicine, and medical diagnostics for osteoarthritis. © 2014 Elsevier Ltd. All rights reserved.","author":[{"dropping-particle":"","family":"Hunter","given":"David J.","non-dropping-particle":"","parse-names":false,"suffix":""},{"dropping-particle":"","family":"Nevitt","given":"Michael","non-dropping-particle":"","parse-names":false,"suffix":""},{"dropping-particle":"","family":"Losina","given":"Elena","non-dropping-particle":"","parse-names":false,"suffix":""},{"dropping-particle":"","family":"Kraus","given":"Virginia","non-dropping-particle":"","parse-names":false,"suffix":""}],"container-title":"Best Practice and Research: Clinical Rheumatology","id":"ITEM-1","issued":{"date-parts":[["2014"]]},"title":"Biomarkers for osteoarthritis: Current position and steps towards further validation","type":"article"},"uris":["http://www.mendeley.com/documents/?uuid=7828d265-c1c2-4c81-8d5f-7d1f2063626e"]}],"mendeley":{"formattedCitation":"&lt;sup&gt;13&lt;/sup&gt;","plainTextFormattedCitation":"13"},"properties":{"noteIndex":0},"schema":"https://github.com/citation-style-language/schema/raw/master/csl-citation.json"}</w:instrText>
      </w:r>
      <w:r w:rsidR="005144E5" w:rsidRPr="00875FAE">
        <w:fldChar w:fldCharType="separate"/>
      </w:r>
      <w:r w:rsidR="005144E5" w:rsidRPr="00875FAE">
        <w:rPr>
          <w:noProof/>
          <w:vertAlign w:val="superscript"/>
        </w:rPr>
        <w:t>13</w:t>
      </w:r>
      <w:r w:rsidR="005144E5" w:rsidRPr="00875FAE">
        <w:fldChar w:fldCharType="end"/>
      </w:r>
      <w:r w:rsidRPr="00875FAE">
        <w:t>.</w:t>
      </w:r>
      <w:r w:rsidR="005144E5" w:rsidRPr="00875FAE">
        <w:t xml:space="preserve"> However, far fewer studies have focused upon the identification of biomarkers for prediction of clinical outcome in response to a surgical intervention to delay the onset or to prevent OA. T</w:t>
      </w:r>
      <w:r w:rsidR="00907870" w:rsidRPr="00875FAE">
        <w:t>o our knowledge,</w:t>
      </w:r>
      <w:r w:rsidR="005E340A" w:rsidRPr="00875FAE">
        <w:t xml:space="preserve"> </w:t>
      </w:r>
      <w:r w:rsidR="005144E5" w:rsidRPr="00875FAE">
        <w:t xml:space="preserve">the only published studies </w:t>
      </w:r>
      <w:r w:rsidR="005E340A" w:rsidRPr="00875FAE">
        <w:t>that have used human samples with th</w:t>
      </w:r>
      <w:r w:rsidR="005144E5" w:rsidRPr="00875FAE">
        <w:t>is aim</w:t>
      </w:r>
      <w:r w:rsidR="005E340A" w:rsidRPr="00875FAE">
        <w:t xml:space="preserve"> have been related to ACI </w:t>
      </w:r>
      <w:r w:rsidR="005E340A"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id":"ITEM-3","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3","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45&lt;/sup&gt;","plainTextFormattedCitation":"11,12,45","previouslyFormattedCitation":"&lt;sup&gt;11,12,44&lt;/sup&gt;"},"properties":{"noteIndex":0},"schema":"https://github.com/citation-style-language/schema/raw/master/csl-citation.json"}</w:instrText>
      </w:r>
      <w:r w:rsidR="005E340A" w:rsidRPr="00875FAE">
        <w:fldChar w:fldCharType="separate"/>
      </w:r>
      <w:r w:rsidR="005144E5" w:rsidRPr="00875FAE">
        <w:rPr>
          <w:noProof/>
          <w:vertAlign w:val="superscript"/>
        </w:rPr>
        <w:t>11,12,45</w:t>
      </w:r>
      <w:r w:rsidR="005E340A" w:rsidRPr="00875FAE">
        <w:fldChar w:fldCharType="end"/>
      </w:r>
      <w:r w:rsidR="005E340A" w:rsidRPr="00875FAE">
        <w:t xml:space="preserve"> or Anterior Cruciate Ligament </w:t>
      </w:r>
      <w:r w:rsidR="00907870" w:rsidRPr="00875FAE">
        <w:t xml:space="preserve">(ACL) </w:t>
      </w:r>
      <w:r w:rsidR="005E340A" w:rsidRPr="00875FAE">
        <w:t>reconstrution</w:t>
      </w:r>
      <w:r w:rsidR="005E340A" w:rsidRPr="00875FAE">
        <w:fldChar w:fldCharType="begin" w:fldLock="1"/>
      </w:r>
      <w:r w:rsidR="005144E5" w:rsidRPr="00875FAE">
        <w:instrText>ADDIN CSL_CITATION {"citationItems":[{"id":"ITEM-1","itemData":{"DOI":"10.1155/2018/9387809","ISSN":"23146141","PMID":"30105266","abstract":"Background. The majority of patients develop posttraumatic osteoarthritis within 15 years of anterior cruciate ligament (ACL) injury. Inflammatory and chondrodegenerative biomarkers have been associated with both pain and the progression of osteoarthritis; however, it remains unclear if preoperative biomarkers differ for patients with inferior postoperative outcomes. Hypothesis/Purpose. The purpose of this pilot study was to compare biomarkers collected on the day of ACL reconstruction between patients with \"good\" or \"poor\" 2-year postoperative outcomes. We hypothesized that inflammatory cytokines and chondrodegenerative biomarker concentrations would be significantly greater in patients with poorer outcomes. Study Design. Prospective cohort design. Methods. 22 patients (9 females, 13 males; age = 19.5±4.1 years; BMI = 24.1±3.6 kg/m2) previously enrolled in a randomized trial evaluating early anti-inflammatory treatment after ACL injury. Biomarkers of chondrodegeneration and inflammation were assessed from synovial fluid (sf) samples collected on the day of ACL reconstruction. Participants completed Knee Injury and Osteoarthritis Outcome Score (KOOS) and International Knee Documentation Committee (IKDC) questionnaires two years following surgery. Patients were then categorized based on whether their KOOS Quality of Life (QOL) score surpassed the Patient Acceptable Symptom State (PASS) threshold of 62.5 points or the IKDC PASS threshold of 75.9 points. Results. Patients that failed to reach the QOL PASS threshold after surgery (n = 6, 27%) had significantly greater sf interleukin-1 alpha (IL-1α; p = 0.004), IL-1 receptor antagonist (IL-1ra; p = 0.03), and matrix metalloproteinase-9 (MMP-9; p = 0.01) concentrations on the day of surgery. Patients that failed to reach the IKDC PASS threshold (n = 9, 41%) had significantly greater sf IL-1α (p = 0.02). Conclusion. These pilot data suggest that initial biochemical changes after injury may be an indicator of poor outcomes that are not mitigated by surgical stabilization alone. Biological adjuvant treatment in addition to ACL reconstruction may be beneficial; however, these data should be used for hypothesis generation and more definitive randomized clinical trials are necessary.","author":[{"dropping-particle":"","family":"Lattermann","given":"Christian","non-dropping-particle":"","parse-names":false,"suffix":""},{"dropping-particle":"","family":"Conley","given":"Caitlin E.W.","non-dropping-particle":"","parse-names":false,"suffix":""},{"dropping-particle":"","family":"Johnson","given":"Darren L.","non-dropping-particle":"","parse-names":false,"suffix":""},{"dropping-particle":"","family":"Reinke","given":"Emily K.","non-dropping-particle":"","parse-names":false,"suffix":""},{"dropping-particle":"","family":"Huston","given":"Laura J.","non-dropping-particle":"","parse-names":false,"suffix":""},{"dropping-particle":"","family":"Huebner","given":"Janet L.","non-dropping-particle":"","parse-names":false,"suffix":""},{"dropping-particle":"","family":"Chou","given":"Ching Heng","non-dropping-particle":"","parse-names":false,"suffix":""},{"dropping-particle":"","family":"Kraus","given":"Virginia B.","non-dropping-particle":"","parse-names":false,"suffix":""},{"dropping-particle":"","family":"Spindler","given":"Kurt P.","non-dropping-particle":"","parse-names":false,"suffix":""},{"dropping-particle":"","family":"Jacobs","given":"Cale A.","non-dropping-particle":"","parse-names":false,"suffix":""}],"container-title":"BioMed Research International","id":"ITEM-1","issued":{"date-parts":[["2018"]]},"page":"1-10","title":"Select biomarkers on the day of anterior cruciate ligament reconstruction predict poor patient-reported outcomes at 2-year follow-up: A pilot study","type":"article-journal","volume":"2018"},"uris":["http://www.mendeley.com/documents/?uuid=1f0eb825-5238-4899-b360-234aee6b02f8"]}],"mendeley":{"formattedCitation":"&lt;sup&gt;18&lt;/sup&gt;","plainTextFormattedCitation":"18","previouslyFormattedCitation":"&lt;sup&gt;17&lt;/sup&gt;"},"properties":{"noteIndex":0},"schema":"https://github.com/citation-style-language/schema/raw/master/csl-citation.json"}</w:instrText>
      </w:r>
      <w:r w:rsidR="005E340A" w:rsidRPr="00875FAE">
        <w:fldChar w:fldCharType="separate"/>
      </w:r>
      <w:r w:rsidR="005144E5" w:rsidRPr="00875FAE">
        <w:rPr>
          <w:noProof/>
          <w:vertAlign w:val="superscript"/>
        </w:rPr>
        <w:t>18</w:t>
      </w:r>
      <w:r w:rsidR="005E340A" w:rsidRPr="00875FAE">
        <w:fldChar w:fldCharType="end"/>
      </w:r>
      <w:r w:rsidR="005E340A" w:rsidRPr="00875FAE">
        <w:t xml:space="preserve">. </w:t>
      </w:r>
      <w:r w:rsidR="00714424" w:rsidRPr="00875FAE">
        <w:t>Wright et al. (2017)</w:t>
      </w:r>
      <w:r w:rsidR="00E90E81" w:rsidRPr="00875FAE">
        <w:t xml:space="preserve"> demonstrated that assessment of proteins of known biological relevance to </w:t>
      </w:r>
      <w:r w:rsidR="007813BE" w:rsidRPr="00875FAE">
        <w:t>OA</w:t>
      </w:r>
      <w:r w:rsidR="00D0249D" w:rsidRPr="00875FAE">
        <w:t xml:space="preserve"> within the synovial fluid (SF)</w:t>
      </w:r>
      <w:r w:rsidR="00C46B14" w:rsidRPr="00875FAE">
        <w:t xml:space="preserve"> can</w:t>
      </w:r>
      <w:r w:rsidR="005E340A" w:rsidRPr="00875FAE">
        <w:t xml:space="preserve"> </w:t>
      </w:r>
      <w:r w:rsidR="00C46B14" w:rsidRPr="00875FAE">
        <w:t>identify protein markers</w:t>
      </w:r>
      <w:r w:rsidR="00E90E81" w:rsidRPr="00875FAE">
        <w:t xml:space="preserve"> that when combined with known demographic/surgical risk factors can be used to predict </w:t>
      </w:r>
      <w:r w:rsidR="00F0333B" w:rsidRPr="00875FAE">
        <w:t xml:space="preserve">the success of surgical treatment with </w:t>
      </w:r>
      <w:r w:rsidR="00E90E81" w:rsidRPr="00875FAE">
        <w:t>ACI</w:t>
      </w:r>
      <w:r w:rsidR="00201AA1" w:rsidRPr="00875FAE">
        <w:t xml:space="preserve"> </w:t>
      </w:r>
      <w:r w:rsidR="00201AA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201AA1" w:rsidRPr="00875FAE">
        <w:fldChar w:fldCharType="separate"/>
      </w:r>
      <w:r w:rsidR="005144E5" w:rsidRPr="00875FAE">
        <w:rPr>
          <w:noProof/>
          <w:vertAlign w:val="superscript"/>
        </w:rPr>
        <w:t>45</w:t>
      </w:r>
      <w:r w:rsidR="00201AA1" w:rsidRPr="00875FAE">
        <w:fldChar w:fldCharType="end"/>
      </w:r>
      <w:r w:rsidR="00E90E81" w:rsidRPr="00875FAE">
        <w:t xml:space="preserve">. </w:t>
      </w:r>
      <w:r w:rsidR="00907870" w:rsidRPr="00875FAE">
        <w:t xml:space="preserve"> Further in support of this approach, Latterman et al. (2018) were able to demonstrate that assessment of OA related proteins, as well as inflammatory cytokines, in SF collected at the time of surgery could be used to differentiate between individuals who clinically improved and those who did not at two years following ACL reconstruction</w:t>
      </w:r>
      <w:r w:rsidR="00907870" w:rsidRPr="00875FAE">
        <w:fldChar w:fldCharType="begin" w:fldLock="1"/>
      </w:r>
      <w:r w:rsidR="005144E5" w:rsidRPr="00875FAE">
        <w:instrText>ADDIN CSL_CITATION {"citationItems":[{"id":"ITEM-1","itemData":{"DOI":"10.1155/2018/9387809","ISSN":"23146141","PMID":"30105266","abstract":"Background. The majority of patients develop posttraumatic osteoarthritis within 15 years of anterior cruciate ligament (ACL) injury. Inflammatory and chondrodegenerative biomarkers have been associated with both pain and the progression of osteoarthritis; however, it remains unclear if preoperative biomarkers differ for patients with inferior postoperative outcomes. Hypothesis/Purpose. The purpose of this pilot study was to compare biomarkers collected on the day of ACL reconstruction between patients with \"good\" or \"poor\" 2-year postoperative outcomes. We hypothesized that inflammatory cytokines and chondrodegenerative biomarker concentrations would be significantly greater in patients with poorer outcomes. Study Design. Prospective cohort design. Methods. 22 patients (9 females, 13 males; age = 19.5±4.1 years; BMI = 24.1±3.6 kg/m2) previously enrolled in a randomized trial evaluating early anti-inflammatory treatment after ACL injury. Biomarkers of chondrodegeneration and inflammation were assessed from synovial fluid (sf) samples collected on the day of ACL reconstruction. Participants completed Knee Injury and Osteoarthritis Outcome Score (KOOS) and International Knee Documentation Committee (IKDC) questionnaires two years following surgery. Patients were then categorized based on whether their KOOS Quality of Life (QOL) score surpassed the Patient Acceptable Symptom State (PASS) threshold of 62.5 points or the IKDC PASS threshold of 75.9 points. Results. Patients that failed to reach the QOL PASS threshold after surgery (n = 6, 27%) had significantly greater sf interleukin-1 alpha (IL-1α; p = 0.004), IL-1 receptor antagonist (IL-1ra; p = 0.03), and matrix metalloproteinase-9 (MMP-9; p = 0.01) concentrations on the day of surgery. Patients that failed to reach the IKDC PASS threshold (n = 9, 41%) had significantly greater sf IL-1α (p = 0.02). Conclusion. These pilot data suggest that initial biochemical changes after injury may be an indicator of poor outcomes that are not mitigated by surgical stabilization alone. Biological adjuvant treatment in addition to ACL reconstruction may be beneficial; however, these data should be used for hypothesis generation and more definitive randomized clinical trials are necessary.","author":[{"dropping-particle":"","family":"Lattermann","given":"Christian","non-dropping-particle":"","parse-names":false,"suffix":""},{"dropping-particle":"","family":"Conley","given":"Caitlin E.W.","non-dropping-particle":"","parse-names":false,"suffix":""},{"dropping-particle":"","family":"Johnson","given":"Darren L.","non-dropping-particle":"","parse-names":false,"suffix":""},{"dropping-particle":"","family":"Reinke","given":"Emily K.","non-dropping-particle":"","parse-names":false,"suffix":""},{"dropping-particle":"","family":"Huston","given":"Laura J.","non-dropping-particle":"","parse-names":false,"suffix":""},{"dropping-particle":"","family":"Huebner","given":"Janet L.","non-dropping-particle":"","parse-names":false,"suffix":""},{"dropping-particle":"","family":"Chou","given":"Ching Heng","non-dropping-particle":"","parse-names":false,"suffix":""},{"dropping-particle":"","family":"Kraus","given":"Virginia B.","non-dropping-particle":"","parse-names":false,"suffix":""},{"dropping-particle":"","family":"Spindler","given":"Kurt P.","non-dropping-particle":"","parse-names":false,"suffix":""},{"dropping-particle":"","family":"Jacobs","given":"Cale A.","non-dropping-particle":"","parse-names":false,"suffix":""}],"container-title":"BioMed Research International","id":"ITEM-1","issued":{"date-parts":[["2018"]]},"page":"1-10","title":"Select biomarkers on the day of anterior cruciate ligament reconstruction predict poor patient-reported outcomes at 2-year follow-up: A pilot study","type":"article-journal","volume":"2018"},"uris":["http://www.mendeley.com/documents/?uuid=1f0eb825-5238-4899-b360-234aee6b02f8"]}],"mendeley":{"formattedCitation":"&lt;sup&gt;18&lt;/sup&gt;","plainTextFormattedCitation":"18","previouslyFormattedCitation":"&lt;sup&gt;17&lt;/sup&gt;"},"properties":{"noteIndex":0},"schema":"https://github.com/citation-style-language/schema/raw/master/csl-citation.json"}</w:instrText>
      </w:r>
      <w:r w:rsidR="00907870" w:rsidRPr="00875FAE">
        <w:fldChar w:fldCharType="separate"/>
      </w:r>
      <w:r w:rsidR="005144E5" w:rsidRPr="00875FAE">
        <w:rPr>
          <w:noProof/>
          <w:vertAlign w:val="superscript"/>
        </w:rPr>
        <w:t>18</w:t>
      </w:r>
      <w:r w:rsidR="00907870" w:rsidRPr="00875FAE">
        <w:fldChar w:fldCharType="end"/>
      </w:r>
      <w:r w:rsidR="00907870" w:rsidRPr="00875FAE">
        <w:t xml:space="preserve">. </w:t>
      </w:r>
      <w:r w:rsidR="00D0249D" w:rsidRPr="00875FAE">
        <w:t xml:space="preserve"> </w:t>
      </w:r>
      <w:r w:rsidR="002D6AA6" w:rsidRPr="00875FAE">
        <w:t xml:space="preserve"> </w:t>
      </w:r>
      <w:r w:rsidR="00907870" w:rsidRPr="00875FAE">
        <w:t xml:space="preserve">Alternative to assessing OA- related proteins, the use of </w:t>
      </w:r>
      <w:r w:rsidR="002D6AA6" w:rsidRPr="00875FAE">
        <w:t xml:space="preserve">unbiased discovery based approaches </w:t>
      </w:r>
      <w:r w:rsidR="00907870" w:rsidRPr="00875FAE">
        <w:t>have been employed to</w:t>
      </w:r>
      <w:r w:rsidR="002D6AA6" w:rsidRPr="00875FAE">
        <w:t xml:space="preserve"> identify </w:t>
      </w:r>
      <w:r w:rsidR="00993FFC" w:rsidRPr="00875FAE">
        <w:t>within</w:t>
      </w:r>
      <w:r w:rsidR="003D12B8" w:rsidRPr="00875FAE">
        <w:t>-</w:t>
      </w:r>
      <w:r w:rsidR="00993FFC" w:rsidRPr="00875FAE">
        <w:t>treatment proteome shifts that are unique to ACI non-responders</w:t>
      </w:r>
      <w:r w:rsidR="002D6AA6" w:rsidRPr="00875FAE">
        <w:t xml:space="preserve"> </w:t>
      </w:r>
      <w:r w:rsidR="002D6AA6"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2D6AA6" w:rsidRPr="00875FAE">
        <w:fldChar w:fldCharType="separate"/>
      </w:r>
      <w:r w:rsidR="00056235" w:rsidRPr="00875FAE">
        <w:rPr>
          <w:noProof/>
          <w:vertAlign w:val="superscript"/>
        </w:rPr>
        <w:t>11,12</w:t>
      </w:r>
      <w:r w:rsidR="002D6AA6" w:rsidRPr="00875FAE">
        <w:fldChar w:fldCharType="end"/>
      </w:r>
      <w:r w:rsidR="00D0249D" w:rsidRPr="00875FAE">
        <w:t xml:space="preserve">. In </w:t>
      </w:r>
      <w:r w:rsidR="00907870" w:rsidRPr="00875FAE">
        <w:t xml:space="preserve">the </w:t>
      </w:r>
      <w:r w:rsidR="00D0249D" w:rsidRPr="00875FAE">
        <w:t xml:space="preserve">study </w:t>
      </w:r>
      <w:r w:rsidR="00907870" w:rsidRPr="00875FAE">
        <w:t xml:space="preserve">described here </w:t>
      </w:r>
      <w:r w:rsidR="00D0249D" w:rsidRPr="00875FAE">
        <w:t>we employed both</w:t>
      </w:r>
      <w:r w:rsidR="008B1AC2" w:rsidRPr="00875FAE">
        <w:t xml:space="preserve"> these</w:t>
      </w:r>
      <w:r w:rsidR="00D0249D" w:rsidRPr="00875FAE">
        <w:t xml:space="preserve"> targeted and non-targeted approaches</w:t>
      </w:r>
      <w:r w:rsidR="00C47E43" w:rsidRPr="00875FAE">
        <w:t xml:space="preserve">. We </w:t>
      </w:r>
      <w:r w:rsidR="00D0249D" w:rsidRPr="00875FAE">
        <w:t>hypothesis</w:t>
      </w:r>
      <w:r w:rsidR="00C47E43" w:rsidRPr="00875FAE">
        <w:t>e</w:t>
      </w:r>
      <w:r w:rsidR="00D0249D" w:rsidRPr="00875FAE">
        <w:t xml:space="preserve"> that the</w:t>
      </w:r>
      <w:r w:rsidR="00C47E43" w:rsidRPr="00875FAE">
        <w:t>se approaches</w:t>
      </w:r>
      <w:r w:rsidR="00D0249D" w:rsidRPr="00875FAE">
        <w:t xml:space="preserve"> can be used to identify protein biomarkers</w:t>
      </w:r>
      <w:r w:rsidR="00F0333B" w:rsidRPr="00875FAE">
        <w:t xml:space="preserve"> that may</w:t>
      </w:r>
      <w:r w:rsidR="00D0249D" w:rsidRPr="00875FAE">
        <w:t xml:space="preserve"> predict an individual’s probability of </w:t>
      </w:r>
      <w:r w:rsidR="00C47E43" w:rsidRPr="00875FAE">
        <w:t xml:space="preserve">a </w:t>
      </w:r>
      <w:r w:rsidR="00D0249D" w:rsidRPr="00875FAE">
        <w:t>success</w:t>
      </w:r>
      <w:r w:rsidR="00C47E43" w:rsidRPr="00875FAE">
        <w:t>ful outcome</w:t>
      </w:r>
      <w:r w:rsidR="00D0249D" w:rsidRPr="00875FAE">
        <w:t xml:space="preserve"> in response to microfracture or osteotomy. </w:t>
      </w:r>
    </w:p>
    <w:p w14:paraId="29A1CB22" w14:textId="01780B11" w:rsidR="008350BE" w:rsidRPr="00875FAE" w:rsidRDefault="009A63DA" w:rsidP="00BB7042">
      <w:pPr>
        <w:spacing w:line="480" w:lineRule="auto"/>
        <w:rPr>
          <w:rFonts w:cs="AdvPSNCS-R"/>
          <w:lang w:eastAsia="en-GB"/>
        </w:rPr>
      </w:pPr>
      <w:r w:rsidRPr="00875FAE">
        <w:t>Proteins were selected for our targeted analysis that have known biological relevance to cartilage degeneration/turnover and OA, along with proteins that have previously been highlighted as candidate biomarkers for the prediction of outcome to ACI</w:t>
      </w:r>
      <w:r w:rsidR="00837EB1" w:rsidRPr="00875FAE">
        <w:t xml:space="preserve"> via non-targeted proteomic analyses</w:t>
      </w:r>
      <w:r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Pr="00875FAE">
        <w:fldChar w:fldCharType="separate"/>
      </w:r>
      <w:r w:rsidR="00056235" w:rsidRPr="00875FAE">
        <w:rPr>
          <w:noProof/>
          <w:vertAlign w:val="superscript"/>
        </w:rPr>
        <w:t>11,12</w:t>
      </w:r>
      <w:r w:rsidRPr="00875FAE">
        <w:fldChar w:fldCharType="end"/>
      </w:r>
      <w:r w:rsidRPr="00875FAE">
        <w:t xml:space="preserve">.  </w:t>
      </w:r>
      <w:r w:rsidR="00837EB1" w:rsidRPr="00875FAE">
        <w:t>The cartilage matrix related proteins and enzymes assessed in this study were carti</w:t>
      </w:r>
      <w:r w:rsidR="004F191D" w:rsidRPr="00875FAE">
        <w:t xml:space="preserve">lage oligomeric matrix protein </w:t>
      </w:r>
      <w:r w:rsidR="00837EB1" w:rsidRPr="00875FAE">
        <w:t xml:space="preserve">(COMP), hyaluronan (HA), </w:t>
      </w:r>
      <w:r w:rsidR="00837EB1" w:rsidRPr="00875FAE">
        <w:rPr>
          <w:rFonts w:cs="Times"/>
          <w:lang w:val="en-US"/>
        </w:rPr>
        <w:t xml:space="preserve">A disintegrin and metalloproteinase with thrombospondin motifs 4 (ADAMTS-4; Aggrecanase-1) and </w:t>
      </w:r>
      <w:r w:rsidR="00837EB1" w:rsidRPr="00875FAE">
        <w:rPr>
          <w:rFonts w:cs="AdvPSNCS-R"/>
          <w:lang w:eastAsia="en-GB"/>
        </w:rPr>
        <w:t>matrix metalloproteinases (MMP) -1 and -3</w:t>
      </w:r>
      <w:r w:rsidR="00666C5D" w:rsidRPr="00875FAE">
        <w:rPr>
          <w:rFonts w:cs="AdvPSNCS-R"/>
          <w:lang w:eastAsia="en-GB"/>
        </w:rPr>
        <w:t>.</w:t>
      </w:r>
      <w:r w:rsidR="008F5CC0" w:rsidRPr="00875FAE">
        <w:rPr>
          <w:rFonts w:cs="AdvPSNCS-R"/>
          <w:lang w:eastAsia="en-GB"/>
        </w:rPr>
        <w:t xml:space="preserve"> COMP is a </w:t>
      </w:r>
      <w:r w:rsidR="00415D20" w:rsidRPr="00875FAE">
        <w:rPr>
          <w:rFonts w:cs="AdvPSNCS-R"/>
          <w:lang w:eastAsia="en-GB"/>
        </w:rPr>
        <w:t>non-collagenous glycoprotein involved in collagen-collagen interactions</w:t>
      </w:r>
      <w:r w:rsidR="008A4D21" w:rsidRPr="00875FAE">
        <w:rPr>
          <w:rFonts w:cs="AdvPSNCS-R"/>
          <w:lang w:eastAsia="en-GB"/>
        </w:rPr>
        <w:fldChar w:fldCharType="begin" w:fldLock="1"/>
      </w:r>
      <w:r w:rsidR="005144E5" w:rsidRPr="00875FAE">
        <w:rPr>
          <w:rFonts w:cs="AdvPSNCS-R"/>
          <w:lang w:eastAsia="en-GB"/>
        </w:rPr>
        <w:instrText>ADDIN CSL_CITATION {"citationItems":[{"id":"ITEM-1","itemData":{"DOI":"10.1002/jor.22324","ISSN":"07360266","abstract":"A case-control study was conducted to estimate the association of cartilage oligomeric matrix protein (COMP) with knee osteoarthritis (OA) and to examine the potential utility of COMP as a diagnostic and prognostic biomarker in early knee OA. The COMP levels were estimated in the blood sera of 150 subjects belonging to study group (n = 100) and control one (n = 50). Patients with confirmed clinical isolated knee OA diagnosed through American College of Rheumatology criteria were included and were without any other cause of knee pain. ELISA was used to determine the levels of COMP, interleukin-1β (IL-1β) and tumor necrosis factor-α (TNF-α). The median (range) serum COMP levels were observed to be 1117.21 ng/ml (125.03-4209.75 ng/ml) in OA patients and 338.62 ng/ml (118-589 ng/ml) in control subjects with p &lt; 0.001. The COMP levels of study group were negatively correlated (correlation factor -0.88) with disease duration and positively correlated with age, BMI, pain score and IL-1β with correlation factors 0.86, 0.63, 0.76, and 0.79, respectively with p &lt; 0.001. Gender differentiation was found in study group with 52% higher COMP level in males as compared to that of females. There was no significant correlation of COMP levels with radiological grading, erythrocyte sedimentation rate (ESR), hemoglobin (Hb), and TNF-α. The serum COMP levels may be used as a diagnostic OA marker along with prognostic value in determining the patients at risk of rapidly progressing this debilitating joint disease. The serum COMP level remains significantly high in first 3 years of disease duration. © 2013 Orthopaedic Research Society.","author":[{"dropping-particle":"","family":"Verma","given":"Priyanka","non-dropping-particle":"","parse-names":false,"suffix":""},{"dropping-particle":"","family":"Dalal","given":"Krishna","non-dropping-particle":"","parse-names":false,"suffix":""}],"container-title":"Journal of Orthopaedic Research","id":"ITEM-1","issue":"7","issued":{"date-parts":[["2013"]]},"page":"999-1006","title":"Serum cartilage oligomeric matrix protein (COMP) in knee osteoarthritis: A novel diagnostic and prognostic biomarker","type":"article-journal","volume":"31"},"uris":["http://www.mendeley.com/documents/?uuid=07db42f3-19b7-448b-907d-d26cd72d6a63"]}],"mendeley":{"formattedCitation":"&lt;sup&gt;43&lt;/sup&gt;","plainTextFormattedCitation":"43","previouslyFormattedCitation":"&lt;sup&gt;42&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43</w:t>
      </w:r>
      <w:r w:rsidR="008A4D21" w:rsidRPr="00875FAE">
        <w:rPr>
          <w:rFonts w:cs="AdvPSNCS-R"/>
          <w:lang w:eastAsia="en-GB"/>
        </w:rPr>
        <w:fldChar w:fldCharType="end"/>
      </w:r>
      <w:r w:rsidR="008A4D21" w:rsidRPr="00875FAE">
        <w:rPr>
          <w:rFonts w:cs="AdvPSNCS-R"/>
          <w:lang w:eastAsia="en-GB"/>
        </w:rPr>
        <w:t>. HA is a glycosaminoglycan which constitutes a key component of the cartilage extracellular matrix</w:t>
      </w:r>
      <w:r w:rsidR="008A4D2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36</w:t>
      </w:r>
      <w:r w:rsidR="008A4D21" w:rsidRPr="00875FAE">
        <w:rPr>
          <w:rFonts w:cs="AdvPSNCS-R"/>
          <w:lang w:eastAsia="en-GB"/>
        </w:rPr>
        <w:fldChar w:fldCharType="end"/>
      </w:r>
      <w:r w:rsidR="008A4D21" w:rsidRPr="00875FAE">
        <w:rPr>
          <w:rFonts w:cs="AdvPSNCS-R"/>
          <w:lang w:eastAsia="en-GB"/>
        </w:rPr>
        <w:t>. Both COMP and HA have</w:t>
      </w:r>
      <w:r w:rsidR="00A66556" w:rsidRPr="00875FAE">
        <w:rPr>
          <w:rFonts w:cs="AdvPSNCS-R"/>
          <w:lang w:eastAsia="en-GB"/>
        </w:rPr>
        <w:t xml:space="preserve"> long</w:t>
      </w:r>
      <w:r w:rsidR="00415D20" w:rsidRPr="00875FAE">
        <w:rPr>
          <w:rFonts w:cs="AdvPSNCS-R"/>
          <w:lang w:eastAsia="en-GB"/>
        </w:rPr>
        <w:t xml:space="preserve"> been </w:t>
      </w:r>
      <w:r w:rsidR="0034762A" w:rsidRPr="00875FAE">
        <w:rPr>
          <w:rFonts w:cs="AdvPSNCS-R"/>
          <w:lang w:eastAsia="en-GB"/>
        </w:rPr>
        <w:t>suggested as</w:t>
      </w:r>
      <w:r w:rsidR="00415D20" w:rsidRPr="00875FAE">
        <w:rPr>
          <w:rFonts w:cs="AdvPSNCS-R"/>
          <w:lang w:eastAsia="en-GB"/>
        </w:rPr>
        <w:t xml:space="preserve"> prognositic biomarker</w:t>
      </w:r>
      <w:r w:rsidR="0034762A" w:rsidRPr="00875FAE">
        <w:rPr>
          <w:rFonts w:cs="AdvPSNCS-R"/>
          <w:lang w:eastAsia="en-GB"/>
        </w:rPr>
        <w:t>s</w:t>
      </w:r>
      <w:r w:rsidR="00415D20" w:rsidRPr="00875FAE">
        <w:rPr>
          <w:rFonts w:cs="AdvPSNCS-R"/>
          <w:lang w:eastAsia="en-GB"/>
        </w:rPr>
        <w:t xml:space="preserve"> of OA progression</w:t>
      </w:r>
      <w:r w:rsidR="008A4D2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id":"ITEM-2","itemData":{"author":[{"dropping-particle":"","family":"Sharif","given":"M","non-dropping-particle":"","parse-names":false,"suffix":""},{"dropping-particle":"","family":"Saxne","given":"T","non-dropping-particle":"","parse-names":false,"suffix":""},{"dropping-particle":"","family":"Shepstone","given":"L","non-dropping-particle":"","parse-names":false,"suffix":""},{"dropping-particle":"","family":"Kirwan","given":"J. R.","non-dropping-particle":"","parse-names":false,"suffix":""},{"dropping-particle":"","family":"Elson","given":"C. J.","non-dropping-particle":"","parse-names":false,"suffix":""},{"dropping-particle":"","family":"Heinegard","given":"D","non-dropping-particle":"","parse-names":false,"suffix":""},{"dropping-particle":"","family":"Dieppe","given":"P.A.","non-dropping-particle":"","parse-names":false,"suffix":""}],"container-title":"Rheumatology","id":"ITEM-2","issue":"4","issued":{"date-parts":[["1995"]]},"page":"306-310","title":"Relationship between serum Cartilage Oligomeric Matrix Protein levels and disease progression in Osteoarthritis of the knee joint","type":"article-journal","volume":"34"},"uris":["http://www.mendeley.com/documents/?uuid=c3759e84-9f14-48db-8c72-ec229f09590e"]}],"mendeley":{"formattedCitation":"&lt;sup&gt;36,37&lt;/sup&gt;","plainTextFormattedCitation":"36,37","previouslyFormattedCitation":"&lt;sup&gt;35,36&lt;/sup&gt;"},"properties":{"noteIndex":0},"schema":"https://github.com/citation-style-language/schema/raw/master/csl-citation.json"}</w:instrText>
      </w:r>
      <w:r w:rsidR="008A4D21" w:rsidRPr="00875FAE">
        <w:rPr>
          <w:rFonts w:cs="AdvPSNCS-R"/>
          <w:lang w:eastAsia="en-GB"/>
        </w:rPr>
        <w:fldChar w:fldCharType="separate"/>
      </w:r>
      <w:r w:rsidR="005144E5" w:rsidRPr="00875FAE">
        <w:rPr>
          <w:rFonts w:cs="AdvPSNCS-R"/>
          <w:noProof/>
          <w:vertAlign w:val="superscript"/>
          <w:lang w:eastAsia="en-GB"/>
        </w:rPr>
        <w:t>36,37</w:t>
      </w:r>
      <w:r w:rsidR="008A4D21" w:rsidRPr="00875FAE">
        <w:rPr>
          <w:rFonts w:cs="AdvPSNCS-R"/>
          <w:lang w:eastAsia="en-GB"/>
        </w:rPr>
        <w:fldChar w:fldCharType="end"/>
      </w:r>
      <w:r w:rsidR="00A66556" w:rsidRPr="00875FAE">
        <w:rPr>
          <w:rFonts w:cs="AdvPSNCS-R"/>
          <w:lang w:eastAsia="en-GB"/>
        </w:rPr>
        <w:t xml:space="preserve">. </w:t>
      </w:r>
      <w:r w:rsidR="00415D20" w:rsidRPr="00875FAE">
        <w:rPr>
          <w:rFonts w:cs="AdvPSNCS-R"/>
          <w:lang w:eastAsia="en-GB"/>
        </w:rPr>
        <w:t xml:space="preserve"> </w:t>
      </w:r>
      <w:r w:rsidR="002468DA" w:rsidRPr="00875FAE">
        <w:rPr>
          <w:rFonts w:cs="AdvPSNCS-R"/>
          <w:lang w:eastAsia="en-GB"/>
        </w:rPr>
        <w:t>ADAMTS-4, MMP-1 and MMP-3 are all key enzymes in regulating cartilage homeostasis. ADAMTS-4 cleaves large chondroitin sulphate hyaluronan-binding proteoglycans including aggrecan</w:t>
      </w:r>
      <w:r w:rsidR="008D22F8"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Roughley","given":"Peter J","non-dropping-particle":"","parse-names":false,"suffix":""},{"dropping-particle":"","family":"Mort","given":"John S","non-dropping-particle":"","parse-names":false,"suffix":""}],"container-title":"Journal of Experimental Orthopaedics","id":"ITEM-1","issue":"8","issued":{"date-parts":[["2014"]]},"page":"1-11","title":"The role of aggrecan in normal and osteoarthritic cartilage","type":"article-journal","volume":"1"},"uris":["http://www.mendeley.com/documents/?uuid=1c489179-2510-4218-83d7-2c69af5e9fe5"]}],"mendeley":{"formattedCitation":"&lt;sup&gt;33&lt;/sup&gt;","plainTextFormattedCitation":"33","previouslyFormattedCitation":"&lt;sup&gt;32&lt;/sup&gt;"},"properties":{"noteIndex":0},"schema":"https://github.com/citation-style-language/schema/raw/master/csl-citation.json"}</w:instrText>
      </w:r>
      <w:r w:rsidR="008D22F8" w:rsidRPr="00875FAE">
        <w:rPr>
          <w:rFonts w:cs="AdvPSNCS-R"/>
          <w:lang w:eastAsia="en-GB"/>
        </w:rPr>
        <w:fldChar w:fldCharType="separate"/>
      </w:r>
      <w:r w:rsidR="005144E5" w:rsidRPr="00875FAE">
        <w:rPr>
          <w:rFonts w:cs="AdvPSNCS-R"/>
          <w:noProof/>
          <w:vertAlign w:val="superscript"/>
          <w:lang w:eastAsia="en-GB"/>
        </w:rPr>
        <w:t>33</w:t>
      </w:r>
      <w:r w:rsidR="008D22F8" w:rsidRPr="00875FAE">
        <w:rPr>
          <w:rFonts w:cs="AdvPSNCS-R"/>
          <w:lang w:eastAsia="en-GB"/>
        </w:rPr>
        <w:fldChar w:fldCharType="end"/>
      </w:r>
      <w:r w:rsidR="002468DA" w:rsidRPr="00875FAE">
        <w:rPr>
          <w:rFonts w:cs="AdvPSNCS-R"/>
          <w:lang w:eastAsia="en-GB"/>
        </w:rPr>
        <w:t>. MMPs also breakdown other key c</w:t>
      </w:r>
      <w:r w:rsidR="0099352B" w:rsidRPr="00875FAE">
        <w:rPr>
          <w:rFonts w:cs="AdvPSNCS-R"/>
          <w:lang w:eastAsia="en-GB"/>
        </w:rPr>
        <w:t>a</w:t>
      </w:r>
      <w:r w:rsidR="00666C5D" w:rsidRPr="00875FAE">
        <w:rPr>
          <w:rFonts w:cs="AdvPSNCS-R"/>
          <w:lang w:eastAsia="en-GB"/>
        </w:rPr>
        <w:t>r</w:t>
      </w:r>
      <w:r w:rsidR="0099352B" w:rsidRPr="00875FAE">
        <w:rPr>
          <w:rFonts w:cs="AdvPSNCS-R"/>
          <w:lang w:eastAsia="en-GB"/>
        </w:rPr>
        <w:t>t</w:t>
      </w:r>
      <w:r w:rsidR="00666C5D" w:rsidRPr="00875FAE">
        <w:rPr>
          <w:rFonts w:cs="AdvPSNCS-R"/>
          <w:lang w:eastAsia="en-GB"/>
        </w:rPr>
        <w:t xml:space="preserve">ilage </w:t>
      </w:r>
      <w:r w:rsidR="002468DA" w:rsidRPr="00875FAE">
        <w:rPr>
          <w:rFonts w:cs="AdvPSNCS-R"/>
          <w:lang w:eastAsia="en-GB"/>
        </w:rPr>
        <w:t>matrix component</w:t>
      </w:r>
      <w:r w:rsidR="002971D0" w:rsidRPr="00875FAE">
        <w:rPr>
          <w:rFonts w:cs="AdvPSNCS-R"/>
          <w:lang w:eastAsia="en-GB"/>
        </w:rPr>
        <w:t>s, specifically</w:t>
      </w:r>
      <w:r w:rsidR="00666C5D" w:rsidRPr="00875FAE">
        <w:rPr>
          <w:rFonts w:cs="AdvPSNCS-R"/>
          <w:lang w:eastAsia="en-GB"/>
        </w:rPr>
        <w:t xml:space="preserve"> collagen II </w:t>
      </w:r>
      <w:r w:rsidR="002971D0" w:rsidRPr="00875FAE">
        <w:rPr>
          <w:rFonts w:cs="AdvPSNCS-R"/>
          <w:lang w:eastAsia="en-GB"/>
        </w:rPr>
        <w:t>by MMP-1 and</w:t>
      </w:r>
      <w:r w:rsidR="00666C5D" w:rsidRPr="00875FAE">
        <w:rPr>
          <w:rFonts w:cs="AdvPSNCS-R"/>
          <w:lang w:eastAsia="en-GB"/>
        </w:rPr>
        <w:t xml:space="preserve"> a broad range of matrix components including </w:t>
      </w:r>
      <w:r w:rsidR="002971D0" w:rsidRPr="00875FAE">
        <w:rPr>
          <w:rFonts w:cs="AdvPSNCS-R"/>
          <w:lang w:eastAsia="en-GB"/>
        </w:rPr>
        <w:t xml:space="preserve"> </w:t>
      </w:r>
      <w:r w:rsidR="00666C5D" w:rsidRPr="00875FAE">
        <w:rPr>
          <w:rFonts w:cs="AdvPSNCS-R"/>
          <w:lang w:eastAsia="en-GB"/>
        </w:rPr>
        <w:t xml:space="preserve">aggrecan </w:t>
      </w:r>
      <w:r w:rsidR="002971D0" w:rsidRPr="00875FAE">
        <w:rPr>
          <w:rFonts w:cs="AdvPSNCS-R"/>
          <w:lang w:eastAsia="en-GB"/>
        </w:rPr>
        <w:t>by MMP-3</w:t>
      </w:r>
      <w:r w:rsidR="002971D0"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Murphy","given":"G","non-dropping-particle":"","parse-names":false,"suffix":""}],"container-title":"Acta Orthop Scan Suppl.","id":"ITEM-1","issue":"266","issued":{"date-parts":[["1995"]]},"page":"55-60","title":"Matrix metalloproteinases and their inhibitors","type":"article-journal"},"uris":["http://www.mendeley.com/documents/?uuid=94176849-f547-371c-900a-37dad9e30277"]}],"mendeley":{"formattedCitation":"&lt;sup&gt;24&lt;/sup&gt;","plainTextFormattedCitation":"24","previouslyFormattedCitation":"&lt;sup&gt;23&lt;/sup&gt;"},"properties":{"noteIndex":0},"schema":"https://github.com/citation-style-language/schema/raw/master/csl-citation.json"}</w:instrText>
      </w:r>
      <w:r w:rsidR="002971D0" w:rsidRPr="00875FAE">
        <w:rPr>
          <w:rFonts w:cs="AdvPSNCS-R"/>
          <w:lang w:eastAsia="en-GB"/>
        </w:rPr>
        <w:fldChar w:fldCharType="separate"/>
      </w:r>
      <w:r w:rsidR="005144E5" w:rsidRPr="00875FAE">
        <w:rPr>
          <w:rFonts w:cs="AdvPSNCS-R"/>
          <w:noProof/>
          <w:vertAlign w:val="superscript"/>
          <w:lang w:eastAsia="en-GB"/>
        </w:rPr>
        <w:t>24</w:t>
      </w:r>
      <w:r w:rsidR="002971D0" w:rsidRPr="00875FAE">
        <w:rPr>
          <w:rFonts w:cs="AdvPSNCS-R"/>
          <w:lang w:eastAsia="en-GB"/>
        </w:rPr>
        <w:fldChar w:fldCharType="end"/>
      </w:r>
      <w:r w:rsidR="00666C5D" w:rsidRPr="00875FAE">
        <w:rPr>
          <w:rFonts w:cs="AdvPSNCS-R"/>
          <w:lang w:eastAsia="en-GB"/>
        </w:rPr>
        <w:fldChar w:fldCharType="begin" w:fldLock="1"/>
      </w:r>
      <w:r w:rsidR="005144E5" w:rsidRPr="00875FAE">
        <w:rPr>
          <w:rFonts w:cs="AdvPSNCS-R"/>
          <w:lang w:eastAsia="en-GB"/>
        </w:rPr>
        <w:instrText>ADDIN CSL_CITATION {"citationItems":[{"id":"ITEM-1","itemData":{"DOI":"10.1186/ar572","ISSN":"14659905","PMID":"12110122","abstract":"The role of matrix metalloproteinases in the degradative events invoked in the cartilage and bone of arthritic joints has long been appreciated and attempts at the development of proteinase inhibitors as potential therapeutic agents have been made. However, the spectrum of these enzymes orchestrating connective tissue turnover and general biology is much larger than anticipated. Biochemical studies of the individual members of the matrix metalloproteinase family are now underway, ultimately leading to a more detailed understanding of the function of their domain structures and to defining their specific role in cellular systems and the way that they are regulated. Coupled with a more comprehensive and detailed study of proteinase expression in different cells of joint tissues during the progress of arthritic diseases, it will be possible for the future development and application of highly specific proteinase inhibitors to be directed at specific key cellular events.","author":[{"dropping-particle":"","family":"Murphy","given":"Gillian","non-dropping-particle":"","parse-names":false,"suffix":""},{"dropping-particle":"","family":"Knäuper","given":"Vera","non-dropping-particle":"","parse-names":false,"suffix":""},{"dropping-particle":"","family":"Atkinson","given":"Susan","non-dropping-particle":"","parse-names":false,"suffix":""},{"dropping-particle":"","family":"Butler","given":"George","non-dropping-particle":"","parse-names":false,"suffix":""},{"dropping-particle":"","family":"English","given":"William","non-dropping-particle":"","parse-names":false,"suffix":""},{"dropping-particle":"","family":"Hutton","given":"Mike","non-dropping-particle":"","parse-names":false,"suffix":""},{"dropping-particle":"","family":"Stracke","given":"Jan","non-dropping-particle":"","parse-names":false,"suffix":""},{"dropping-particle":"","family":"Clark","given":"Ian","non-dropping-particle":"","parse-names":false,"suffix":""}],"container-title":"Arthritis research","id":"ITEM-1","issued":{"date-parts":[["2002"]]},"page":"S39-S49","title":"Matrix metalloproteinases in arthritic disease","type":"article-journal","volume":"4"},"uris":["http://www.mendeley.com/documents/?uuid=18a59949-c4ef-4863-9009-acebf1605359"]}],"mendeley":{"formattedCitation":"&lt;sup&gt;25&lt;/sup&gt;","plainTextFormattedCitation":"25","previouslyFormattedCitation":"&lt;sup&gt;24&lt;/sup&gt;"},"properties":{"noteIndex":0},"schema":"https://github.com/citation-style-language/schema/raw/master/csl-citation.json"}</w:instrText>
      </w:r>
      <w:r w:rsidR="00666C5D" w:rsidRPr="00875FAE">
        <w:rPr>
          <w:rFonts w:cs="AdvPSNCS-R"/>
          <w:lang w:eastAsia="en-GB"/>
        </w:rPr>
        <w:fldChar w:fldCharType="separate"/>
      </w:r>
      <w:r w:rsidR="005144E5" w:rsidRPr="00875FAE">
        <w:rPr>
          <w:rFonts w:cs="AdvPSNCS-R"/>
          <w:noProof/>
          <w:vertAlign w:val="superscript"/>
          <w:lang w:eastAsia="en-GB"/>
        </w:rPr>
        <w:t>25</w:t>
      </w:r>
      <w:r w:rsidR="00666C5D" w:rsidRPr="00875FAE">
        <w:rPr>
          <w:rFonts w:cs="AdvPSNCS-R"/>
          <w:lang w:eastAsia="en-GB"/>
        </w:rPr>
        <w:fldChar w:fldCharType="end"/>
      </w:r>
      <w:r w:rsidR="002971D0" w:rsidRPr="00875FAE">
        <w:rPr>
          <w:rFonts w:cs="AdvPSNCS-R"/>
          <w:lang w:eastAsia="en-GB"/>
        </w:rPr>
        <w:t>.</w:t>
      </w:r>
      <w:r w:rsidR="008D22F8" w:rsidRPr="00875FAE">
        <w:rPr>
          <w:rFonts w:cs="AdvPSNCS-R"/>
          <w:lang w:eastAsia="en-GB"/>
        </w:rPr>
        <w:t xml:space="preserve"> </w:t>
      </w:r>
      <w:r w:rsidR="00837EB1" w:rsidRPr="00875FAE">
        <w:rPr>
          <w:rFonts w:cs="AdvPSNCS-R"/>
          <w:lang w:eastAsia="en-GB"/>
        </w:rPr>
        <w:t>soluble CD14 (sCD14) was assessed</w:t>
      </w:r>
      <w:r w:rsidR="008D22F8" w:rsidRPr="00875FAE">
        <w:rPr>
          <w:rFonts w:cs="AdvPSNCS-R"/>
          <w:lang w:eastAsia="en-GB"/>
        </w:rPr>
        <w:t xml:space="preserve"> as this protein has been associated with OA progression and pain</w:t>
      </w:r>
      <w:r w:rsidR="008D22F8" w:rsidRPr="00875FAE">
        <w:rPr>
          <w:rFonts w:cs="AdvPSNCS-R"/>
          <w:lang w:eastAsia="en-GB"/>
        </w:rPr>
        <w:fldChar w:fldCharType="begin" w:fldLock="1"/>
      </w:r>
      <w:r w:rsidR="00AD0EBE" w:rsidRPr="00875FAE">
        <w:rPr>
          <w:rFonts w:cs="AdvPSNCS-R"/>
          <w:lang w:eastAsia="en-GB"/>
        </w:rPr>
        <w:instrText>ADDIN CSL_CITATION {"citationItems":[{"id":"ITEM-1","itemData":{"DOI":"10.1002/art.39006","ISSN":"23265205","PMID":"25544994","abstract":"Objective To evaluate the ability of the macrophage markers CD163 and CD14 to predict different osteoarthritis (OA) phenotypes defined by severity of joint inflammation, radiographic features and progression, and joint pain. Methods We evaluated 2 different cohorts totaling 184 patients with radiographic knee OA. These included 25 patients from a cross-sectional imaging study for whom there were data on activated macrophages in the knee joint, and 159 patients (134 with 3-year longitudinal data) from the longitudinal Prediction of Osteoarthritis Progression study. Multivariable linear regression models with generalized estimating equations were used to assess the association of CD163 and CD14 in synovial fluid (SF) and blood with OA phenotypic outcomes. Models were adjusted for age, sex, and body mass index. P values less than or equal to 0.05 were considered significant. Results SF CD14, SF CD163, and serum CD163 were associated with the abundance of activated macrophages in the knee joint capsule and synovium. SF CD14 was positively associated with severity of joint space narrowing and osteophytes in both cohorts. SF and plasma CD14 were positively associated with self-reported knee pain severity in the imaging study. Both SF CD14 and SF CD163 were positively associated with osteophyte progression. Conclusion Soluble macrophage biomarkers reflected the abundance of activated macrophages and appeared to mediate structural progression (CD163 and CD14) and pain (CD14) in OA knees. These data support the central role of inflammation as a determinant of OA severity, progression risk, and clinical symptoms, and they suggest a means of readily identifying a subset of patients with an active inflammatory state and worse prognosis.","author":[{"dropping-particle":"","family":"Daghestani","given":"Hikmat N.","non-dropping-particle":"","parse-names":false,"suffix":""},{"dropping-particle":"","family":"Pieper","given":"Carl F.","non-dropping-particle":"","parse-names":false,"suffix":""},{"dropping-particle":"","family":"Kraus","given":"Virginia B.","non-dropping-particle":"","parse-names":false,"suffix":""}],"container-title":"Arthritis and Rheumatology","id":"ITEM-1","issue":"4","issued":{"date-parts":[["2015"]]},"page":"956-965","title":"Soluble macrophage biomarkers indicate inflammatory phenotypes in patients with knee osteoarthritis","type":"article-journal","volume":"67"},"uris":["http://www.mendeley.com/documents/?uuid=f782d4c4-e5dc-44a7-89e9-4b06ee590324"]}],"mendeley":{"formattedCitation":"&lt;sup&gt;8&lt;/sup&gt;","plainTextFormattedCitation":"8","previouslyFormattedCitation":"&lt;sup&gt;8&lt;/sup&gt;"},"properties":{"noteIndex":0},"schema":"https://github.com/citation-style-language/schema/raw/master/csl-citation.json"}</w:instrText>
      </w:r>
      <w:r w:rsidR="008D22F8" w:rsidRPr="00875FAE">
        <w:rPr>
          <w:rFonts w:cs="AdvPSNCS-R"/>
          <w:lang w:eastAsia="en-GB"/>
        </w:rPr>
        <w:fldChar w:fldCharType="separate"/>
      </w:r>
      <w:r w:rsidR="00056235" w:rsidRPr="00875FAE">
        <w:rPr>
          <w:rFonts w:cs="AdvPSNCS-R"/>
          <w:noProof/>
          <w:vertAlign w:val="superscript"/>
          <w:lang w:eastAsia="en-GB"/>
        </w:rPr>
        <w:t>8</w:t>
      </w:r>
      <w:r w:rsidR="008D22F8" w:rsidRPr="00875FAE">
        <w:rPr>
          <w:rFonts w:cs="AdvPSNCS-R"/>
          <w:lang w:eastAsia="en-GB"/>
        </w:rPr>
        <w:fldChar w:fldCharType="end"/>
      </w:r>
      <w:r w:rsidR="008D22F8" w:rsidRPr="00875FAE">
        <w:rPr>
          <w:rFonts w:cs="AdvPSNCS-R"/>
          <w:lang w:eastAsia="en-GB"/>
        </w:rPr>
        <w:t>. CD14 is</w:t>
      </w:r>
      <w:r w:rsidR="0063494E" w:rsidRPr="00875FAE">
        <w:rPr>
          <w:rFonts w:cs="AdvPSNCS-R"/>
          <w:lang w:eastAsia="en-GB"/>
        </w:rPr>
        <w:t xml:space="preserve"> found on the surface of monocy</w:t>
      </w:r>
      <w:r w:rsidR="008D22F8" w:rsidRPr="00875FAE">
        <w:rPr>
          <w:rFonts w:cs="AdvPSNCS-R"/>
          <w:lang w:eastAsia="en-GB"/>
        </w:rPr>
        <w:t>tes and macrophages and regulates the production of a number of inflammatory mediators</w:t>
      </w:r>
      <w:r w:rsidR="008D22F8" w:rsidRPr="00875FAE">
        <w:rPr>
          <w:rFonts w:cs="AdvPSNCS-R"/>
          <w:lang w:eastAsia="en-GB"/>
        </w:rPr>
        <w:fldChar w:fldCharType="begin" w:fldLock="1"/>
      </w:r>
      <w:r w:rsidR="00AD0EBE" w:rsidRPr="00875FAE">
        <w:rPr>
          <w:rFonts w:cs="AdvPSNCS-R"/>
          <w:lang w:eastAsia="en-GB"/>
        </w:rPr>
        <w:instrText>ADDIN CSL_CITATION {"citationItems":[{"id":"ITEM-1","itemData":{"DOI":"10.1002/art.39006","ISSN":"23265205","PMID":"25544994","abstract":"Objective To evaluate the ability of the macrophage markers CD163 and CD14 to predict different osteoarthritis (OA) phenotypes defined by severity of joint inflammation, radiographic features and progression, and joint pain. Methods We evaluated 2 different cohorts totaling 184 patients with radiographic knee OA. These included 25 patients from a cross-sectional imaging study for whom there were data on activated macrophages in the knee joint, and 159 patients (134 with 3-year longitudinal data) from the longitudinal Prediction of Osteoarthritis Progression study. Multivariable linear regression models with generalized estimating equations were used to assess the association of CD163 and CD14 in synovial fluid (SF) and blood with OA phenotypic outcomes. Models were adjusted for age, sex, and body mass index. P values less than or equal to 0.05 were considered significant. Results SF CD14, SF CD163, and serum CD163 were associated with the abundance of activated macrophages in the knee joint capsule and synovium. SF CD14 was positively associated with severity of joint space narrowing and osteophytes in both cohorts. SF and plasma CD14 were positively associated with self-reported knee pain severity in the imaging study. Both SF CD14 and SF CD163 were positively associated with osteophyte progression. Conclusion Soluble macrophage biomarkers reflected the abundance of activated macrophages and appeared to mediate structural progression (CD163 and CD14) and pain (CD14) in OA knees. These data support the central role of inflammation as a determinant of OA severity, progression risk, and clinical symptoms, and they suggest a means of readily identifying a subset of patients with an active inflammatory state and worse prognosis.","author":[{"dropping-particle":"","family":"Daghestani","given":"Hikmat N.","non-dropping-particle":"","parse-names":false,"suffix":""},{"dropping-particle":"","family":"Pieper","given":"Carl F.","non-dropping-particle":"","parse-names":false,"suffix":""},{"dropping-particle":"","family":"Kraus","given":"Virginia B.","non-dropping-particle":"","parse-names":false,"suffix":""}],"container-title":"Arthritis and Rheumatology","id":"ITEM-1","issue":"4","issued":{"date-parts":[["2015"]]},"page":"956-965","title":"Soluble macrophage biomarkers indicate inflammatory phenotypes in patients with knee osteoarthritis","type":"article-journal","volume":"67"},"uris":["http://www.mendeley.com/documents/?uuid=f782d4c4-e5dc-44a7-89e9-4b06ee590324"]}],"mendeley":{"formattedCitation":"&lt;sup&gt;8&lt;/sup&gt;","plainTextFormattedCitation":"8","previouslyFormattedCitation":"&lt;sup&gt;8&lt;/sup&gt;"},"properties":{"noteIndex":0},"schema":"https://github.com/citation-style-language/schema/raw/master/csl-citation.json"}</w:instrText>
      </w:r>
      <w:r w:rsidR="008D22F8" w:rsidRPr="00875FAE">
        <w:rPr>
          <w:rFonts w:cs="AdvPSNCS-R"/>
          <w:lang w:eastAsia="en-GB"/>
        </w:rPr>
        <w:fldChar w:fldCharType="separate"/>
      </w:r>
      <w:r w:rsidR="00056235" w:rsidRPr="00875FAE">
        <w:rPr>
          <w:rFonts w:cs="AdvPSNCS-R"/>
          <w:noProof/>
          <w:vertAlign w:val="superscript"/>
          <w:lang w:eastAsia="en-GB"/>
        </w:rPr>
        <w:t>8</w:t>
      </w:r>
      <w:r w:rsidR="008D22F8" w:rsidRPr="00875FAE">
        <w:rPr>
          <w:rFonts w:cs="AdvPSNCS-R"/>
          <w:lang w:eastAsia="en-GB"/>
        </w:rPr>
        <w:fldChar w:fldCharType="end"/>
      </w:r>
      <w:r w:rsidR="008D22F8" w:rsidRPr="00875FAE">
        <w:rPr>
          <w:rFonts w:cs="AdvPSNCS-R"/>
          <w:lang w:eastAsia="en-GB"/>
        </w:rPr>
        <w:t>.</w:t>
      </w:r>
      <w:r w:rsidR="00837EB1" w:rsidRPr="00875FAE">
        <w:rPr>
          <w:rFonts w:cs="AdvPSNCS-R"/>
          <w:lang w:eastAsia="en-GB"/>
        </w:rPr>
        <w:t xml:space="preserve"> S100 calcium binding protein A13 (S100A13) was also assessed; this protein having previously been highli</w:t>
      </w:r>
      <w:r w:rsidR="0034762A" w:rsidRPr="00875FAE">
        <w:rPr>
          <w:rFonts w:cs="AdvPSNCS-R"/>
          <w:lang w:eastAsia="en-GB"/>
        </w:rPr>
        <w:t>gh</w:t>
      </w:r>
      <w:r w:rsidR="00837EB1" w:rsidRPr="00875FAE">
        <w:rPr>
          <w:rFonts w:cs="AdvPSNCS-R"/>
          <w:lang w:eastAsia="en-GB"/>
        </w:rPr>
        <w:t>ted as having potential to predict ACI outcome following untarg</w:t>
      </w:r>
      <w:r w:rsidR="0034762A" w:rsidRPr="00875FAE">
        <w:rPr>
          <w:rFonts w:cs="AdvPSNCS-R"/>
          <w:lang w:eastAsia="en-GB"/>
        </w:rPr>
        <w:t>e</w:t>
      </w:r>
      <w:r w:rsidR="00837EB1" w:rsidRPr="00875FAE">
        <w:rPr>
          <w:rFonts w:cs="AdvPSNCS-R"/>
          <w:lang w:eastAsia="en-GB"/>
        </w:rPr>
        <w:t>ted proteomic analysis</w:t>
      </w:r>
      <w:r w:rsidR="008350BE" w:rsidRPr="00875FAE">
        <w:rPr>
          <w:rFonts w:cs="AdvPSNCS-R"/>
          <w:lang w:eastAsia="en-GB"/>
        </w:rPr>
        <w:fldChar w:fldCharType="begin" w:fldLock="1"/>
      </w:r>
      <w:r w:rsidR="00AD0EBE" w:rsidRPr="00875FAE">
        <w:rPr>
          <w:rFonts w:cs="AdvPSNCS-R"/>
          <w:lang w:eastAsia="en-GB"/>
        </w:rPr>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008350BE" w:rsidRPr="00875FAE">
        <w:rPr>
          <w:rFonts w:cs="AdvPSNCS-R"/>
          <w:lang w:eastAsia="en-GB"/>
        </w:rPr>
        <w:fldChar w:fldCharType="separate"/>
      </w:r>
      <w:r w:rsidR="00056235" w:rsidRPr="00875FAE">
        <w:rPr>
          <w:rFonts w:cs="AdvPSNCS-R"/>
          <w:noProof/>
          <w:vertAlign w:val="superscript"/>
          <w:lang w:eastAsia="en-GB"/>
        </w:rPr>
        <w:t>12</w:t>
      </w:r>
      <w:r w:rsidR="008350BE" w:rsidRPr="00875FAE">
        <w:rPr>
          <w:rFonts w:cs="AdvPSNCS-R"/>
          <w:lang w:eastAsia="en-GB"/>
        </w:rPr>
        <w:fldChar w:fldCharType="end"/>
      </w:r>
      <w:r w:rsidR="00837EB1" w:rsidRPr="00875FAE">
        <w:rPr>
          <w:rFonts w:cs="AdvPSNCS-R"/>
          <w:lang w:eastAsia="en-GB"/>
        </w:rPr>
        <w:t xml:space="preserve">. </w:t>
      </w:r>
      <w:r w:rsidR="008350BE" w:rsidRPr="00875FAE">
        <w:rPr>
          <w:rFonts w:cs="AdvPSNCS-R"/>
          <w:lang w:eastAsia="en-GB"/>
        </w:rPr>
        <w:t>S100A13 is a member of the S100 family of proteins which have a wide variety of extracellular functions, many of which act as alarmins which contribute to the regulation of immune and inflammatory response</w:t>
      </w:r>
      <w:r w:rsidR="00502A1D" w:rsidRPr="00875FAE">
        <w:rPr>
          <w:rFonts w:cs="AdvPSNCS-R"/>
          <w:lang w:eastAsia="en-GB"/>
        </w:rPr>
        <w:t>s</w:t>
      </w:r>
      <w:r w:rsidR="008350BE" w:rsidRPr="00875FAE">
        <w:rPr>
          <w:rFonts w:cs="AdvPSNCS-R"/>
          <w:lang w:eastAsia="en-GB"/>
        </w:rPr>
        <w:t xml:space="preserve"> and post-traumatic injury respone</w:t>
      </w:r>
      <w:r w:rsidR="00502A1D" w:rsidRPr="00875FAE">
        <w:rPr>
          <w:rFonts w:cs="AdvPSNCS-R"/>
          <w:lang w:eastAsia="en-GB"/>
        </w:rPr>
        <w:t>s</w:t>
      </w:r>
      <w:r w:rsidR="008F5CC0" w:rsidRPr="00875FAE">
        <w:rPr>
          <w:rFonts w:cs="AdvPSNCS-R"/>
          <w:lang w:eastAsia="en-GB"/>
        </w:rPr>
        <w:fldChar w:fldCharType="begin" w:fldLock="1"/>
      </w:r>
      <w:r w:rsidR="005144E5" w:rsidRPr="00875FAE">
        <w:rPr>
          <w:rFonts w:cs="AdvPSNCS-R"/>
          <w:lang w:eastAsia="en-GB"/>
        </w:rPr>
        <w:instrText>ADDIN CSL_CITATION {"citationItems":[{"id":"ITEM-1","itemData":{"DOI":"10.3389/fimmu.2017.01908","ISSN":"16643224","abstract":"The S100 proteins, a family of calcium-binding cytosolic proteins, have a broad range of intracellular and extracellular functions through regulating calcium balance, cell apoptosis, migration, proliferation, differentiation, energy metabolism, and inflammation. The intracellular functions of S100 proteins involve interaction with intracellular receptors, membrane protein recruitment/transportation, transcriptional regulation and integrating with enzymes or nucleic acids, and DNA repair. The S100 proteins could also be released from the cytoplasm, induced by tissue/cell damage and cellular stress. The extracellular S100 proteins, serving as a danger signal, are crucial in regulating immune homeostasis, post-traumatic injury, and inflammation. Extracellular S100 proteins are also considered biomarkers for some specific diseases. In this review, we will discuss the multi-functional roles of S100 proteins, especially their potential roles associated with cell migration, differentiation, tissue repair, and inflammation.","author":[{"dropping-particle":"","family":"Xia","given":"Chang","non-dropping-particle":"","parse-names":false,"suffix":""},{"dropping-particle":"","family":"Braunstein","given":"Zachary","non-dropping-particle":"","parse-names":false,"suffix":""},{"dropping-particle":"","family":"Toomey","given":"Amelia C.","non-dropping-particle":"","parse-names":false,"suffix":""},{"dropping-particle":"","family":"Zhong","given":"Jixin","non-dropping-particle":"","parse-names":false,"suffix":""},{"dropping-particle":"","family":"Rao","given":"Xiaoquan","non-dropping-particle":"","parse-names":false,"suffix":""}],"container-title":"Frontiers in Immunology","id":"ITEM-1","issue":"JAN","issued":{"date-parts":[["2018"]]},"page":"1-11","title":"S100 proteins as an important regulator of macrophage inflammation","type":"article-journal","volume":"8"},"uris":["http://www.mendeley.com/documents/?uuid=0ce937ce-299a-460c-86bd-bc61fd190f3f"]}],"mendeley":{"formattedCitation":"&lt;sup&gt;46&lt;/sup&gt;","plainTextFormattedCitation":"46","previouslyFormattedCitation":"&lt;sup&gt;45&lt;/sup&gt;"},"properties":{"noteIndex":0},"schema":"https://github.com/citation-style-language/schema/raw/master/csl-citation.json"}</w:instrText>
      </w:r>
      <w:r w:rsidR="008F5CC0" w:rsidRPr="00875FAE">
        <w:rPr>
          <w:rFonts w:cs="AdvPSNCS-R"/>
          <w:lang w:eastAsia="en-GB"/>
        </w:rPr>
        <w:fldChar w:fldCharType="separate"/>
      </w:r>
      <w:r w:rsidR="005144E5" w:rsidRPr="00875FAE">
        <w:rPr>
          <w:rFonts w:cs="AdvPSNCS-R"/>
          <w:noProof/>
          <w:vertAlign w:val="superscript"/>
          <w:lang w:eastAsia="en-GB"/>
        </w:rPr>
        <w:t>46</w:t>
      </w:r>
      <w:r w:rsidR="008F5CC0" w:rsidRPr="00875FAE">
        <w:rPr>
          <w:rFonts w:cs="AdvPSNCS-R"/>
          <w:lang w:eastAsia="en-GB"/>
        </w:rPr>
        <w:fldChar w:fldCharType="end"/>
      </w:r>
      <w:r w:rsidR="008350BE" w:rsidRPr="00875FAE">
        <w:rPr>
          <w:rFonts w:cs="AdvPSNCS-R"/>
          <w:lang w:eastAsia="en-GB"/>
        </w:rPr>
        <w:t xml:space="preserve"> , however no specific relation between S100A13 and </w:t>
      </w:r>
      <w:r w:rsidR="00502A1D" w:rsidRPr="00875FAE">
        <w:rPr>
          <w:rFonts w:cs="AdvPSNCS-R"/>
          <w:lang w:eastAsia="en-GB"/>
        </w:rPr>
        <w:t xml:space="preserve">the </w:t>
      </w:r>
      <w:r w:rsidR="008350BE" w:rsidRPr="00875FAE">
        <w:rPr>
          <w:rFonts w:cs="AdvPSNCS-R"/>
          <w:lang w:eastAsia="en-GB"/>
        </w:rPr>
        <w:t xml:space="preserve">joint environment homeostasis/inflammatory response has been reported.  </w:t>
      </w:r>
    </w:p>
    <w:p w14:paraId="06D7A91C" w14:textId="632B39CD" w:rsidR="00493E98" w:rsidRPr="00875FAE" w:rsidRDefault="00D0249D" w:rsidP="00E66244">
      <w:pPr>
        <w:spacing w:line="480" w:lineRule="auto"/>
      </w:pPr>
      <w:r w:rsidRPr="00875FAE">
        <w:t>Within the fiel</w:t>
      </w:r>
      <w:r w:rsidR="00C46B14" w:rsidRPr="00875FAE">
        <w:t>d of OA, much of the work aimed</w:t>
      </w:r>
      <w:r w:rsidRPr="00875FAE">
        <w:t xml:space="preserve"> at identifying prognostic and predi</w:t>
      </w:r>
      <w:r w:rsidR="00E66244" w:rsidRPr="00875FAE">
        <w:t>ctive biomarkers ha</w:t>
      </w:r>
      <w:r w:rsidR="003D12B8" w:rsidRPr="00875FAE">
        <w:t>s</w:t>
      </w:r>
      <w:r w:rsidR="00E66244" w:rsidRPr="00875FAE">
        <w:t xml:space="preserve"> relied on SF</w:t>
      </w:r>
      <w:r w:rsidR="00993FFC" w:rsidRPr="00875FAE">
        <w:t>,</w:t>
      </w:r>
      <w:r w:rsidR="00E66244" w:rsidRPr="00875FAE">
        <w:t xml:space="preserve"> as this fluid represen</w:t>
      </w:r>
      <w:r w:rsidR="00182B08" w:rsidRPr="00875FAE">
        <w:t>ts the whole joint environment</w:t>
      </w:r>
      <w:r w:rsidR="00E66244" w:rsidRPr="00875FAE">
        <w:t>.</w:t>
      </w:r>
      <w:r w:rsidR="00C46B14" w:rsidRPr="00875FAE">
        <w:t xml:space="preserve"> However, identification of</w:t>
      </w:r>
      <w:r w:rsidR="00E66244" w:rsidRPr="00875FAE">
        <w:t xml:space="preserve"> protein biomarker</w:t>
      </w:r>
      <w:r w:rsidR="00C46B14" w:rsidRPr="00875FAE">
        <w:t>s</w:t>
      </w:r>
      <w:r w:rsidR="00E66244" w:rsidRPr="00875FAE">
        <w:t xml:space="preserve"> that can be assessed within the blood rather than the SF remains the ultimate goal in clinical practice as this would provide a less invasive method of predicting which individuals are likely to benefit from these surgical procedures to treat cartilage defects. Therefore, we have also assessed</w:t>
      </w:r>
      <w:r w:rsidR="008B1AC2" w:rsidRPr="00875FAE">
        <w:t xml:space="preserve"> some</w:t>
      </w:r>
      <w:r w:rsidR="00E66244" w:rsidRPr="00875FAE">
        <w:t xml:space="preserve"> commonly studied OA-related biomarker proteins within the plasma of </w:t>
      </w:r>
      <w:r w:rsidR="00993FFC" w:rsidRPr="00875FAE">
        <w:t>osteotomy and microfracture patients</w:t>
      </w:r>
      <w:r w:rsidR="00E66244" w:rsidRPr="00875FAE">
        <w:t>.</w:t>
      </w:r>
    </w:p>
    <w:p w14:paraId="1A7F40FC" w14:textId="77777777" w:rsidR="007813BE" w:rsidRPr="00875FAE" w:rsidRDefault="007813BE" w:rsidP="00E66244">
      <w:pPr>
        <w:spacing w:line="480" w:lineRule="auto"/>
      </w:pPr>
    </w:p>
    <w:p w14:paraId="1EECC4A9" w14:textId="77777777" w:rsidR="007813BE" w:rsidRPr="00875FAE" w:rsidRDefault="007813BE" w:rsidP="00E66244">
      <w:pPr>
        <w:spacing w:line="480" w:lineRule="auto"/>
      </w:pPr>
    </w:p>
    <w:p w14:paraId="7C415B50" w14:textId="77777777" w:rsidR="007813BE" w:rsidRPr="00875FAE" w:rsidRDefault="007813BE" w:rsidP="00E66244">
      <w:pPr>
        <w:spacing w:line="480" w:lineRule="auto"/>
      </w:pPr>
    </w:p>
    <w:p w14:paraId="7258F6AF" w14:textId="77777777" w:rsidR="007813BE" w:rsidRPr="00875FAE" w:rsidRDefault="007813BE" w:rsidP="00E66244">
      <w:pPr>
        <w:spacing w:line="480" w:lineRule="auto"/>
      </w:pPr>
    </w:p>
    <w:p w14:paraId="59FC83B2" w14:textId="77777777" w:rsidR="007813BE" w:rsidRPr="00875FAE" w:rsidRDefault="007813BE" w:rsidP="00E66244">
      <w:pPr>
        <w:spacing w:line="480" w:lineRule="auto"/>
      </w:pPr>
    </w:p>
    <w:p w14:paraId="475521B3" w14:textId="77777777" w:rsidR="007813BE" w:rsidRPr="00875FAE" w:rsidRDefault="007813BE" w:rsidP="00E66244">
      <w:pPr>
        <w:spacing w:line="480" w:lineRule="auto"/>
      </w:pPr>
    </w:p>
    <w:p w14:paraId="27FAA84B" w14:textId="77777777" w:rsidR="007813BE" w:rsidRPr="00875FAE" w:rsidRDefault="007813BE" w:rsidP="00E66244">
      <w:pPr>
        <w:spacing w:line="480" w:lineRule="auto"/>
      </w:pPr>
    </w:p>
    <w:p w14:paraId="56171E09" w14:textId="77777777" w:rsidR="007813BE" w:rsidRPr="00875FAE" w:rsidRDefault="007813BE" w:rsidP="00E66244">
      <w:pPr>
        <w:spacing w:line="480" w:lineRule="auto"/>
      </w:pPr>
    </w:p>
    <w:p w14:paraId="4FE82279" w14:textId="77777777" w:rsidR="007813BE" w:rsidRPr="00875FAE" w:rsidRDefault="007813BE" w:rsidP="00E66244">
      <w:pPr>
        <w:spacing w:line="480" w:lineRule="auto"/>
      </w:pPr>
    </w:p>
    <w:p w14:paraId="177F68AE" w14:textId="77777777" w:rsidR="007813BE" w:rsidRPr="00875FAE" w:rsidRDefault="007813BE" w:rsidP="00E66244">
      <w:pPr>
        <w:spacing w:line="480" w:lineRule="auto"/>
      </w:pPr>
    </w:p>
    <w:p w14:paraId="0DDFA432" w14:textId="77777777" w:rsidR="007813BE" w:rsidRPr="00875FAE" w:rsidRDefault="007813BE" w:rsidP="00E66244">
      <w:pPr>
        <w:spacing w:line="480" w:lineRule="auto"/>
      </w:pPr>
    </w:p>
    <w:p w14:paraId="02920F4B" w14:textId="77777777" w:rsidR="007813BE" w:rsidRPr="00875FAE" w:rsidRDefault="007813BE" w:rsidP="00E66244">
      <w:pPr>
        <w:spacing w:line="480" w:lineRule="auto"/>
      </w:pPr>
    </w:p>
    <w:p w14:paraId="7FF65935" w14:textId="77777777" w:rsidR="004F191D" w:rsidRPr="00875FAE" w:rsidRDefault="004F191D" w:rsidP="00E66244">
      <w:pPr>
        <w:spacing w:line="480" w:lineRule="auto"/>
      </w:pPr>
    </w:p>
    <w:p w14:paraId="342AEFA6" w14:textId="77777777" w:rsidR="004F191D" w:rsidRPr="00875FAE" w:rsidRDefault="004F191D" w:rsidP="00E66244">
      <w:pPr>
        <w:spacing w:line="480" w:lineRule="auto"/>
      </w:pPr>
    </w:p>
    <w:p w14:paraId="38615017" w14:textId="77777777" w:rsidR="00833797" w:rsidRPr="00875FAE" w:rsidRDefault="00833797" w:rsidP="00E66244">
      <w:pPr>
        <w:spacing w:line="480" w:lineRule="auto"/>
        <w:rPr>
          <w:sz w:val="20"/>
        </w:rPr>
      </w:pPr>
      <w:r w:rsidRPr="00875FAE">
        <w:rPr>
          <w:b/>
          <w:sz w:val="24"/>
          <w:u w:val="single"/>
        </w:rPr>
        <w:t>Methods</w:t>
      </w:r>
    </w:p>
    <w:p w14:paraId="084A63C5" w14:textId="77777777" w:rsidR="00BF7F51" w:rsidRPr="00875FAE" w:rsidRDefault="0048211F" w:rsidP="00833797">
      <w:pPr>
        <w:rPr>
          <w:b/>
          <w:u w:val="single"/>
        </w:rPr>
      </w:pPr>
      <w:r w:rsidRPr="00875FAE">
        <w:rPr>
          <w:b/>
          <w:u w:val="single"/>
        </w:rPr>
        <w:t>Patient</w:t>
      </w:r>
      <w:r w:rsidR="00BF7F51" w:rsidRPr="00875FAE">
        <w:rPr>
          <w:b/>
          <w:u w:val="single"/>
        </w:rPr>
        <w:t>s</w:t>
      </w:r>
    </w:p>
    <w:p w14:paraId="28E225C7" w14:textId="25E736D3" w:rsidR="0048211F" w:rsidRPr="00875FAE" w:rsidRDefault="0048211F" w:rsidP="00BF7F51">
      <w:pPr>
        <w:spacing w:line="480" w:lineRule="auto"/>
      </w:pPr>
      <w:r w:rsidRPr="00875FAE">
        <w:t>Following local research ethical committee approval</w:t>
      </w:r>
      <w:r w:rsidR="00E16F0F" w:rsidRPr="00875FAE">
        <w:t xml:space="preserve"> (11/NW/0875 and 06/Q6201/9; see declarations)</w:t>
      </w:r>
      <w:r w:rsidR="00493E98" w:rsidRPr="00875FAE">
        <w:t xml:space="preserve"> </w:t>
      </w:r>
      <w:r w:rsidRPr="00875FAE">
        <w:t>and with informed consent blood and SF samples were collected from individuals undergoing osteotomy or microfracture at our centre between 2015 and 2019, along with samples collected in our research group</w:t>
      </w:r>
      <w:r w:rsidR="003D12B8" w:rsidRPr="00875FAE">
        <w:t>’</w:t>
      </w:r>
      <w:r w:rsidRPr="00875FAE">
        <w:t>s biobank since 2006. Prior to surgery, patients</w:t>
      </w:r>
      <w:r w:rsidR="00E133D2" w:rsidRPr="00875FAE">
        <w:t>’</w:t>
      </w:r>
      <w:r w:rsidRPr="00875FAE">
        <w:t xml:space="preserve"> demographic details were recorded and their functional status was determined via completion of the modified Lysholm patient-reported outcome </w:t>
      </w:r>
      <w:r w:rsidR="00182B08" w:rsidRPr="00875FAE">
        <w:t>measure</w:t>
      </w:r>
      <w:r w:rsidR="00F0333B" w:rsidRPr="00875FAE">
        <w:t xml:space="preserve"> </w:t>
      </w:r>
      <w:r w:rsidR="00F0333B" w:rsidRPr="00875FAE">
        <w:fldChar w:fldCharType="begin" w:fldLock="1"/>
      </w:r>
      <w:r w:rsidR="005144E5" w:rsidRPr="00875FAE">
        <w:instrText>ADDIN CSL_CITATION {"citationItems":[{"id":"ITEM-1","itemData":{"ISBN":"0363-5465 (Print)\\r0363-5465 (Linking)","ISSN":"15523365","PMID":"6896798","abstract":"We have designed a scoring scale for knee ligament surgery follow-up emphasizing evaluation of symptoms of instability. Instability is defined as \"giving way\" during activity. Our scoring scale was compared to a slightly modified Larson scale in patients with anteromedial and/or anterolateral instability, posterolateral and straight posterior instability, chondromalacia patellae, and meniscus lesion. The two scales gave basically the same results in patients with meniscus rupture. In patients with unstable knees, the new scale gave a significantly lower total score. Thus, the new scale evaluates functional impairment due to clinical instability better than the modified Larson scale. The total score, with the new scoring scale, corresponded to the patients' own opinion of function and to the presence or absence of signs of instability.","author":[{"dropping-particle":"","family":"Lysholm","given":"Jack","non-dropping-particle":"","parse-names":false,"suffix":""},{"dropping-particle":"","family":"Gillquist","given":"Jan","non-dropping-particle":"","parse-names":false,"suffix":""}],"container-title":"The American Journal of Sports Medicine","id":"ITEM-1","issue":"3","issued":{"date-parts":[["1982"]]},"page":"150-154","title":"Evaluation of knee ligament surgery results with special emphasis on use of a scoring scale","type":"article-journal","volume":"10"},"uris":["http://www.mendeley.com/documents/?uuid=af66762f-3cc9-3443-9f00-48a0ac2e966b"]},{"id":"ITEM-2","itemData":{"author":[{"dropping-particle":"","family":"Smith","given":"HJ","non-dropping-particle":"","parse-names":false,"suffix":""},{"dropping-particle":"","family":"Richardson","given":"JB","non-dropping-particle":"","parse-names":false,"suffix":""},{"dropping-particle":"","family":"Tennant","given":"A","non-dropping-particle":"","parse-names":false,"suffix":""}],"container-title":"Osteoarthritis and Cartilage","id":"ITEM-2","issued":{"date-parts":[["2009"]]},"page":"55-58","title":"Modification and validation of the Lysholm Knee Scale to assess articular cartilage damage","type":"article-journal","volume":"17"},"uris":["http://www.mendeley.com/documents/?uuid=d3b94c96-9772-450f-86ba-7ccde0eb3bc9"]}],"mendeley":{"formattedCitation":"&lt;sup&gt;22,38&lt;/sup&gt;","plainTextFormattedCitation":"22,38","previouslyFormattedCitation":"&lt;sup&gt;21,37&lt;/sup&gt;"},"properties":{"noteIndex":0},"schema":"https://github.com/citation-style-language/schema/raw/master/csl-citation.json"}</w:instrText>
      </w:r>
      <w:r w:rsidR="00F0333B" w:rsidRPr="00875FAE">
        <w:fldChar w:fldCharType="separate"/>
      </w:r>
      <w:r w:rsidR="005144E5" w:rsidRPr="00875FAE">
        <w:rPr>
          <w:noProof/>
          <w:vertAlign w:val="superscript"/>
        </w:rPr>
        <w:t>22,38</w:t>
      </w:r>
      <w:r w:rsidR="00F0333B" w:rsidRPr="00875FAE">
        <w:fldChar w:fldCharType="end"/>
      </w:r>
      <w:r w:rsidR="00E133D2" w:rsidRPr="00875FAE">
        <w:t xml:space="preserve">. </w:t>
      </w:r>
      <w:r w:rsidRPr="00875FAE">
        <w:t>The</w:t>
      </w:r>
      <w:r w:rsidR="004F191D" w:rsidRPr="00875FAE">
        <w:t xml:space="preserve"> modified</w:t>
      </w:r>
      <w:r w:rsidRPr="00875FAE">
        <w:t xml:space="preserve"> Lysholm score </w:t>
      </w:r>
      <w:r w:rsidR="00E133D2" w:rsidRPr="00875FAE">
        <w:t xml:space="preserve">ranges from 0 to </w:t>
      </w:r>
      <w:r w:rsidRPr="00875FAE">
        <w:t>100</w:t>
      </w:r>
      <w:r w:rsidR="00E133D2" w:rsidRPr="00875FAE">
        <w:t>, with 100 representing</w:t>
      </w:r>
      <w:r w:rsidRPr="00875FAE">
        <w:t xml:space="preserve"> </w:t>
      </w:r>
      <w:r w:rsidR="00E133D2" w:rsidRPr="00875FAE">
        <w:t>‘</w:t>
      </w:r>
      <w:r w:rsidRPr="00875FAE">
        <w:t>perfect</w:t>
      </w:r>
      <w:r w:rsidR="00E133D2" w:rsidRPr="00875FAE">
        <w:t>’</w:t>
      </w:r>
      <w:r w:rsidRPr="00875FAE">
        <w:t xml:space="preserve"> knee function</w:t>
      </w:r>
      <w:r w:rsidR="007C48AD" w:rsidRPr="00875FAE">
        <w:fldChar w:fldCharType="begin" w:fldLock="1"/>
      </w:r>
      <w:r w:rsidR="005144E5" w:rsidRPr="00875FAE">
        <w:instrText>ADDIN CSL_CITATION {"citationItems":[{"id":"ITEM-1","itemData":{"ISBN":"0363-5465 (Print)\\r0363-5465 (Linking)","ISSN":"15523365","PMID":"6896798","abstract":"We have designed a scoring scale for knee ligament surgery follow-up emphasizing evaluation of symptoms of instability. Instability is defined as \"giving way\" during activity. Our scoring scale was compared to a slightly modified Larson scale in patients with anteromedial and/or anterolateral instability, posterolateral and straight posterior instability, chondromalacia patellae, and meniscus lesion. The two scales gave basically the same results in patients with meniscus rupture. In patients with unstable knees, the new scale gave a significantly lower total score. Thus, the new scale evaluates functional impairment due to clinical instability better than the modified Larson scale. The total score, with the new scoring scale, corresponded to the patients' own opinion of function and to the presence or absence of signs of instability.","author":[{"dropping-particle":"","family":"Lysholm","given":"Jack","non-dropping-particle":"","parse-names":false,"suffix":""},{"dropping-particle":"","family":"Gillquist","given":"Jan","non-dropping-particle":"","parse-names":false,"suffix":""}],"container-title":"The American Journal of Sports Medicine","id":"ITEM-1","issue":"3","issued":{"date-parts":[["1982"]]},"page":"150-154","title":"Evaluation of knee ligament surgery results with special emphasis on use of a scoring scale","type":"article-journal","volume":"10"},"uris":["http://www.mendeley.com/documents/?uuid=af66762f-3cc9-3443-9f00-48a0ac2e966b"]}],"mendeley":{"formattedCitation":"&lt;sup&gt;22&lt;/sup&gt;","plainTextFormattedCitation":"22","previouslyFormattedCitation":"&lt;sup&gt;21&lt;/sup&gt;"},"properties":{"noteIndex":0},"schema":"https://github.com/citation-style-language/schema/raw/master/csl-citation.json"}</w:instrText>
      </w:r>
      <w:r w:rsidR="007C48AD" w:rsidRPr="00875FAE">
        <w:fldChar w:fldCharType="separate"/>
      </w:r>
      <w:r w:rsidR="005144E5" w:rsidRPr="00875FAE">
        <w:rPr>
          <w:noProof/>
          <w:vertAlign w:val="superscript"/>
        </w:rPr>
        <w:t>22</w:t>
      </w:r>
      <w:r w:rsidR="007C48AD" w:rsidRPr="00875FAE">
        <w:fldChar w:fldCharType="end"/>
      </w:r>
      <w:r w:rsidRPr="00875FAE">
        <w:t>. Individuals were deemed to respond to surgery if they demonstrated a minimally clinically important difference (MCID) of a 10 point increase in the Lysholm score between pre- and post-operative scores</w:t>
      </w:r>
      <w:r w:rsidR="00A65FD7" w:rsidRPr="00875FAE">
        <w:t xml:space="preserve"> </w:t>
      </w:r>
      <w:r w:rsidR="00A65FD7" w:rsidRPr="00875FAE">
        <w:fldChar w:fldCharType="begin" w:fldLock="1"/>
      </w:r>
      <w:r w:rsidR="005144E5" w:rsidRPr="00875FAE">
        <w:instrText>ADDIN CSL_CITATION {"citationItems":[{"id":"ITEM-1","itemData":{"ISBN":"0315-162X (Print)\\r0315-162X (Linking)","ISSN":"0315162X","PMID":"11093446","abstract":"OBJECTIVE: To determine the minimal perceptible clinical improvement (MPCI) in patients with osteoarthritis (OA) with the Western Ontario and McMaster Universities Osteoarthritis Index (WOMAC) questionnaire, and patient and investigator global assessment of disease status in randomized clinical trials for treatment of OA. METHODS: Subjects with OA of the knee or hip were randomized to receive either rofecoxib 12.5 or 25 mg once daily, ibuprofen 800 mg 3 times daily, or placebo for 6 weeks. The WOMAC and global assessments were completed at baseline and Weeks 2, 4, and 6. A patient global assessment of response to therapy (0 to 4 scale) was used to \"anchor\" the WOMAC scores. MPCI was defined as the difference in mean change from baseline in WOMAC (100 mm normalized visual analog scale, VAS) between patients with 0 = \"None\" global response to therapy and patients with 1 = \"Poor\" global response to therapy. RESULTS: MPCI was determined to be 9.7, 9.3, and 10.0 mm for the WOMAC pain, physical function and stiffness subscales, respectively, and 11.1 mm for WOMAC question 1: Pain walking on a flat surface. The MPCI for the investigator was 0.4 with investigator assessment of disease status reported on a 0 to 4 Likert scale. Of note, the estimated MPCI for the WOMAC and investigator globals were similar irrespective of treatment, sex, age, or geographic region. CONCLUSION: In this analysis, mean changes of roughly 9 to 12 mm (100 mm normalized VAS) on WOMAC scales were perceptible changes to patients with hip and knee OA. A mean decrease of 0.4 in global disease status (0 to 4 Likert scale) as assessed by the investigator corresponded to the patients' MPCI. Understanding the minimal perceptible differences may permit a better assessment of the clinical relevance of therapeutic interventions in OA.","author":[{"dropping-particle":"","family":"Ehrich","given":"E. W.","non-dropping-particle":"","parse-names":false,"suffix":""},{"dropping-particle":"","family":"Davies","given":"G. M.","non-dropping-particle":"","parse-names":false,"suffix":""},{"dropping-particle":"","family":"Watson","given":"D. J.","non-dropping-particle":"","parse-names":false,"suffix":""},{"dropping-particle":"","family":"Bolognese","given":"J. A.","non-dropping-particle":"","parse-names":false,"suffix":""},{"dropping-particle":"","family":"Seidenberg","given":"B. C.","non-dropping-particle":"","parse-names":false,"suffix":""},{"dropping-particle":"","family":"Bellamy","given":"N.","non-dropping-particle":"","parse-names":false,"suffix":""}],"container-title":"Journal of Rheumatology","id":"ITEM-1","issue":"11","issued":{"date-parts":[["2000"]]},"page":"2635-41","title":"Minimal perceptible clinical improvement with the Western Ontario and McMaster Universities Osteoarthritis Index questionnaire and global assessments in patients with osteoarthritis","type":"article-journal","volume":"27"},"uris":["http://www.mendeley.com/documents/?uuid=17979a58-7d30-3aa2-a25b-8f96ab06be50"]},{"id":"ITEM-2","itemData":{"author":[{"dropping-particle":"","family":"Roos","given":"E","non-dropping-particle":"","parse-names":false,"suffix":""},{"dropping-particle":"","family":"Lohmander","given":"L","non-dropping-particle":"","parse-names":false,"suffix":""}],"container-title":"Health Qual Life Outcomes","id":"ITEM-2","issued":{"date-parts":[["2003"]]},"page":"64","title":"The Knee Injury and Osteoarthritis Outcome Score (KOOS): from joint injury to osteoarthritis.","type":"article-journal","volume":"1"},"uris":["http://www.mendeley.com/documents/?uuid=acf9d0d7-3ace-310e-8ae9-a930fd7c1f24"]},{"id":"ITEM-3","itemData":{"author":[{"dropping-particle":"","family":"Saris","given":"DB","non-dropping-particle":"","parse-names":false,"suffix":""},{"dropping-particle":"","family":"Vanlauwe","given":"J","non-dropping-particle":"","parse-names":false,"suffix":""},{"dropping-particle":"","family":"Victor","given":"J","non-dropping-particle":"","parse-names":false,"suffix":""},{"dropping-particle":"","family":"Almqvist","given":"KF","non-dropping-particle":"","parse-names":false,"suffix":""},{"dropping-particle":"","family":"Verdonk","given":"R","non-dropping-particle":"","parse-names":false,"suffix":""},{"dropping-particle":"","family":"Bellemans","given":"J","non-dropping-particle":"","parse-names":false,"suffix":""},{"dropping-particle":"","family":"Luyten","given":"FP","non-dropping-particle":"","parse-names":false,"suffix":""},{"dropping-particle":"","family":"TIG/ACT/01/2000&amp;EXT Study Group","given":"","non-dropping-particle":"","parse-names":false,"suffix":""}],"container-title":"American Journal of Sports Medicine","id":"ITEM-3","issue":"Suppl 1","issued":{"date-parts":[["2009"]]},"page":"10S-19S","title":"Treatment of symptomatic cartilage defects in the knee: characterized chondrocyte implantation results in better clinical outcome at 36 months in a randomized trial compared to microfracture","type":"article-journal","volume":"37"},"uris":["http://www.mendeley.com/documents/?uuid=43cf52b1-d025-4ceb-9ea1-82642a842090"]}],"mendeley":{"formattedCitation":"&lt;sup&gt;9,32,35&lt;/sup&gt;","plainTextFormattedCitation":"9,32,35","previouslyFormattedCitation":"&lt;sup&gt;9,31,34&lt;/sup&gt;"},"properties":{"noteIndex":0},"schema":"https://github.com/citation-style-language/schema/raw/master/csl-citation.json"}</w:instrText>
      </w:r>
      <w:r w:rsidR="00A65FD7" w:rsidRPr="00875FAE">
        <w:fldChar w:fldCharType="separate"/>
      </w:r>
      <w:r w:rsidR="005144E5" w:rsidRPr="00875FAE">
        <w:rPr>
          <w:noProof/>
          <w:vertAlign w:val="superscript"/>
        </w:rPr>
        <w:t>9,32,35</w:t>
      </w:r>
      <w:r w:rsidR="00A65FD7" w:rsidRPr="00875FAE">
        <w:fldChar w:fldCharType="end"/>
      </w:r>
      <w:r w:rsidRPr="00875FAE">
        <w:t>. Post-operative scores were collected at</w:t>
      </w:r>
      <w:r w:rsidR="004D0972" w:rsidRPr="00875FAE">
        <w:t xml:space="preserve"> approximately</w:t>
      </w:r>
      <w:r w:rsidRPr="00875FAE">
        <w:t xml:space="preserve"> 12 months following surgery (13±6.5 months (median±IQR</w:t>
      </w:r>
      <w:r w:rsidR="00E133D2" w:rsidRPr="00875FAE">
        <w:t xml:space="preserve">)). </w:t>
      </w:r>
      <w:r w:rsidR="00AD0EBE" w:rsidRPr="00875FAE">
        <w:t>The level of severity of a patient’s OA</w:t>
      </w:r>
      <w:r w:rsidR="0076207A" w:rsidRPr="00875FAE">
        <w:t xml:space="preserve"> pre-s</w:t>
      </w:r>
      <w:r w:rsidR="00AD0EBE" w:rsidRPr="00875FAE">
        <w:t>u</w:t>
      </w:r>
      <w:r w:rsidR="0076207A" w:rsidRPr="00875FAE">
        <w:t>r</w:t>
      </w:r>
      <w:r w:rsidR="00AD0EBE" w:rsidRPr="00875FAE">
        <w:t>gery was determined using Kellgren-Lawrence grading of radiographs</w:t>
      </w:r>
      <w:r w:rsidR="00AD0EBE" w:rsidRPr="00875FAE">
        <w:fldChar w:fldCharType="begin" w:fldLock="1"/>
      </w:r>
      <w:r w:rsidR="005144E5" w:rsidRPr="00875FAE">
        <w:instrText>ADDIN CSL_CITATION {"citationItems":[{"id":"ITEM-1","itemData":{"DOI":"10.1136/ard.16.4.494","ISSN":"00034967","PMID":"13498604","author":[{"dropping-particle":"","family":"Kellgren","given":"J. H.","non-dropping-particle":"","parse-names":false,"suffix":""},{"dropping-particle":"","family":"Lawrence","given":"J. S.","non-dropping-particle":"","parse-names":false,"suffix":""}],"container-title":"Annals of the rheumatic diseases","id":"ITEM-1","issued":{"date-parts":[["1957"]]},"title":"Radiological assessment of osteo-arthrosis.","type":"article-journal"},"uris":["http://www.mendeley.com/documents/?uuid=88387544-c64b-4ee4-8e53-11fc66d7df2e"]}],"mendeley":{"formattedCitation":"&lt;sup&gt;14&lt;/sup&gt;","plainTextFormattedCitation":"14","previouslyFormattedCitation":"&lt;sup&gt;13&lt;/sup&gt;"},"properties":{"noteIndex":0},"schema":"https://github.com/citation-style-language/schema/raw/master/csl-citation.json"}</w:instrText>
      </w:r>
      <w:r w:rsidR="00AD0EBE" w:rsidRPr="00875FAE">
        <w:fldChar w:fldCharType="separate"/>
      </w:r>
      <w:r w:rsidR="005144E5" w:rsidRPr="00875FAE">
        <w:rPr>
          <w:noProof/>
          <w:vertAlign w:val="superscript"/>
        </w:rPr>
        <w:t>14</w:t>
      </w:r>
      <w:r w:rsidR="00AD0EBE" w:rsidRPr="00875FAE">
        <w:fldChar w:fldCharType="end"/>
      </w:r>
      <w:r w:rsidR="00AD0EBE" w:rsidRPr="00875FAE">
        <w:t xml:space="preserve"> independently by two consultant orthopaedic surgeons. A mean of the two surgeons scores was taken as the pre-operative Kellgren-Lawrence score. </w:t>
      </w:r>
      <w:r w:rsidR="00081AFA" w:rsidRPr="00875FAE">
        <w:t>The details of these patients are described in Table 1</w:t>
      </w:r>
      <w:r w:rsidR="003D4159" w:rsidRPr="00875FAE">
        <w:t>A</w:t>
      </w:r>
      <w:r w:rsidR="00081AFA" w:rsidRPr="00875FAE">
        <w:t>.</w:t>
      </w:r>
      <w:r w:rsidR="00E0042F" w:rsidRPr="00875FAE">
        <w:t xml:space="preserve"> Samples from the whole patient cohort (Table 1A) were assessed for all biomarker proteins including those related to OA and cartilage and to validate those proteins identified in this study via exploratory proteomic analysis. </w:t>
      </w:r>
    </w:p>
    <w:p w14:paraId="06D01964" w14:textId="3D9B8EF5" w:rsidR="00920710" w:rsidRPr="00875FAE" w:rsidRDefault="003D12B8" w:rsidP="00BF7F51">
      <w:pPr>
        <w:spacing w:line="480" w:lineRule="auto"/>
      </w:pPr>
      <w:r w:rsidRPr="00875FAE">
        <w:t xml:space="preserve">A group of </w:t>
      </w:r>
      <w:r w:rsidR="00BF7F51" w:rsidRPr="00875FAE">
        <w:t xml:space="preserve">samples were selected for proteomic analysis </w:t>
      </w:r>
      <w:r w:rsidR="008B1AC2" w:rsidRPr="00875FAE">
        <w:t xml:space="preserve">from a </w:t>
      </w:r>
      <w:r w:rsidR="00081AFA" w:rsidRPr="00875FAE">
        <w:t xml:space="preserve">sub-group of </w:t>
      </w:r>
      <w:r w:rsidRPr="00875FAE">
        <w:t xml:space="preserve">patients who </w:t>
      </w:r>
      <w:r w:rsidR="00BF7F51" w:rsidRPr="00875FAE">
        <w:t xml:space="preserve">demonstrated the greatest improvement in </w:t>
      </w:r>
      <w:r w:rsidRPr="00875FAE">
        <w:t xml:space="preserve">clinical </w:t>
      </w:r>
      <w:r w:rsidR="00BF7F51" w:rsidRPr="00875FAE">
        <w:t>score (responders) or least improvement/worsening of function (non-responders)</w:t>
      </w:r>
      <w:r w:rsidR="00641BD2" w:rsidRPr="00875FAE">
        <w:t xml:space="preserve"> at 12 (+/- 2) months following </w:t>
      </w:r>
      <w:r w:rsidR="00E133D2" w:rsidRPr="00875FAE">
        <w:t>osteotomy or</w:t>
      </w:r>
      <w:r w:rsidR="00641BD2" w:rsidRPr="00875FAE">
        <w:t xml:space="preserve"> microfracture</w:t>
      </w:r>
      <w:r w:rsidR="009C6119" w:rsidRPr="00875FAE">
        <w:t>.</w:t>
      </w:r>
      <w:r w:rsidR="0008778E" w:rsidRPr="00875FAE">
        <w:t xml:space="preserve"> </w:t>
      </w:r>
      <w:r w:rsidR="0097783F" w:rsidRPr="00875FAE">
        <w:t xml:space="preserve"> </w:t>
      </w:r>
      <w:r w:rsidR="0008778E" w:rsidRPr="00875FAE">
        <w:t>Other selection criteria for the</w:t>
      </w:r>
      <w:r w:rsidRPr="00875FAE">
        <w:t xml:space="preserve"> pr</w:t>
      </w:r>
      <w:r w:rsidR="003262BC" w:rsidRPr="00875FAE">
        <w:t>o</w:t>
      </w:r>
      <w:r w:rsidRPr="00875FAE">
        <w:t>t</w:t>
      </w:r>
      <w:r w:rsidR="00D51EDA" w:rsidRPr="00875FAE">
        <w:t>e</w:t>
      </w:r>
      <w:r w:rsidRPr="00875FAE">
        <w:t>omic</w:t>
      </w:r>
      <w:r w:rsidR="0008778E" w:rsidRPr="00875FAE">
        <w:t xml:space="preserve"> stud</w:t>
      </w:r>
      <w:r w:rsidRPr="00875FAE">
        <w:t>y</w:t>
      </w:r>
      <w:r w:rsidR="0008778E" w:rsidRPr="00875FAE">
        <w:t xml:space="preserve"> included</w:t>
      </w:r>
      <w:r w:rsidR="00BF30B7" w:rsidRPr="00875FAE">
        <w:t>:</w:t>
      </w:r>
      <w:r w:rsidR="006E096B" w:rsidRPr="00875FAE">
        <w:t xml:space="preserve"> having &gt;</w:t>
      </w:r>
      <w:r w:rsidR="00510DBF" w:rsidRPr="00875FAE">
        <w:t xml:space="preserve"> </w:t>
      </w:r>
      <w:r w:rsidR="006E096B" w:rsidRPr="00875FAE">
        <w:t>2ml of SF sample for analys</w:t>
      </w:r>
      <w:r w:rsidR="00E133D2" w:rsidRPr="00875FAE">
        <w:t xml:space="preserve">is, no blood </w:t>
      </w:r>
      <w:r w:rsidR="000A7E7E" w:rsidRPr="00875FAE">
        <w:t>contamination</w:t>
      </w:r>
      <w:r w:rsidR="00E25EC1" w:rsidRPr="00875FAE">
        <w:t xml:space="preserve"> </w:t>
      </w:r>
      <w:r w:rsidR="00E133D2" w:rsidRPr="00875FAE">
        <w:t xml:space="preserve">staining of the SF, as this has been demonstrated to alter the detection of proteins within the fluid </w:t>
      </w:r>
      <w:r w:rsidR="00E133D2" w:rsidRPr="00875FAE">
        <w:fldChar w:fldCharType="begin" w:fldLock="1"/>
      </w:r>
      <w:r w:rsidR="005144E5" w:rsidRPr="00875FAE">
        <w:instrText>ADDIN CSL_CITATION {"citationItems":[{"id":"ITEM-1","itemData":{"ISBN":"8133815541","ISSN":"23265205","PMID":"26109489","abstract":"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author":[{"dropping-particle":"","family":"Watt","given":"Fiona E.","non-dropping-particle":"","parse-names":false,"suffix":""},{"dropping-particle":"","family":"Paterson","given":"Erin","non-dropping-particle":"","parse-names":false,"suffix":""},{"dropping-particle":"","family":"Freidin","given":"Andrew","non-dropping-particle":"","parse-names":false,"suffix":""},{"dropping-particle":"","family":"Kenny","given":"Mark","non-dropping-particle":"","parse-names":false,"suffix":""},{"dropping-particle":"","family":"Judge","given":"Andrew","non-dropping-particle":"","parse-names":false,"suffix":""},{"dropping-particle":"","family":"Saklatvala","given":"Jeremy","non-dropping-particle":"","parse-names":false,"suffix":""},{"dropping-particle":"","family":"Williams","given":"Andy","non-dropping-particle":"","parse-names":false,"suffix":""},{"dropping-particle":"","family":"Vincent","given":"Tonia L.","non-dropping-particle":"","parse-names":false,"suffix":""}],"container-title":"Arthritis and Rheumatology","id":"ITEM-1","issue":"9","issued":{"date-parts":[["2016"]]},"page":"2129-2140","title":"Acute Molecular Changes in Synovial Fluid Following Human Knee Injury: Association With Early Clinical Outcomes","type":"article-journal","volume":"68"},"uris":["http://www.mendeley.com/documents/?uuid=ac9f4e23-4f2d-3861-805d-bc10d52a8465"]}],"mendeley":{"formattedCitation":"&lt;sup&gt;44&lt;/sup&gt;","plainTextFormattedCitation":"44","previouslyFormattedCitation":"&lt;sup&gt;43&lt;/sup&gt;"},"properties":{"noteIndex":0},"schema":"https://github.com/citation-style-language/schema/raw/master/csl-citation.json"}</w:instrText>
      </w:r>
      <w:r w:rsidR="00E133D2" w:rsidRPr="00875FAE">
        <w:fldChar w:fldCharType="separate"/>
      </w:r>
      <w:r w:rsidR="005144E5" w:rsidRPr="00875FAE">
        <w:rPr>
          <w:noProof/>
          <w:vertAlign w:val="superscript"/>
        </w:rPr>
        <w:t>44</w:t>
      </w:r>
      <w:r w:rsidR="00E133D2" w:rsidRPr="00875FAE">
        <w:fldChar w:fldCharType="end"/>
      </w:r>
      <w:r w:rsidR="00E133D2" w:rsidRPr="00875FAE">
        <w:t xml:space="preserve"> and</w:t>
      </w:r>
      <w:r w:rsidR="006E096B" w:rsidRPr="00875FAE">
        <w:t xml:space="preserve"> a dilution factor of </w:t>
      </w:r>
      <w:r w:rsidR="00BF30B7" w:rsidRPr="00875FAE">
        <w:t>&lt;</w:t>
      </w:r>
      <w:r w:rsidR="006E096B" w:rsidRPr="00875FAE">
        <w:t>1</w:t>
      </w:r>
      <w:r w:rsidR="00BF30B7" w:rsidRPr="00875FAE">
        <w:t>4</w:t>
      </w:r>
      <w:r w:rsidR="00F81D26" w:rsidRPr="00875FAE">
        <w:t xml:space="preserve"> (</w:t>
      </w:r>
      <w:r w:rsidR="00D33B79" w:rsidRPr="00875FAE">
        <w:t xml:space="preserve">detailed in </w:t>
      </w:r>
      <w:r w:rsidR="00F81D26" w:rsidRPr="00875FAE">
        <w:t xml:space="preserve">Table </w:t>
      </w:r>
      <w:r w:rsidR="00081AFA" w:rsidRPr="00875FAE">
        <w:t>2</w:t>
      </w:r>
      <w:r w:rsidR="00993FFC" w:rsidRPr="00875FAE">
        <w:t>)</w:t>
      </w:r>
      <w:r w:rsidR="006E096B" w:rsidRPr="00875FAE">
        <w:t>.</w:t>
      </w:r>
      <w:r w:rsidR="0008778E" w:rsidRPr="00875FAE">
        <w:t xml:space="preserve"> </w:t>
      </w:r>
    </w:p>
    <w:p w14:paraId="6AE9E4DD" w14:textId="77777777" w:rsidR="00B71CC1" w:rsidRPr="00875FAE" w:rsidRDefault="00B71CC1" w:rsidP="00BF7F51">
      <w:pPr>
        <w:spacing w:line="480" w:lineRule="auto"/>
      </w:pPr>
    </w:p>
    <w:p w14:paraId="3BBEDEC0" w14:textId="24AEAE5F" w:rsidR="001C20C5" w:rsidRPr="00875FAE" w:rsidRDefault="001C20C5" w:rsidP="001C20C5">
      <w:pPr>
        <w:spacing w:line="480" w:lineRule="auto"/>
        <w:rPr>
          <w:lang w:val="en-US"/>
        </w:rPr>
      </w:pPr>
      <w:r w:rsidRPr="00875FAE">
        <w:rPr>
          <w:b/>
          <w:szCs w:val="20"/>
        </w:rPr>
        <w:t>Table 1.</w:t>
      </w:r>
      <w:r w:rsidRPr="00875FAE">
        <w:rPr>
          <w:szCs w:val="20"/>
        </w:rPr>
        <w:t xml:space="preserve"> </w:t>
      </w:r>
      <w:r w:rsidRPr="00875FAE">
        <w:rPr>
          <w:lang w:val="en-US"/>
        </w:rPr>
        <w:t>Demographic data for patient participants treated with either osteotomy or microfracture</w:t>
      </w:r>
    </w:p>
    <w:tbl>
      <w:tblPr>
        <w:tblW w:w="914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01"/>
        <w:gridCol w:w="2724"/>
        <w:gridCol w:w="2662"/>
        <w:gridCol w:w="62"/>
      </w:tblGrid>
      <w:tr w:rsidR="001C20C5" w:rsidRPr="00875FAE" w14:paraId="5D9628A3" w14:textId="77777777" w:rsidTr="001C20C5">
        <w:trPr>
          <w:trHeight w:val="292"/>
        </w:trPr>
        <w:tc>
          <w:tcPr>
            <w:tcW w:w="3701" w:type="dxa"/>
            <w:vMerge w:val="restart"/>
            <w:shd w:val="clear" w:color="auto" w:fill="auto"/>
            <w:noWrap/>
            <w:vAlign w:val="bottom"/>
            <w:hideMark/>
          </w:tcPr>
          <w:p w14:paraId="24743D20" w14:textId="77777777" w:rsidR="001C20C5" w:rsidRPr="00875FAE" w:rsidRDefault="001C20C5" w:rsidP="001C20C5">
            <w:pPr>
              <w:spacing w:after="0" w:line="240" w:lineRule="auto"/>
              <w:rPr>
                <w:rFonts w:eastAsia="Times New Roman"/>
                <w:color w:val="000000"/>
                <w:sz w:val="20"/>
                <w:szCs w:val="20"/>
              </w:rPr>
            </w:pPr>
          </w:p>
        </w:tc>
        <w:tc>
          <w:tcPr>
            <w:tcW w:w="2724" w:type="dxa"/>
            <w:shd w:val="clear" w:color="auto" w:fill="auto"/>
            <w:noWrap/>
            <w:vAlign w:val="center"/>
            <w:hideMark/>
          </w:tcPr>
          <w:p w14:paraId="1A59B225"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Microfracture</w:t>
            </w:r>
          </w:p>
        </w:tc>
        <w:tc>
          <w:tcPr>
            <w:tcW w:w="2724" w:type="dxa"/>
            <w:gridSpan w:val="2"/>
            <w:vAlign w:val="center"/>
          </w:tcPr>
          <w:p w14:paraId="7E13EDC9"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Osteotomy </w:t>
            </w:r>
          </w:p>
        </w:tc>
      </w:tr>
      <w:tr w:rsidR="001C20C5" w:rsidRPr="00875FAE" w14:paraId="14D477B0" w14:textId="77777777" w:rsidTr="001C20C5">
        <w:trPr>
          <w:trHeight w:val="292"/>
        </w:trPr>
        <w:tc>
          <w:tcPr>
            <w:tcW w:w="3701" w:type="dxa"/>
            <w:vMerge/>
            <w:shd w:val="clear" w:color="auto" w:fill="auto"/>
            <w:noWrap/>
            <w:vAlign w:val="bottom"/>
            <w:hideMark/>
          </w:tcPr>
          <w:p w14:paraId="64A1CF5A" w14:textId="77777777" w:rsidR="001C20C5" w:rsidRPr="00875FAE" w:rsidRDefault="001C20C5" w:rsidP="001C20C5">
            <w:pPr>
              <w:spacing w:after="0" w:line="240" w:lineRule="auto"/>
              <w:rPr>
                <w:rFonts w:eastAsia="Times New Roman"/>
                <w:color w:val="000000"/>
                <w:sz w:val="20"/>
                <w:szCs w:val="20"/>
              </w:rPr>
            </w:pPr>
          </w:p>
        </w:tc>
        <w:tc>
          <w:tcPr>
            <w:tcW w:w="2724" w:type="dxa"/>
            <w:shd w:val="clear" w:color="000000" w:fill="FFFFFF"/>
            <w:noWrap/>
            <w:vAlign w:val="center"/>
            <w:hideMark/>
          </w:tcPr>
          <w:p w14:paraId="2E9C9D3E"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19)</w:t>
            </w:r>
          </w:p>
        </w:tc>
        <w:tc>
          <w:tcPr>
            <w:tcW w:w="2724" w:type="dxa"/>
            <w:gridSpan w:val="2"/>
            <w:shd w:val="clear" w:color="000000" w:fill="FFFFFF"/>
            <w:vAlign w:val="center"/>
          </w:tcPr>
          <w:p w14:paraId="49491C6E"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13)</w:t>
            </w:r>
          </w:p>
        </w:tc>
      </w:tr>
      <w:tr w:rsidR="001C20C5" w:rsidRPr="00875FAE" w14:paraId="4653F897" w14:textId="77777777" w:rsidTr="001C20C5">
        <w:trPr>
          <w:trHeight w:val="292"/>
        </w:trPr>
        <w:tc>
          <w:tcPr>
            <w:tcW w:w="9149" w:type="dxa"/>
            <w:gridSpan w:val="4"/>
            <w:shd w:val="clear" w:color="auto" w:fill="auto"/>
            <w:noWrap/>
            <w:vAlign w:val="center"/>
          </w:tcPr>
          <w:p w14:paraId="3600589B" w14:textId="77777777" w:rsidR="001C20C5" w:rsidRPr="00875FAE" w:rsidRDefault="001C20C5" w:rsidP="001C20C5">
            <w:pPr>
              <w:spacing w:after="0" w:line="240" w:lineRule="auto"/>
              <w:rPr>
                <w:rFonts w:eastAsia="Times New Roman"/>
                <w:b/>
                <w:bCs/>
                <w:color w:val="000000"/>
                <w:sz w:val="20"/>
                <w:szCs w:val="20"/>
              </w:rPr>
            </w:pPr>
            <w:r w:rsidRPr="00875FAE">
              <w:rPr>
                <w:rFonts w:eastAsia="Times New Roman"/>
                <w:b/>
                <w:color w:val="000000"/>
                <w:sz w:val="20"/>
                <w:szCs w:val="20"/>
              </w:rPr>
              <w:t>A</w:t>
            </w:r>
          </w:p>
        </w:tc>
      </w:tr>
      <w:tr w:rsidR="001C20C5" w:rsidRPr="00875FAE" w14:paraId="49ABC579" w14:textId="77777777" w:rsidTr="001C20C5">
        <w:trPr>
          <w:trHeight w:val="292"/>
        </w:trPr>
        <w:tc>
          <w:tcPr>
            <w:tcW w:w="3701" w:type="dxa"/>
            <w:shd w:val="clear" w:color="auto" w:fill="auto"/>
            <w:noWrap/>
            <w:vAlign w:val="bottom"/>
            <w:hideMark/>
          </w:tcPr>
          <w:p w14:paraId="7B5A2F3E" w14:textId="55369498"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Age, years (median (IQR)) [range]</w:t>
            </w:r>
          </w:p>
        </w:tc>
        <w:tc>
          <w:tcPr>
            <w:tcW w:w="2724" w:type="dxa"/>
            <w:shd w:val="clear" w:color="auto" w:fill="auto"/>
            <w:noWrap/>
            <w:vAlign w:val="center"/>
            <w:hideMark/>
          </w:tcPr>
          <w:p w14:paraId="4DD3636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22) [17-67]</w:t>
            </w:r>
          </w:p>
        </w:tc>
        <w:tc>
          <w:tcPr>
            <w:tcW w:w="2724" w:type="dxa"/>
            <w:gridSpan w:val="2"/>
            <w:vAlign w:val="center"/>
          </w:tcPr>
          <w:p w14:paraId="4199F07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6(9) [31-58]</w:t>
            </w:r>
          </w:p>
        </w:tc>
      </w:tr>
      <w:tr w:rsidR="001C20C5" w:rsidRPr="00875FAE" w14:paraId="3DCF9E0E" w14:textId="77777777" w:rsidTr="001C20C5">
        <w:trPr>
          <w:trHeight w:val="292"/>
        </w:trPr>
        <w:tc>
          <w:tcPr>
            <w:tcW w:w="3701" w:type="dxa"/>
            <w:shd w:val="clear" w:color="auto" w:fill="auto"/>
            <w:noWrap/>
            <w:vAlign w:val="bottom"/>
            <w:hideMark/>
          </w:tcPr>
          <w:p w14:paraId="5DC39988"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ale (n)</w:t>
            </w:r>
          </w:p>
        </w:tc>
        <w:tc>
          <w:tcPr>
            <w:tcW w:w="2724" w:type="dxa"/>
            <w:shd w:val="clear" w:color="auto" w:fill="auto"/>
            <w:noWrap/>
            <w:vAlign w:val="center"/>
            <w:hideMark/>
          </w:tcPr>
          <w:p w14:paraId="33E5E9C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2</w:t>
            </w:r>
          </w:p>
        </w:tc>
        <w:tc>
          <w:tcPr>
            <w:tcW w:w="2724" w:type="dxa"/>
            <w:gridSpan w:val="2"/>
            <w:vAlign w:val="center"/>
          </w:tcPr>
          <w:p w14:paraId="1647067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8</w:t>
            </w:r>
          </w:p>
        </w:tc>
      </w:tr>
      <w:tr w:rsidR="001C20C5" w:rsidRPr="00875FAE" w14:paraId="396F0A5A" w14:textId="77777777" w:rsidTr="001C20C5">
        <w:trPr>
          <w:trHeight w:val="292"/>
        </w:trPr>
        <w:tc>
          <w:tcPr>
            <w:tcW w:w="3701" w:type="dxa"/>
            <w:shd w:val="clear" w:color="auto" w:fill="auto"/>
            <w:noWrap/>
            <w:vAlign w:val="bottom"/>
            <w:hideMark/>
          </w:tcPr>
          <w:p w14:paraId="595B8BF5" w14:textId="4796C548" w:rsidR="001C20C5" w:rsidRPr="00875FAE" w:rsidRDefault="001C20C5" w:rsidP="001C20C5">
            <w:pPr>
              <w:spacing w:after="0" w:line="240" w:lineRule="auto"/>
              <w:rPr>
                <w:rFonts w:eastAsia="Times New Roman"/>
                <w:color w:val="000000"/>
                <w:sz w:val="20"/>
                <w:szCs w:val="20"/>
                <w:vertAlign w:val="superscript"/>
              </w:rPr>
            </w:pPr>
            <w:r w:rsidRPr="00875FAE">
              <w:rPr>
                <w:rFonts w:eastAsia="Times New Roman"/>
                <w:color w:val="000000"/>
                <w:sz w:val="20"/>
                <w:szCs w:val="20"/>
              </w:rPr>
              <w:t>BMI, kg/m</w:t>
            </w:r>
            <w:r w:rsidRPr="00875FAE">
              <w:rPr>
                <w:rFonts w:eastAsia="Times New Roman"/>
                <w:color w:val="000000"/>
                <w:sz w:val="20"/>
                <w:szCs w:val="20"/>
                <w:vertAlign w:val="superscript"/>
              </w:rPr>
              <w:t xml:space="preserve">2 </w:t>
            </w:r>
            <w:r w:rsidRPr="00875FAE">
              <w:rPr>
                <w:rFonts w:eastAsia="Times New Roman"/>
                <w:color w:val="000000"/>
                <w:sz w:val="20"/>
                <w:szCs w:val="20"/>
              </w:rPr>
              <w:t>(median (IQR)) [range]</w:t>
            </w:r>
          </w:p>
        </w:tc>
        <w:tc>
          <w:tcPr>
            <w:tcW w:w="2724" w:type="dxa"/>
            <w:shd w:val="clear" w:color="auto" w:fill="auto"/>
            <w:noWrap/>
            <w:vAlign w:val="center"/>
            <w:hideMark/>
          </w:tcPr>
          <w:p w14:paraId="2815226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5) [19-36]</w:t>
            </w:r>
          </w:p>
        </w:tc>
        <w:tc>
          <w:tcPr>
            <w:tcW w:w="2724" w:type="dxa"/>
            <w:gridSpan w:val="2"/>
            <w:vAlign w:val="center"/>
          </w:tcPr>
          <w:p w14:paraId="4DD68311"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0(2) [21-34]</w:t>
            </w:r>
          </w:p>
        </w:tc>
      </w:tr>
      <w:tr w:rsidR="001C20C5" w:rsidRPr="00875FAE" w14:paraId="4D0410F2" w14:textId="77777777" w:rsidTr="001C20C5">
        <w:trPr>
          <w:trHeight w:val="292"/>
        </w:trPr>
        <w:tc>
          <w:tcPr>
            <w:tcW w:w="3701" w:type="dxa"/>
            <w:shd w:val="clear" w:color="auto" w:fill="auto"/>
            <w:noWrap/>
            <w:vAlign w:val="bottom"/>
            <w:hideMark/>
          </w:tcPr>
          <w:p w14:paraId="65B6C98D" w14:textId="6E5DC613"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Baseline Lysholm Score (median (IQR)) [range]</w:t>
            </w:r>
          </w:p>
        </w:tc>
        <w:tc>
          <w:tcPr>
            <w:tcW w:w="2724" w:type="dxa"/>
            <w:shd w:val="clear" w:color="000000" w:fill="FFFFFF"/>
            <w:noWrap/>
            <w:vAlign w:val="center"/>
            <w:hideMark/>
          </w:tcPr>
          <w:p w14:paraId="305F10D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0 (30) [23-88]</w:t>
            </w:r>
          </w:p>
        </w:tc>
        <w:tc>
          <w:tcPr>
            <w:tcW w:w="2724" w:type="dxa"/>
            <w:gridSpan w:val="2"/>
            <w:shd w:val="clear" w:color="000000" w:fill="FFFFFF"/>
            <w:vAlign w:val="center"/>
          </w:tcPr>
          <w:p w14:paraId="4A161A8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2(17) [17-66]</w:t>
            </w:r>
          </w:p>
        </w:tc>
      </w:tr>
      <w:tr w:rsidR="001C20C5" w:rsidRPr="00875FAE" w14:paraId="68776D7E" w14:textId="77777777" w:rsidTr="001C20C5">
        <w:trPr>
          <w:trHeight w:val="292"/>
        </w:trPr>
        <w:tc>
          <w:tcPr>
            <w:tcW w:w="3701" w:type="dxa"/>
            <w:shd w:val="clear" w:color="auto" w:fill="auto"/>
            <w:noWrap/>
            <w:vAlign w:val="bottom"/>
            <w:hideMark/>
          </w:tcPr>
          <w:p w14:paraId="2DA63E6B" w14:textId="1E84ADDB"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Post-operative Lysholm Score (median (IQR)) [range]</w:t>
            </w:r>
          </w:p>
        </w:tc>
        <w:tc>
          <w:tcPr>
            <w:tcW w:w="2724" w:type="dxa"/>
            <w:shd w:val="clear" w:color="000000" w:fill="FFFFFF"/>
            <w:noWrap/>
            <w:vAlign w:val="center"/>
            <w:hideMark/>
          </w:tcPr>
          <w:p w14:paraId="5DB54ED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4 (35) [16-96]</w:t>
            </w:r>
          </w:p>
        </w:tc>
        <w:tc>
          <w:tcPr>
            <w:tcW w:w="2724" w:type="dxa"/>
            <w:gridSpan w:val="2"/>
            <w:shd w:val="clear" w:color="000000" w:fill="FFFFFF"/>
            <w:vAlign w:val="center"/>
          </w:tcPr>
          <w:p w14:paraId="0F9F2C6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9(33) [38-92]</w:t>
            </w:r>
          </w:p>
        </w:tc>
      </w:tr>
      <w:tr w:rsidR="002137A1" w:rsidRPr="00875FAE" w14:paraId="6E3D67A7" w14:textId="77777777" w:rsidTr="001C20C5">
        <w:trPr>
          <w:trHeight w:val="292"/>
        </w:trPr>
        <w:tc>
          <w:tcPr>
            <w:tcW w:w="3701" w:type="dxa"/>
            <w:shd w:val="clear" w:color="auto" w:fill="auto"/>
            <w:noWrap/>
            <w:vAlign w:val="bottom"/>
          </w:tcPr>
          <w:p w14:paraId="0D4DD74B" w14:textId="246C7ADB" w:rsidR="002137A1" w:rsidRPr="00875FAE" w:rsidRDefault="002137A1" w:rsidP="001C20C5">
            <w:pPr>
              <w:spacing w:after="0" w:line="240" w:lineRule="auto"/>
              <w:rPr>
                <w:rFonts w:eastAsia="Times New Roman"/>
                <w:color w:val="000000"/>
                <w:sz w:val="20"/>
                <w:szCs w:val="20"/>
              </w:rPr>
            </w:pPr>
            <w:r w:rsidRPr="00875FAE">
              <w:rPr>
                <w:rFonts w:eastAsia="Times New Roman"/>
                <w:color w:val="000000"/>
                <w:sz w:val="20"/>
                <w:szCs w:val="20"/>
              </w:rPr>
              <w:t>Baseline Kellgren-Lawrence Score (median (IQR)) [range]</w:t>
            </w:r>
          </w:p>
        </w:tc>
        <w:tc>
          <w:tcPr>
            <w:tcW w:w="2724" w:type="dxa"/>
            <w:shd w:val="clear" w:color="000000" w:fill="FFFFFF"/>
            <w:noWrap/>
            <w:vAlign w:val="center"/>
          </w:tcPr>
          <w:p w14:paraId="7E490C18" w14:textId="744A479F" w:rsidR="002137A1" w:rsidRPr="00875FAE" w:rsidRDefault="00C4667A" w:rsidP="001C20C5">
            <w:pPr>
              <w:spacing w:after="0" w:line="240" w:lineRule="auto"/>
              <w:jc w:val="center"/>
              <w:rPr>
                <w:rFonts w:eastAsia="Times New Roman"/>
                <w:color w:val="000000"/>
                <w:sz w:val="20"/>
                <w:szCs w:val="20"/>
              </w:rPr>
            </w:pPr>
            <w:r w:rsidRPr="00875FAE">
              <w:rPr>
                <w:rFonts w:eastAsia="Times New Roman"/>
                <w:color w:val="000000"/>
                <w:sz w:val="20"/>
                <w:szCs w:val="20"/>
              </w:rPr>
              <w:t>0.5(1) [0-2]</w:t>
            </w:r>
          </w:p>
        </w:tc>
        <w:tc>
          <w:tcPr>
            <w:tcW w:w="2724" w:type="dxa"/>
            <w:gridSpan w:val="2"/>
            <w:shd w:val="clear" w:color="000000" w:fill="FFFFFF"/>
            <w:vAlign w:val="center"/>
          </w:tcPr>
          <w:p w14:paraId="5361E93B" w14:textId="21B44C96" w:rsidR="002137A1" w:rsidRPr="00875FAE" w:rsidRDefault="002137A1" w:rsidP="001C20C5">
            <w:pPr>
              <w:spacing w:after="0" w:line="240" w:lineRule="auto"/>
              <w:jc w:val="center"/>
              <w:rPr>
                <w:rFonts w:eastAsia="Times New Roman"/>
                <w:color w:val="000000"/>
                <w:sz w:val="20"/>
                <w:szCs w:val="20"/>
              </w:rPr>
            </w:pPr>
            <w:r w:rsidRPr="00875FAE">
              <w:rPr>
                <w:rFonts w:eastAsia="Times New Roman"/>
                <w:color w:val="000000"/>
                <w:sz w:val="20"/>
                <w:szCs w:val="20"/>
              </w:rPr>
              <w:t>2(1) [</w:t>
            </w:r>
            <w:r w:rsidR="000941D3" w:rsidRPr="00875FAE">
              <w:rPr>
                <w:rFonts w:eastAsia="Times New Roman"/>
                <w:color w:val="000000"/>
                <w:sz w:val="20"/>
                <w:szCs w:val="20"/>
              </w:rPr>
              <w:t>1-3]</w:t>
            </w:r>
          </w:p>
        </w:tc>
      </w:tr>
      <w:tr w:rsidR="001C20C5" w:rsidRPr="00875FAE" w14:paraId="47352CBB" w14:textId="77777777" w:rsidTr="001C20C5">
        <w:trPr>
          <w:trHeight w:val="292"/>
        </w:trPr>
        <w:tc>
          <w:tcPr>
            <w:tcW w:w="3701" w:type="dxa"/>
            <w:shd w:val="clear" w:color="auto" w:fill="auto"/>
            <w:noWrap/>
            <w:vAlign w:val="bottom"/>
            <w:hideMark/>
          </w:tcPr>
          <w:p w14:paraId="48B06133"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Treatment side- Right Leg</w:t>
            </w:r>
          </w:p>
        </w:tc>
        <w:tc>
          <w:tcPr>
            <w:tcW w:w="2724" w:type="dxa"/>
            <w:shd w:val="clear" w:color="auto" w:fill="auto"/>
            <w:noWrap/>
            <w:vAlign w:val="center"/>
            <w:hideMark/>
          </w:tcPr>
          <w:p w14:paraId="318DC6F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9</w:t>
            </w:r>
          </w:p>
        </w:tc>
        <w:tc>
          <w:tcPr>
            <w:tcW w:w="2724" w:type="dxa"/>
            <w:gridSpan w:val="2"/>
            <w:vAlign w:val="center"/>
          </w:tcPr>
          <w:p w14:paraId="271762C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6</w:t>
            </w:r>
          </w:p>
        </w:tc>
      </w:tr>
      <w:tr w:rsidR="001C20C5" w:rsidRPr="00875FAE" w14:paraId="704D0C5D" w14:textId="77777777" w:rsidTr="001C20C5">
        <w:trPr>
          <w:trHeight w:val="292"/>
        </w:trPr>
        <w:tc>
          <w:tcPr>
            <w:tcW w:w="3701" w:type="dxa"/>
            <w:shd w:val="clear" w:color="auto" w:fill="auto"/>
            <w:noWrap/>
            <w:vAlign w:val="bottom"/>
            <w:hideMark/>
          </w:tcPr>
          <w:p w14:paraId="5E01E3D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Treatment side- Left leg</w:t>
            </w:r>
          </w:p>
        </w:tc>
        <w:tc>
          <w:tcPr>
            <w:tcW w:w="2724" w:type="dxa"/>
            <w:shd w:val="clear" w:color="auto" w:fill="auto"/>
            <w:noWrap/>
            <w:vAlign w:val="center"/>
            <w:hideMark/>
          </w:tcPr>
          <w:p w14:paraId="098F7EA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0</w:t>
            </w:r>
          </w:p>
        </w:tc>
        <w:tc>
          <w:tcPr>
            <w:tcW w:w="2724" w:type="dxa"/>
            <w:gridSpan w:val="2"/>
            <w:vAlign w:val="center"/>
          </w:tcPr>
          <w:p w14:paraId="60F9F58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w:t>
            </w:r>
          </w:p>
        </w:tc>
      </w:tr>
      <w:tr w:rsidR="001C20C5" w:rsidRPr="00875FAE" w14:paraId="54CCAC62" w14:textId="77777777" w:rsidTr="001C20C5">
        <w:trPr>
          <w:trHeight w:val="292"/>
        </w:trPr>
        <w:tc>
          <w:tcPr>
            <w:tcW w:w="3701" w:type="dxa"/>
            <w:shd w:val="clear" w:color="auto" w:fill="auto"/>
            <w:noWrap/>
            <w:vAlign w:val="bottom"/>
            <w:hideMark/>
          </w:tcPr>
          <w:p w14:paraId="56E04132"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mokers (n)</w:t>
            </w:r>
          </w:p>
        </w:tc>
        <w:tc>
          <w:tcPr>
            <w:tcW w:w="2724" w:type="dxa"/>
            <w:shd w:val="clear" w:color="auto" w:fill="auto"/>
            <w:noWrap/>
            <w:vAlign w:val="center"/>
            <w:hideMark/>
          </w:tcPr>
          <w:p w14:paraId="74320D4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724" w:type="dxa"/>
            <w:gridSpan w:val="2"/>
            <w:vAlign w:val="center"/>
          </w:tcPr>
          <w:p w14:paraId="3F344F2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r>
      <w:tr w:rsidR="001C20C5" w:rsidRPr="00875FAE" w14:paraId="0F6E22DA" w14:textId="77777777" w:rsidTr="001C20C5">
        <w:trPr>
          <w:trHeight w:val="292"/>
        </w:trPr>
        <w:tc>
          <w:tcPr>
            <w:tcW w:w="9149" w:type="dxa"/>
            <w:gridSpan w:val="4"/>
            <w:shd w:val="clear" w:color="auto" w:fill="auto"/>
            <w:noWrap/>
            <w:vAlign w:val="center"/>
          </w:tcPr>
          <w:p w14:paraId="4AFE0E0F" w14:textId="77777777" w:rsidR="001C20C5" w:rsidRPr="00875FAE" w:rsidRDefault="001C20C5" w:rsidP="001C20C5">
            <w:pPr>
              <w:spacing w:after="0" w:line="240" w:lineRule="auto"/>
              <w:rPr>
                <w:rFonts w:eastAsia="Times New Roman"/>
                <w:b/>
                <w:color w:val="000000"/>
                <w:sz w:val="20"/>
                <w:szCs w:val="20"/>
              </w:rPr>
            </w:pPr>
            <w:r w:rsidRPr="00875FAE">
              <w:rPr>
                <w:rFonts w:eastAsia="Times New Roman"/>
                <w:b/>
                <w:color w:val="000000"/>
                <w:sz w:val="20"/>
                <w:szCs w:val="20"/>
              </w:rPr>
              <w:t>B</w:t>
            </w:r>
          </w:p>
        </w:tc>
      </w:tr>
      <w:tr w:rsidR="001C20C5" w:rsidRPr="00875FAE" w14:paraId="04CEA621" w14:textId="77777777" w:rsidTr="001C20C5">
        <w:trPr>
          <w:trHeight w:val="292"/>
        </w:trPr>
        <w:tc>
          <w:tcPr>
            <w:tcW w:w="9149" w:type="dxa"/>
            <w:gridSpan w:val="4"/>
            <w:shd w:val="clear" w:color="auto" w:fill="auto"/>
            <w:noWrap/>
            <w:vAlign w:val="center"/>
          </w:tcPr>
          <w:p w14:paraId="0F3BD10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b/>
                <w:color w:val="000000"/>
                <w:sz w:val="20"/>
                <w:szCs w:val="20"/>
              </w:rPr>
              <w:t>Synovial Fluid Markers (median (IQR)) [range]</w:t>
            </w:r>
          </w:p>
        </w:tc>
      </w:tr>
      <w:tr w:rsidR="001C20C5" w:rsidRPr="00875FAE" w14:paraId="6DFF2CD4" w14:textId="77777777" w:rsidTr="001C20C5">
        <w:trPr>
          <w:trHeight w:val="292"/>
        </w:trPr>
        <w:tc>
          <w:tcPr>
            <w:tcW w:w="3701" w:type="dxa"/>
            <w:shd w:val="clear" w:color="auto" w:fill="auto"/>
            <w:noWrap/>
            <w:vAlign w:val="bottom"/>
            <w:hideMark/>
          </w:tcPr>
          <w:p w14:paraId="06C7F664"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COMP (m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04408D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7.3(90.3) [29.1-383.2]</w:t>
            </w:r>
          </w:p>
        </w:tc>
        <w:tc>
          <w:tcPr>
            <w:tcW w:w="2724" w:type="dxa"/>
            <w:gridSpan w:val="2"/>
            <w:vAlign w:val="bottom"/>
          </w:tcPr>
          <w:p w14:paraId="0D14B20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47.1(129.8) [44.5-310.6]</w:t>
            </w:r>
          </w:p>
        </w:tc>
      </w:tr>
      <w:tr w:rsidR="001C20C5" w:rsidRPr="00875FAE" w14:paraId="32EBEAD2" w14:textId="77777777" w:rsidTr="001C20C5">
        <w:trPr>
          <w:trHeight w:val="292"/>
        </w:trPr>
        <w:tc>
          <w:tcPr>
            <w:tcW w:w="3701" w:type="dxa"/>
            <w:shd w:val="clear" w:color="auto" w:fill="auto"/>
            <w:noWrap/>
            <w:vAlign w:val="bottom"/>
            <w:hideMark/>
          </w:tcPr>
          <w:p w14:paraId="7167C33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HA (m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34B9EFA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7.7(9.1) [3.1-34.0]</w:t>
            </w:r>
          </w:p>
        </w:tc>
        <w:tc>
          <w:tcPr>
            <w:tcW w:w="2724" w:type="dxa"/>
            <w:gridSpan w:val="2"/>
            <w:vAlign w:val="bottom"/>
          </w:tcPr>
          <w:p w14:paraId="5C2C84B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4.2(23.1) [1.6-48.9]</w:t>
            </w:r>
          </w:p>
        </w:tc>
      </w:tr>
      <w:tr w:rsidR="001C20C5" w:rsidRPr="00875FAE" w14:paraId="694A4F23" w14:textId="77777777" w:rsidTr="001C20C5">
        <w:trPr>
          <w:trHeight w:val="292"/>
        </w:trPr>
        <w:tc>
          <w:tcPr>
            <w:tcW w:w="3701" w:type="dxa"/>
            <w:shd w:val="clear" w:color="auto" w:fill="auto"/>
            <w:noWrap/>
            <w:vAlign w:val="bottom"/>
            <w:hideMark/>
          </w:tcPr>
          <w:p w14:paraId="1F9C56AE"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CD14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BB6034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65.6(1516.9) [11.3-5014.7]</w:t>
            </w:r>
          </w:p>
        </w:tc>
        <w:tc>
          <w:tcPr>
            <w:tcW w:w="2724" w:type="dxa"/>
            <w:gridSpan w:val="2"/>
            <w:vAlign w:val="bottom"/>
          </w:tcPr>
          <w:p w14:paraId="20A8081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308.4(2144.2) [479.1-3880.2]</w:t>
            </w:r>
          </w:p>
        </w:tc>
      </w:tr>
      <w:tr w:rsidR="001C20C5" w:rsidRPr="00875FAE" w14:paraId="014E3A81" w14:textId="77777777" w:rsidTr="001C20C5">
        <w:trPr>
          <w:trHeight w:val="336"/>
        </w:trPr>
        <w:tc>
          <w:tcPr>
            <w:tcW w:w="3701" w:type="dxa"/>
            <w:shd w:val="clear" w:color="auto" w:fill="auto"/>
            <w:noWrap/>
            <w:vAlign w:val="bottom"/>
            <w:hideMark/>
          </w:tcPr>
          <w:p w14:paraId="62CADF2F"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ADAMTS-4/aggrecanase-1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1BE0F66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21.4) [0.4-44.0]</w:t>
            </w:r>
          </w:p>
        </w:tc>
        <w:tc>
          <w:tcPr>
            <w:tcW w:w="2724" w:type="dxa"/>
            <w:gridSpan w:val="2"/>
            <w:vAlign w:val="bottom"/>
          </w:tcPr>
          <w:p w14:paraId="205894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17.4) [0.4-34]</w:t>
            </w:r>
          </w:p>
        </w:tc>
      </w:tr>
      <w:tr w:rsidR="001C20C5" w:rsidRPr="00875FAE" w14:paraId="6227E817" w14:textId="77777777" w:rsidTr="001C20C5">
        <w:trPr>
          <w:trHeight w:val="292"/>
        </w:trPr>
        <w:tc>
          <w:tcPr>
            <w:tcW w:w="3701" w:type="dxa"/>
            <w:shd w:val="clear" w:color="auto" w:fill="auto"/>
            <w:noWrap/>
            <w:vAlign w:val="bottom"/>
            <w:hideMark/>
          </w:tcPr>
          <w:p w14:paraId="31270A4E"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MP-1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41C328F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3(5.3) [0.04-22.9]</w:t>
            </w:r>
          </w:p>
        </w:tc>
        <w:tc>
          <w:tcPr>
            <w:tcW w:w="2724" w:type="dxa"/>
            <w:gridSpan w:val="2"/>
            <w:vAlign w:val="bottom"/>
          </w:tcPr>
          <w:p w14:paraId="7706FD1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7(7.9) [0.3-10.1]</w:t>
            </w:r>
          </w:p>
        </w:tc>
      </w:tr>
      <w:tr w:rsidR="001C20C5" w:rsidRPr="00875FAE" w14:paraId="41E5CC4D" w14:textId="77777777" w:rsidTr="001C20C5">
        <w:trPr>
          <w:trHeight w:val="292"/>
        </w:trPr>
        <w:tc>
          <w:tcPr>
            <w:tcW w:w="3701" w:type="dxa"/>
            <w:shd w:val="clear" w:color="auto" w:fill="auto"/>
            <w:noWrap/>
            <w:vAlign w:val="bottom"/>
            <w:hideMark/>
          </w:tcPr>
          <w:p w14:paraId="2FFFB610"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MP-3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7FF85961"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36.2(205.2) [0-5060.9]</w:t>
            </w:r>
          </w:p>
        </w:tc>
        <w:tc>
          <w:tcPr>
            <w:tcW w:w="2724" w:type="dxa"/>
            <w:gridSpan w:val="2"/>
            <w:vAlign w:val="bottom"/>
          </w:tcPr>
          <w:p w14:paraId="7589C8B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532.7(515.8) [163.8- 2867.8]</w:t>
            </w:r>
          </w:p>
        </w:tc>
      </w:tr>
      <w:tr w:rsidR="001C20C5" w:rsidRPr="00875FAE" w14:paraId="553D3C52" w14:textId="77777777" w:rsidTr="001C20C5">
        <w:trPr>
          <w:trHeight w:val="292"/>
        </w:trPr>
        <w:tc>
          <w:tcPr>
            <w:tcW w:w="3701" w:type="dxa"/>
            <w:shd w:val="clear" w:color="auto" w:fill="auto"/>
            <w:noWrap/>
            <w:vAlign w:val="bottom"/>
            <w:hideMark/>
          </w:tcPr>
          <w:p w14:paraId="27DB8C40"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100A13 (p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2CA04AC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29.4(2116.3) [946.5-6795.6]</w:t>
            </w:r>
          </w:p>
        </w:tc>
        <w:tc>
          <w:tcPr>
            <w:tcW w:w="2724" w:type="dxa"/>
            <w:gridSpan w:val="2"/>
            <w:vAlign w:val="bottom"/>
          </w:tcPr>
          <w:p w14:paraId="1C61210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52.5(2723.2) [0-5807.8]</w:t>
            </w:r>
          </w:p>
        </w:tc>
      </w:tr>
      <w:tr w:rsidR="001C20C5" w:rsidRPr="00875FAE" w14:paraId="3F8CFAB4" w14:textId="77777777" w:rsidTr="001C20C5">
        <w:trPr>
          <w:trHeight w:val="292"/>
        </w:trPr>
        <w:tc>
          <w:tcPr>
            <w:tcW w:w="3701" w:type="dxa"/>
            <w:shd w:val="clear" w:color="000000" w:fill="auto"/>
            <w:noWrap/>
            <w:vAlign w:val="bottom"/>
            <w:hideMark/>
          </w:tcPr>
          <w:p w14:paraId="293FFEC4"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YWHAQ (ngml</w:t>
            </w:r>
            <w:r w:rsidRPr="00875FAE">
              <w:rPr>
                <w:rFonts w:eastAsia="Times New Roman"/>
                <w:color w:val="000000"/>
                <w:sz w:val="20"/>
                <w:szCs w:val="20"/>
                <w:vertAlign w:val="superscript"/>
              </w:rPr>
              <w:t>-1</w:t>
            </w:r>
            <w:r w:rsidRPr="00875FAE">
              <w:rPr>
                <w:rFonts w:eastAsia="Times New Roman"/>
                <w:color w:val="000000"/>
                <w:sz w:val="20"/>
                <w:szCs w:val="20"/>
              </w:rPr>
              <w:t>)</w:t>
            </w:r>
          </w:p>
        </w:tc>
        <w:tc>
          <w:tcPr>
            <w:tcW w:w="2724" w:type="dxa"/>
            <w:shd w:val="clear" w:color="auto" w:fill="auto"/>
            <w:noWrap/>
            <w:vAlign w:val="bottom"/>
            <w:hideMark/>
          </w:tcPr>
          <w:p w14:paraId="171D6B0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0.5) [0.5-10.6]</w:t>
            </w:r>
          </w:p>
        </w:tc>
        <w:tc>
          <w:tcPr>
            <w:tcW w:w="2724" w:type="dxa"/>
            <w:gridSpan w:val="2"/>
            <w:vAlign w:val="bottom"/>
          </w:tcPr>
          <w:p w14:paraId="5EA01D3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5(2.0) [0.5-7.98]</w:t>
            </w:r>
          </w:p>
        </w:tc>
      </w:tr>
      <w:tr w:rsidR="001C20C5" w:rsidRPr="00875FAE" w14:paraId="4AFFF714" w14:textId="77777777" w:rsidTr="001C20C5">
        <w:trPr>
          <w:trHeight w:val="292"/>
        </w:trPr>
        <w:tc>
          <w:tcPr>
            <w:tcW w:w="3701" w:type="dxa"/>
            <w:shd w:val="clear" w:color="000000" w:fill="auto"/>
            <w:noWrap/>
            <w:vAlign w:val="bottom"/>
            <w:hideMark/>
          </w:tcPr>
          <w:p w14:paraId="1E7AA8AE" w14:textId="178D17D7" w:rsidR="001C20C5" w:rsidRPr="00875FAE" w:rsidRDefault="008C3760" w:rsidP="001C20C5">
            <w:pPr>
              <w:spacing w:after="0" w:line="240" w:lineRule="auto"/>
              <w:rPr>
                <w:rFonts w:eastAsia="Times New Roman"/>
                <w:color w:val="000000"/>
                <w:sz w:val="20"/>
                <w:szCs w:val="20"/>
              </w:rPr>
            </w:pPr>
            <w:r w:rsidRPr="00875FAE">
              <w:rPr>
                <w:rFonts w:eastAsia="Times New Roman"/>
                <w:color w:val="000000"/>
                <w:sz w:val="20"/>
                <w:szCs w:val="20"/>
              </w:rPr>
              <w:t>LYVE-1 (n</w:t>
            </w:r>
            <w:r w:rsidR="001C20C5" w:rsidRPr="00875FAE">
              <w:rPr>
                <w:rFonts w:eastAsia="Times New Roman"/>
                <w:color w:val="000000"/>
                <w:sz w:val="20"/>
                <w:szCs w:val="20"/>
              </w:rPr>
              <w:t>gml</w:t>
            </w:r>
            <w:r w:rsidR="001C20C5" w:rsidRPr="00875FAE">
              <w:rPr>
                <w:rFonts w:eastAsia="Times New Roman"/>
                <w:color w:val="000000"/>
                <w:sz w:val="20"/>
                <w:szCs w:val="20"/>
                <w:vertAlign w:val="superscript"/>
              </w:rPr>
              <w:t>-1</w:t>
            </w:r>
            <w:r w:rsidR="001C20C5" w:rsidRPr="00875FAE">
              <w:rPr>
                <w:rFonts w:eastAsia="Times New Roman"/>
                <w:color w:val="000000"/>
                <w:sz w:val="20"/>
                <w:szCs w:val="20"/>
              </w:rPr>
              <w:t>)</w:t>
            </w:r>
          </w:p>
        </w:tc>
        <w:tc>
          <w:tcPr>
            <w:tcW w:w="2724" w:type="dxa"/>
            <w:shd w:val="clear" w:color="000000" w:fill="FFFFFF"/>
            <w:noWrap/>
            <w:vAlign w:val="bottom"/>
            <w:hideMark/>
          </w:tcPr>
          <w:p w14:paraId="62A5D428" w14:textId="4412024B" w:rsidR="001C20C5" w:rsidRPr="00875FAE" w:rsidRDefault="008C3760" w:rsidP="001C20C5">
            <w:pPr>
              <w:spacing w:after="0" w:line="240" w:lineRule="auto"/>
              <w:jc w:val="center"/>
              <w:rPr>
                <w:rFonts w:eastAsia="Times New Roman"/>
                <w:color w:val="000000"/>
                <w:sz w:val="20"/>
                <w:szCs w:val="20"/>
              </w:rPr>
            </w:pPr>
            <w:r w:rsidRPr="00875FAE">
              <w:rPr>
                <w:rFonts w:eastAsia="Times New Roman"/>
                <w:color w:val="000000"/>
                <w:sz w:val="20"/>
                <w:szCs w:val="20"/>
              </w:rPr>
              <w:t>4.1(4.1) [1.5-16.1</w:t>
            </w:r>
            <w:r w:rsidR="001C20C5" w:rsidRPr="00875FAE">
              <w:rPr>
                <w:rFonts w:eastAsia="Times New Roman"/>
                <w:color w:val="000000"/>
                <w:sz w:val="20"/>
                <w:szCs w:val="20"/>
              </w:rPr>
              <w:t>]</w:t>
            </w:r>
          </w:p>
        </w:tc>
        <w:tc>
          <w:tcPr>
            <w:tcW w:w="2724" w:type="dxa"/>
            <w:gridSpan w:val="2"/>
            <w:shd w:val="clear" w:color="000000" w:fill="FFFFFF"/>
            <w:vAlign w:val="bottom"/>
          </w:tcPr>
          <w:p w14:paraId="0EC8DE2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1(1.5) [0.5-5.3]</w:t>
            </w:r>
          </w:p>
        </w:tc>
      </w:tr>
      <w:tr w:rsidR="001C20C5" w:rsidRPr="00875FAE" w14:paraId="71B84652" w14:textId="77777777" w:rsidTr="001C20C5">
        <w:trPr>
          <w:gridAfter w:val="1"/>
          <w:wAfter w:w="62" w:type="dxa"/>
          <w:trHeight w:val="292"/>
        </w:trPr>
        <w:tc>
          <w:tcPr>
            <w:tcW w:w="9087" w:type="dxa"/>
            <w:gridSpan w:val="3"/>
            <w:shd w:val="clear" w:color="auto" w:fill="auto"/>
            <w:noWrap/>
            <w:vAlign w:val="bottom"/>
          </w:tcPr>
          <w:p w14:paraId="58B6A3D7" w14:textId="77777777" w:rsidR="001C20C5" w:rsidRPr="00875FAE" w:rsidRDefault="001C20C5" w:rsidP="001C20C5">
            <w:pPr>
              <w:spacing w:after="0" w:line="240" w:lineRule="auto"/>
              <w:rPr>
                <w:rFonts w:eastAsia="Times New Roman"/>
                <w:b/>
                <w:color w:val="000000"/>
                <w:sz w:val="20"/>
                <w:szCs w:val="20"/>
              </w:rPr>
            </w:pPr>
            <w:r w:rsidRPr="00875FAE">
              <w:rPr>
                <w:rFonts w:eastAsia="Times New Roman"/>
                <w:b/>
                <w:color w:val="000000"/>
                <w:sz w:val="20"/>
                <w:szCs w:val="20"/>
              </w:rPr>
              <w:t>Plasma Markers (median(IQR)) [range]</w:t>
            </w:r>
          </w:p>
        </w:tc>
      </w:tr>
      <w:tr w:rsidR="001C20C5" w:rsidRPr="00875FAE" w14:paraId="6AAA323E" w14:textId="77777777" w:rsidTr="001C20C5">
        <w:trPr>
          <w:trHeight w:val="292"/>
        </w:trPr>
        <w:tc>
          <w:tcPr>
            <w:tcW w:w="3701" w:type="dxa"/>
            <w:shd w:val="clear" w:color="auto" w:fill="auto"/>
            <w:noWrap/>
            <w:vAlign w:val="bottom"/>
            <w:hideMark/>
          </w:tcPr>
          <w:p w14:paraId="456EA21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COMP (ng/ml)</w:t>
            </w:r>
          </w:p>
        </w:tc>
        <w:tc>
          <w:tcPr>
            <w:tcW w:w="2724" w:type="dxa"/>
            <w:shd w:val="clear" w:color="auto" w:fill="auto"/>
            <w:noWrap/>
            <w:vAlign w:val="bottom"/>
            <w:hideMark/>
          </w:tcPr>
          <w:p w14:paraId="404E02C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91.4(155.3) [342.4-758.2]</w:t>
            </w:r>
          </w:p>
        </w:tc>
        <w:tc>
          <w:tcPr>
            <w:tcW w:w="2724" w:type="dxa"/>
            <w:gridSpan w:val="2"/>
            <w:vAlign w:val="bottom"/>
          </w:tcPr>
          <w:p w14:paraId="0BCDA11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629.5(230.7) [342.4-1212.0]</w:t>
            </w:r>
          </w:p>
        </w:tc>
      </w:tr>
      <w:tr w:rsidR="001C20C5" w:rsidRPr="00875FAE" w14:paraId="41002A00" w14:textId="77777777" w:rsidTr="001C20C5">
        <w:trPr>
          <w:trHeight w:val="292"/>
        </w:trPr>
        <w:tc>
          <w:tcPr>
            <w:tcW w:w="3701" w:type="dxa"/>
            <w:shd w:val="clear" w:color="auto" w:fill="auto"/>
            <w:noWrap/>
            <w:vAlign w:val="bottom"/>
            <w:hideMark/>
          </w:tcPr>
          <w:p w14:paraId="1E565F86"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HA (ng/ml)</w:t>
            </w:r>
          </w:p>
        </w:tc>
        <w:tc>
          <w:tcPr>
            <w:tcW w:w="2724" w:type="dxa"/>
            <w:shd w:val="clear" w:color="auto" w:fill="auto"/>
            <w:noWrap/>
            <w:vAlign w:val="bottom"/>
            <w:hideMark/>
          </w:tcPr>
          <w:p w14:paraId="729B59D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5.0) [0.5-20.9]</w:t>
            </w:r>
          </w:p>
        </w:tc>
        <w:tc>
          <w:tcPr>
            <w:tcW w:w="2724" w:type="dxa"/>
            <w:gridSpan w:val="2"/>
            <w:vAlign w:val="bottom"/>
          </w:tcPr>
          <w:p w14:paraId="4CD275D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5(16.2) [0.5-57.8]</w:t>
            </w:r>
          </w:p>
        </w:tc>
      </w:tr>
    </w:tbl>
    <w:p w14:paraId="3E581ADE" w14:textId="77777777" w:rsidR="001C20C5" w:rsidRPr="00875FAE" w:rsidRDefault="001C20C5" w:rsidP="001C20C5">
      <w:pPr>
        <w:spacing w:line="480" w:lineRule="auto"/>
        <w:contextualSpacing/>
        <w:rPr>
          <w:szCs w:val="20"/>
        </w:rPr>
      </w:pPr>
    </w:p>
    <w:p w14:paraId="59EF9C78" w14:textId="77777777" w:rsidR="001C20C5" w:rsidRPr="00875FAE" w:rsidRDefault="001C20C5" w:rsidP="001C20C5">
      <w:pPr>
        <w:widowControl w:val="0"/>
        <w:autoSpaceDE w:val="0"/>
        <w:autoSpaceDN w:val="0"/>
        <w:adjustRightInd w:val="0"/>
        <w:spacing w:after="240" w:line="480" w:lineRule="auto"/>
        <w:rPr>
          <w:rFonts w:cs="Times"/>
          <w:i/>
          <w:lang w:val="en-US"/>
        </w:rPr>
      </w:pPr>
      <w:r w:rsidRPr="00875FAE">
        <w:rPr>
          <w:rFonts w:cs="Times"/>
          <w:i/>
          <w:lang w:val="en-US"/>
        </w:rPr>
        <w:t>Abbreviations: ADAMTS-4 (A disintegrin and metalloproteinase with thrombospondin motifs 4); BMI( body mass index); COMP (cartilage oligomeric matrix protein); HA (hyaluronan); IQR (interquartile range); LYVE-1 (</w:t>
      </w:r>
      <w:r w:rsidRPr="00875FAE">
        <w:rPr>
          <w:i/>
        </w:rPr>
        <w:t>Lymphatic Vessel Endothelial Hyaluronan Receptor-1);</w:t>
      </w:r>
      <w:r w:rsidRPr="00875FAE">
        <w:rPr>
          <w:rFonts w:cs="Times"/>
          <w:i/>
          <w:lang w:val="en-US"/>
        </w:rPr>
        <w:t xml:space="preserve"> sCD14 (soluble CD14); S100A13 (</w:t>
      </w:r>
      <w:r w:rsidRPr="00875FAE">
        <w:rPr>
          <w:rFonts w:cs="AdvPSNCS-R"/>
          <w:i/>
          <w:lang w:eastAsia="en-GB"/>
        </w:rPr>
        <w:t xml:space="preserve">S100 calcium binding protein A13); </w:t>
      </w:r>
      <w:r w:rsidRPr="00875FAE">
        <w:rPr>
          <w:rFonts w:cs="Times"/>
          <w:i/>
          <w:lang w:val="en-US"/>
        </w:rPr>
        <w:t>YWHAQ (</w:t>
      </w:r>
      <w:r w:rsidRPr="00875FAE">
        <w:rPr>
          <w:rFonts w:cs="Times"/>
          <w:i/>
          <w:color w:val="101010"/>
          <w:lang w:val="en-US"/>
        </w:rPr>
        <w:t>14-3-3 protein theta).</w:t>
      </w:r>
      <w:r w:rsidRPr="00875FAE">
        <w:rPr>
          <w:rFonts w:cs="Times"/>
          <w:i/>
          <w:lang w:val="en-US"/>
        </w:rPr>
        <w:t xml:space="preserve"> </w:t>
      </w:r>
    </w:p>
    <w:p w14:paraId="64686478" w14:textId="77777777" w:rsidR="001C20C5" w:rsidRPr="00875FAE" w:rsidRDefault="001C20C5" w:rsidP="00493E98">
      <w:pPr>
        <w:rPr>
          <w:lang w:val="en-US"/>
        </w:rPr>
        <w:sectPr w:rsidR="001C20C5" w:rsidRPr="00875FAE" w:rsidSect="006A30BC">
          <w:footerReference w:type="default" r:id="rId14"/>
          <w:pgSz w:w="11906" w:h="16838"/>
          <w:pgMar w:top="1440" w:right="1440" w:bottom="1440" w:left="1440" w:header="709" w:footer="709" w:gutter="0"/>
          <w:lnNumType w:countBy="1" w:restart="continuous"/>
          <w:cols w:space="708"/>
          <w:docGrid w:linePitch="360"/>
        </w:sectPr>
      </w:pPr>
    </w:p>
    <w:p w14:paraId="20AD50BC" w14:textId="77777777" w:rsidR="001C20C5" w:rsidRPr="00875FAE" w:rsidRDefault="001C20C5" w:rsidP="001C20C5">
      <w:pPr>
        <w:spacing w:line="480" w:lineRule="auto"/>
        <w:rPr>
          <w:lang w:val="en-US"/>
        </w:rPr>
      </w:pPr>
      <w:r w:rsidRPr="00875FAE">
        <w:rPr>
          <w:b/>
          <w:szCs w:val="20"/>
        </w:rPr>
        <w:t>Table 2.</w:t>
      </w:r>
      <w:r w:rsidRPr="00875FAE">
        <w:rPr>
          <w:szCs w:val="20"/>
        </w:rPr>
        <w:t xml:space="preserve"> </w:t>
      </w:r>
      <w:r w:rsidRPr="00875FAE">
        <w:rPr>
          <w:lang w:val="en-US"/>
        </w:rPr>
        <w:t>Demographic data for patient participants whose synovial fluid samples were used for proteomic analysis and who responded clinically (responders) or who did not respond (non-responders) to either osteotomy or microfracture.</w:t>
      </w:r>
    </w:p>
    <w:p w14:paraId="259F5C28" w14:textId="27C5A56F" w:rsidR="001C20C5" w:rsidRPr="00875FAE" w:rsidRDefault="001C20C5" w:rsidP="00493E98">
      <w:pPr>
        <w:rPr>
          <w:lang w:val="en-US"/>
        </w:rPr>
      </w:pPr>
    </w:p>
    <w:p w14:paraId="7A8883C7" w14:textId="77777777" w:rsidR="001C20C5" w:rsidRPr="00875FAE" w:rsidRDefault="001C20C5" w:rsidP="00493E98">
      <w:pPr>
        <w:rPr>
          <w:lang w:val="en-US"/>
        </w:rPr>
      </w:pPr>
    </w:p>
    <w:tbl>
      <w:tblPr>
        <w:tblpPr w:leftFromText="180" w:rightFromText="180" w:vertAnchor="page" w:horzAnchor="page" w:tblpX="1369" w:tblpY="2881"/>
        <w:tblW w:w="13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0"/>
        <w:gridCol w:w="1909"/>
        <w:gridCol w:w="2391"/>
        <w:gridCol w:w="1287"/>
        <w:gridCol w:w="1891"/>
        <w:gridCol w:w="2317"/>
        <w:gridCol w:w="1275"/>
      </w:tblGrid>
      <w:tr w:rsidR="001C20C5" w:rsidRPr="00875FAE" w14:paraId="4E54FA67" w14:textId="77777777" w:rsidTr="001C20C5">
        <w:trPr>
          <w:trHeight w:val="228"/>
        </w:trPr>
        <w:tc>
          <w:tcPr>
            <w:tcW w:w="2420" w:type="dxa"/>
            <w:vMerge w:val="restart"/>
            <w:shd w:val="clear" w:color="auto" w:fill="auto"/>
            <w:noWrap/>
            <w:vAlign w:val="bottom"/>
            <w:hideMark/>
          </w:tcPr>
          <w:p w14:paraId="09DF409C" w14:textId="77777777" w:rsidR="001C20C5" w:rsidRPr="00875FAE" w:rsidRDefault="001C20C5" w:rsidP="001C20C5">
            <w:pPr>
              <w:spacing w:after="0" w:line="240" w:lineRule="auto"/>
              <w:rPr>
                <w:rFonts w:eastAsia="Times New Roman"/>
                <w:color w:val="000000"/>
                <w:sz w:val="20"/>
                <w:szCs w:val="20"/>
              </w:rPr>
            </w:pPr>
          </w:p>
        </w:tc>
        <w:tc>
          <w:tcPr>
            <w:tcW w:w="5587" w:type="dxa"/>
            <w:gridSpan w:val="3"/>
            <w:shd w:val="clear" w:color="auto" w:fill="auto"/>
            <w:noWrap/>
            <w:vAlign w:val="center"/>
            <w:hideMark/>
          </w:tcPr>
          <w:p w14:paraId="54BE440A"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Osteotomy </w:t>
            </w:r>
          </w:p>
        </w:tc>
        <w:tc>
          <w:tcPr>
            <w:tcW w:w="5483" w:type="dxa"/>
            <w:gridSpan w:val="3"/>
            <w:shd w:val="clear" w:color="auto" w:fill="auto"/>
            <w:noWrap/>
            <w:vAlign w:val="center"/>
            <w:hideMark/>
          </w:tcPr>
          <w:p w14:paraId="22450EC9"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Microfracture</w:t>
            </w:r>
          </w:p>
        </w:tc>
      </w:tr>
      <w:tr w:rsidR="001C20C5" w:rsidRPr="00875FAE" w14:paraId="10B24276" w14:textId="77777777" w:rsidTr="001C20C5">
        <w:trPr>
          <w:trHeight w:val="228"/>
        </w:trPr>
        <w:tc>
          <w:tcPr>
            <w:tcW w:w="2420" w:type="dxa"/>
            <w:vMerge/>
            <w:shd w:val="clear" w:color="auto" w:fill="auto"/>
            <w:noWrap/>
            <w:vAlign w:val="bottom"/>
            <w:hideMark/>
          </w:tcPr>
          <w:p w14:paraId="2D1722E7" w14:textId="77777777" w:rsidR="001C20C5" w:rsidRPr="00875FAE" w:rsidRDefault="001C20C5" w:rsidP="001C20C5">
            <w:pPr>
              <w:spacing w:after="0" w:line="240" w:lineRule="auto"/>
              <w:rPr>
                <w:rFonts w:eastAsia="Times New Roman"/>
                <w:color w:val="000000"/>
                <w:sz w:val="20"/>
                <w:szCs w:val="20"/>
              </w:rPr>
            </w:pPr>
          </w:p>
        </w:tc>
        <w:tc>
          <w:tcPr>
            <w:tcW w:w="1909" w:type="dxa"/>
            <w:shd w:val="clear" w:color="auto" w:fill="auto"/>
            <w:noWrap/>
            <w:vAlign w:val="center"/>
            <w:hideMark/>
          </w:tcPr>
          <w:p w14:paraId="6BA2B774"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esponders (R) (n=3)</w:t>
            </w:r>
          </w:p>
        </w:tc>
        <w:tc>
          <w:tcPr>
            <w:tcW w:w="2391" w:type="dxa"/>
            <w:shd w:val="clear" w:color="auto" w:fill="auto"/>
            <w:noWrap/>
            <w:vAlign w:val="center"/>
            <w:hideMark/>
          </w:tcPr>
          <w:p w14:paraId="5C64DE8A"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on-responders (NR) (n=4)</w:t>
            </w:r>
          </w:p>
        </w:tc>
        <w:tc>
          <w:tcPr>
            <w:tcW w:w="1287" w:type="dxa"/>
            <w:shd w:val="clear" w:color="auto" w:fill="auto"/>
            <w:noWrap/>
            <w:vAlign w:val="center"/>
            <w:hideMark/>
          </w:tcPr>
          <w:p w14:paraId="24BA48A6"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p value </w:t>
            </w:r>
          </w:p>
          <w:p w14:paraId="1981CD17"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 v NR</w:t>
            </w:r>
          </w:p>
        </w:tc>
        <w:tc>
          <w:tcPr>
            <w:tcW w:w="1891" w:type="dxa"/>
            <w:shd w:val="clear" w:color="auto" w:fill="auto"/>
            <w:noWrap/>
            <w:vAlign w:val="center"/>
            <w:hideMark/>
          </w:tcPr>
          <w:p w14:paraId="23A5BB75"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esponders (R) (n=3)</w:t>
            </w:r>
          </w:p>
        </w:tc>
        <w:tc>
          <w:tcPr>
            <w:tcW w:w="2317" w:type="dxa"/>
            <w:shd w:val="clear" w:color="auto" w:fill="auto"/>
            <w:noWrap/>
            <w:vAlign w:val="center"/>
            <w:hideMark/>
          </w:tcPr>
          <w:p w14:paraId="281531A6"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on-responders (NR)</w:t>
            </w:r>
          </w:p>
          <w:p w14:paraId="501E8558"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n=3)</w:t>
            </w:r>
          </w:p>
        </w:tc>
        <w:tc>
          <w:tcPr>
            <w:tcW w:w="1275" w:type="dxa"/>
            <w:shd w:val="clear" w:color="auto" w:fill="auto"/>
            <w:noWrap/>
            <w:vAlign w:val="center"/>
            <w:hideMark/>
          </w:tcPr>
          <w:p w14:paraId="3DEE6B38"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 xml:space="preserve">p value </w:t>
            </w:r>
          </w:p>
          <w:p w14:paraId="7E940C8C" w14:textId="77777777" w:rsidR="001C20C5" w:rsidRPr="00875FAE" w:rsidRDefault="001C20C5" w:rsidP="001C20C5">
            <w:pPr>
              <w:spacing w:after="0" w:line="240" w:lineRule="auto"/>
              <w:jc w:val="center"/>
              <w:rPr>
                <w:rFonts w:eastAsia="Times New Roman"/>
                <w:b/>
                <w:bCs/>
                <w:color w:val="000000"/>
                <w:sz w:val="20"/>
                <w:szCs w:val="20"/>
              </w:rPr>
            </w:pPr>
            <w:r w:rsidRPr="00875FAE">
              <w:rPr>
                <w:rFonts w:eastAsia="Times New Roman"/>
                <w:b/>
                <w:bCs/>
                <w:color w:val="000000"/>
                <w:sz w:val="20"/>
                <w:szCs w:val="20"/>
              </w:rPr>
              <w:t>R v NR</w:t>
            </w:r>
          </w:p>
        </w:tc>
      </w:tr>
      <w:tr w:rsidR="001C20C5" w:rsidRPr="00875FAE" w14:paraId="7A5B52A7" w14:textId="77777777" w:rsidTr="001C20C5">
        <w:trPr>
          <w:trHeight w:val="228"/>
        </w:trPr>
        <w:tc>
          <w:tcPr>
            <w:tcW w:w="2420" w:type="dxa"/>
            <w:shd w:val="clear" w:color="auto" w:fill="auto"/>
            <w:noWrap/>
            <w:vAlign w:val="bottom"/>
            <w:hideMark/>
          </w:tcPr>
          <w:p w14:paraId="21AC560D"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Difference in Lysholm score</w:t>
            </w:r>
          </w:p>
        </w:tc>
        <w:tc>
          <w:tcPr>
            <w:tcW w:w="1909" w:type="dxa"/>
            <w:shd w:val="clear" w:color="auto" w:fill="auto"/>
            <w:noWrap/>
            <w:vAlign w:val="center"/>
            <w:hideMark/>
          </w:tcPr>
          <w:p w14:paraId="6B6DF88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4 (21-62)</w:t>
            </w:r>
          </w:p>
        </w:tc>
        <w:tc>
          <w:tcPr>
            <w:tcW w:w="2391" w:type="dxa"/>
            <w:shd w:val="clear" w:color="auto" w:fill="auto"/>
            <w:noWrap/>
            <w:vAlign w:val="center"/>
            <w:hideMark/>
          </w:tcPr>
          <w:p w14:paraId="74E3472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8 (0 - -16)</w:t>
            </w:r>
          </w:p>
        </w:tc>
        <w:tc>
          <w:tcPr>
            <w:tcW w:w="1287" w:type="dxa"/>
            <w:shd w:val="clear" w:color="auto" w:fill="auto"/>
            <w:noWrap/>
            <w:vAlign w:val="center"/>
            <w:hideMark/>
          </w:tcPr>
          <w:p w14:paraId="4E2D785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04</w:t>
            </w:r>
          </w:p>
        </w:tc>
        <w:tc>
          <w:tcPr>
            <w:tcW w:w="1891" w:type="dxa"/>
            <w:shd w:val="clear" w:color="auto" w:fill="auto"/>
            <w:noWrap/>
            <w:vAlign w:val="bottom"/>
            <w:hideMark/>
          </w:tcPr>
          <w:p w14:paraId="416F4F7E"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6 (16-72)</w:t>
            </w:r>
          </w:p>
        </w:tc>
        <w:tc>
          <w:tcPr>
            <w:tcW w:w="2317" w:type="dxa"/>
            <w:shd w:val="clear" w:color="auto" w:fill="auto"/>
            <w:noWrap/>
            <w:vAlign w:val="bottom"/>
            <w:hideMark/>
          </w:tcPr>
          <w:p w14:paraId="6649681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 (0 - -4)</w:t>
            </w:r>
          </w:p>
        </w:tc>
        <w:tc>
          <w:tcPr>
            <w:tcW w:w="1275" w:type="dxa"/>
            <w:shd w:val="clear" w:color="auto" w:fill="auto"/>
            <w:noWrap/>
            <w:vAlign w:val="center"/>
            <w:hideMark/>
          </w:tcPr>
          <w:p w14:paraId="292B39F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70</w:t>
            </w:r>
          </w:p>
        </w:tc>
      </w:tr>
      <w:tr w:rsidR="002137A1" w:rsidRPr="00875FAE" w14:paraId="47F216C2" w14:textId="77777777" w:rsidTr="00007F08">
        <w:trPr>
          <w:trHeight w:val="228"/>
        </w:trPr>
        <w:tc>
          <w:tcPr>
            <w:tcW w:w="2420" w:type="dxa"/>
            <w:shd w:val="clear" w:color="auto" w:fill="auto"/>
            <w:noWrap/>
            <w:vAlign w:val="bottom"/>
          </w:tcPr>
          <w:p w14:paraId="734B8ECD" w14:textId="620F6F85" w:rsidR="002137A1" w:rsidRPr="00875FAE" w:rsidRDefault="002137A1" w:rsidP="001C20C5">
            <w:pPr>
              <w:keepNext/>
              <w:keepLines/>
              <w:tabs>
                <w:tab w:val="center" w:pos="4513"/>
                <w:tab w:val="right" w:pos="9026"/>
              </w:tabs>
              <w:spacing w:before="200" w:after="0" w:line="240" w:lineRule="auto"/>
              <w:outlineLvl w:val="4"/>
              <w:rPr>
                <w:rFonts w:eastAsia="Times New Roman"/>
                <w:color w:val="000000"/>
                <w:sz w:val="20"/>
                <w:szCs w:val="20"/>
              </w:rPr>
            </w:pPr>
            <w:r w:rsidRPr="00875FAE">
              <w:rPr>
                <w:rFonts w:eastAsia="Times New Roman"/>
                <w:color w:val="000000"/>
                <w:sz w:val="20"/>
                <w:szCs w:val="20"/>
              </w:rPr>
              <w:t>Baseline Kellgren-Lawrence score</w:t>
            </w:r>
          </w:p>
        </w:tc>
        <w:tc>
          <w:tcPr>
            <w:tcW w:w="1909" w:type="dxa"/>
            <w:shd w:val="clear" w:color="auto" w:fill="auto"/>
            <w:noWrap/>
            <w:vAlign w:val="center"/>
          </w:tcPr>
          <w:p w14:paraId="34B25365" w14:textId="6FDFE690"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2 (1.5-2.5)</w:t>
            </w:r>
          </w:p>
        </w:tc>
        <w:tc>
          <w:tcPr>
            <w:tcW w:w="2391" w:type="dxa"/>
            <w:shd w:val="clear" w:color="auto" w:fill="auto"/>
            <w:noWrap/>
            <w:vAlign w:val="center"/>
          </w:tcPr>
          <w:p w14:paraId="38362C86" w14:textId="5B2309A7"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2.5 (1-3)</w:t>
            </w:r>
          </w:p>
        </w:tc>
        <w:tc>
          <w:tcPr>
            <w:tcW w:w="1287" w:type="dxa"/>
            <w:shd w:val="clear" w:color="auto" w:fill="auto"/>
            <w:noWrap/>
            <w:vAlign w:val="center"/>
          </w:tcPr>
          <w:p w14:paraId="1156DA90" w14:textId="3C78DF34" w:rsidR="002137A1" w:rsidRPr="00875FAE" w:rsidRDefault="00585D7E" w:rsidP="00007F08">
            <w:pPr>
              <w:spacing w:after="0" w:line="240" w:lineRule="auto"/>
              <w:jc w:val="center"/>
              <w:rPr>
                <w:rFonts w:eastAsia="Times New Roman"/>
                <w:color w:val="000000"/>
                <w:sz w:val="20"/>
                <w:szCs w:val="20"/>
              </w:rPr>
            </w:pPr>
            <w:r w:rsidRPr="00875FAE">
              <w:rPr>
                <w:rFonts w:eastAsia="Times New Roman"/>
                <w:color w:val="000000"/>
                <w:sz w:val="20"/>
                <w:szCs w:val="20"/>
              </w:rPr>
              <w:t>0.465</w:t>
            </w:r>
          </w:p>
        </w:tc>
        <w:tc>
          <w:tcPr>
            <w:tcW w:w="1891" w:type="dxa"/>
            <w:shd w:val="clear" w:color="auto" w:fill="auto"/>
            <w:noWrap/>
            <w:vAlign w:val="center"/>
          </w:tcPr>
          <w:p w14:paraId="4C0B7D89" w14:textId="01F64A20" w:rsidR="002137A1" w:rsidRPr="00875FAE" w:rsidRDefault="00B21466" w:rsidP="00007F08">
            <w:pPr>
              <w:spacing w:after="0" w:line="240" w:lineRule="auto"/>
              <w:jc w:val="center"/>
              <w:rPr>
                <w:rFonts w:eastAsia="Times New Roman"/>
                <w:color w:val="000000"/>
                <w:sz w:val="20"/>
                <w:szCs w:val="20"/>
              </w:rPr>
            </w:pPr>
            <w:r w:rsidRPr="00875FAE">
              <w:rPr>
                <w:rFonts w:eastAsia="Times New Roman"/>
                <w:color w:val="000000"/>
                <w:sz w:val="20"/>
                <w:szCs w:val="20"/>
              </w:rPr>
              <w:t>0 (0-0)</w:t>
            </w:r>
          </w:p>
        </w:tc>
        <w:tc>
          <w:tcPr>
            <w:tcW w:w="2317" w:type="dxa"/>
            <w:shd w:val="clear" w:color="auto" w:fill="auto"/>
            <w:noWrap/>
            <w:vAlign w:val="center"/>
          </w:tcPr>
          <w:p w14:paraId="6FDBC596" w14:textId="762EDA5E" w:rsidR="002137A1" w:rsidRPr="00875FAE" w:rsidRDefault="00B21466" w:rsidP="00007F08">
            <w:pPr>
              <w:keepNext/>
              <w:keepLines/>
              <w:tabs>
                <w:tab w:val="center" w:pos="4513"/>
                <w:tab w:val="right" w:pos="9026"/>
              </w:tabs>
              <w:spacing w:before="200" w:after="0" w:line="240" w:lineRule="auto"/>
              <w:jc w:val="center"/>
              <w:outlineLvl w:val="5"/>
              <w:rPr>
                <w:rFonts w:eastAsia="Times New Roman"/>
                <w:color w:val="000000"/>
                <w:sz w:val="20"/>
                <w:szCs w:val="20"/>
              </w:rPr>
            </w:pPr>
            <w:r w:rsidRPr="00875FAE">
              <w:rPr>
                <w:rFonts w:eastAsia="Times New Roman"/>
                <w:color w:val="000000"/>
                <w:sz w:val="20"/>
                <w:szCs w:val="20"/>
              </w:rPr>
              <w:t>1 (1-2)</w:t>
            </w:r>
          </w:p>
        </w:tc>
        <w:tc>
          <w:tcPr>
            <w:tcW w:w="1275" w:type="dxa"/>
            <w:shd w:val="clear" w:color="auto" w:fill="auto"/>
            <w:noWrap/>
            <w:vAlign w:val="center"/>
          </w:tcPr>
          <w:p w14:paraId="5D37FD02" w14:textId="74BE1740" w:rsidR="002137A1" w:rsidRPr="00875FAE" w:rsidRDefault="00585D7E" w:rsidP="00007F08">
            <w:pPr>
              <w:spacing w:after="0" w:line="240" w:lineRule="auto"/>
              <w:jc w:val="center"/>
              <w:rPr>
                <w:rFonts w:eastAsia="Times New Roman"/>
                <w:color w:val="000000"/>
                <w:sz w:val="20"/>
                <w:szCs w:val="20"/>
              </w:rPr>
            </w:pPr>
            <w:r w:rsidRPr="00875FAE">
              <w:rPr>
                <w:rFonts w:eastAsia="Times New Roman"/>
                <w:color w:val="000000"/>
                <w:sz w:val="20"/>
                <w:szCs w:val="20"/>
              </w:rPr>
              <w:t>0.070</w:t>
            </w:r>
          </w:p>
        </w:tc>
      </w:tr>
      <w:tr w:rsidR="001C20C5" w:rsidRPr="00875FAE" w14:paraId="1A9E4D6B" w14:textId="77777777" w:rsidTr="001C20C5">
        <w:trPr>
          <w:trHeight w:val="228"/>
        </w:trPr>
        <w:tc>
          <w:tcPr>
            <w:tcW w:w="2420" w:type="dxa"/>
            <w:shd w:val="clear" w:color="auto" w:fill="auto"/>
            <w:noWrap/>
            <w:vAlign w:val="bottom"/>
            <w:hideMark/>
          </w:tcPr>
          <w:p w14:paraId="1C7ECB0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Age, yrs </w:t>
            </w:r>
          </w:p>
        </w:tc>
        <w:tc>
          <w:tcPr>
            <w:tcW w:w="1909" w:type="dxa"/>
            <w:shd w:val="clear" w:color="auto" w:fill="auto"/>
            <w:noWrap/>
            <w:vAlign w:val="center"/>
            <w:hideMark/>
          </w:tcPr>
          <w:p w14:paraId="473F96D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4 (29-59)</w:t>
            </w:r>
          </w:p>
        </w:tc>
        <w:tc>
          <w:tcPr>
            <w:tcW w:w="2391" w:type="dxa"/>
            <w:shd w:val="clear" w:color="auto" w:fill="auto"/>
            <w:noWrap/>
            <w:vAlign w:val="center"/>
            <w:hideMark/>
          </w:tcPr>
          <w:p w14:paraId="6D8ACB5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0 (31-46)</w:t>
            </w:r>
          </w:p>
        </w:tc>
        <w:tc>
          <w:tcPr>
            <w:tcW w:w="1287" w:type="dxa"/>
            <w:shd w:val="clear" w:color="auto" w:fill="auto"/>
            <w:noWrap/>
            <w:vAlign w:val="center"/>
            <w:hideMark/>
          </w:tcPr>
          <w:p w14:paraId="00A8820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07</w:t>
            </w:r>
          </w:p>
        </w:tc>
        <w:tc>
          <w:tcPr>
            <w:tcW w:w="1891" w:type="dxa"/>
            <w:shd w:val="clear" w:color="auto" w:fill="auto"/>
            <w:noWrap/>
            <w:vAlign w:val="center"/>
            <w:hideMark/>
          </w:tcPr>
          <w:p w14:paraId="5B913F4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5 (19-34)</w:t>
            </w:r>
          </w:p>
        </w:tc>
        <w:tc>
          <w:tcPr>
            <w:tcW w:w="2317" w:type="dxa"/>
            <w:shd w:val="clear" w:color="auto" w:fill="auto"/>
            <w:noWrap/>
            <w:vAlign w:val="center"/>
            <w:hideMark/>
          </w:tcPr>
          <w:p w14:paraId="6E346BF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8 (24-46)</w:t>
            </w:r>
          </w:p>
        </w:tc>
        <w:tc>
          <w:tcPr>
            <w:tcW w:w="1275" w:type="dxa"/>
            <w:shd w:val="clear" w:color="auto" w:fill="auto"/>
            <w:noWrap/>
            <w:vAlign w:val="center"/>
            <w:hideMark/>
          </w:tcPr>
          <w:p w14:paraId="6C1FCA3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201</w:t>
            </w:r>
          </w:p>
        </w:tc>
      </w:tr>
      <w:tr w:rsidR="001C20C5" w:rsidRPr="00875FAE" w14:paraId="67A35B0E" w14:textId="77777777" w:rsidTr="001C20C5">
        <w:trPr>
          <w:trHeight w:val="228"/>
        </w:trPr>
        <w:tc>
          <w:tcPr>
            <w:tcW w:w="2420" w:type="dxa"/>
            <w:shd w:val="clear" w:color="auto" w:fill="auto"/>
            <w:noWrap/>
            <w:vAlign w:val="bottom"/>
            <w:hideMark/>
          </w:tcPr>
          <w:p w14:paraId="460CD1D2"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Male (n)</w:t>
            </w:r>
          </w:p>
        </w:tc>
        <w:tc>
          <w:tcPr>
            <w:tcW w:w="1909" w:type="dxa"/>
            <w:shd w:val="clear" w:color="auto" w:fill="auto"/>
            <w:noWrap/>
            <w:vAlign w:val="center"/>
            <w:hideMark/>
          </w:tcPr>
          <w:p w14:paraId="74DA37D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w:t>
            </w:r>
          </w:p>
        </w:tc>
        <w:tc>
          <w:tcPr>
            <w:tcW w:w="2391" w:type="dxa"/>
            <w:shd w:val="clear" w:color="auto" w:fill="auto"/>
            <w:noWrap/>
            <w:vAlign w:val="center"/>
            <w:hideMark/>
          </w:tcPr>
          <w:p w14:paraId="729DD33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hideMark/>
          </w:tcPr>
          <w:p w14:paraId="2BBC5B7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hideMark/>
          </w:tcPr>
          <w:p w14:paraId="740DBB85"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hideMark/>
          </w:tcPr>
          <w:p w14:paraId="4DDFCE9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75" w:type="dxa"/>
            <w:shd w:val="clear" w:color="auto" w:fill="auto"/>
            <w:noWrap/>
            <w:vAlign w:val="center"/>
            <w:hideMark/>
          </w:tcPr>
          <w:p w14:paraId="1E0602B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25933035" w14:textId="77777777" w:rsidTr="001C20C5">
        <w:trPr>
          <w:trHeight w:val="228"/>
        </w:trPr>
        <w:tc>
          <w:tcPr>
            <w:tcW w:w="2420" w:type="dxa"/>
            <w:shd w:val="clear" w:color="auto" w:fill="auto"/>
            <w:noWrap/>
            <w:vAlign w:val="bottom"/>
          </w:tcPr>
          <w:p w14:paraId="00E91EDA"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BMI ((kg/m</w:t>
            </w:r>
            <w:r w:rsidRPr="00875FAE">
              <w:rPr>
                <w:rFonts w:eastAsia="Times New Roman"/>
                <w:color w:val="000000"/>
                <w:sz w:val="20"/>
                <w:szCs w:val="20"/>
                <w:vertAlign w:val="superscript"/>
              </w:rPr>
              <w:t>2</w:t>
            </w:r>
            <w:r w:rsidRPr="00875FAE">
              <w:rPr>
                <w:rFonts w:eastAsia="Times New Roman"/>
                <w:color w:val="000000"/>
                <w:sz w:val="20"/>
                <w:szCs w:val="20"/>
              </w:rPr>
              <w:t>)</w:t>
            </w:r>
          </w:p>
        </w:tc>
        <w:tc>
          <w:tcPr>
            <w:tcW w:w="1909" w:type="dxa"/>
            <w:shd w:val="clear" w:color="auto" w:fill="auto"/>
            <w:noWrap/>
            <w:vAlign w:val="center"/>
          </w:tcPr>
          <w:p w14:paraId="0A5140D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30-35)</w:t>
            </w:r>
          </w:p>
        </w:tc>
        <w:tc>
          <w:tcPr>
            <w:tcW w:w="2391" w:type="dxa"/>
            <w:shd w:val="clear" w:color="auto" w:fill="auto"/>
            <w:noWrap/>
            <w:vAlign w:val="center"/>
          </w:tcPr>
          <w:p w14:paraId="6A31B2C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0 (28-30)</w:t>
            </w:r>
          </w:p>
        </w:tc>
        <w:tc>
          <w:tcPr>
            <w:tcW w:w="1287" w:type="dxa"/>
            <w:shd w:val="clear" w:color="auto" w:fill="auto"/>
            <w:noWrap/>
            <w:vAlign w:val="center"/>
          </w:tcPr>
          <w:p w14:paraId="0FA36700"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53</w:t>
            </w:r>
          </w:p>
        </w:tc>
        <w:tc>
          <w:tcPr>
            <w:tcW w:w="1891" w:type="dxa"/>
            <w:shd w:val="clear" w:color="auto" w:fill="auto"/>
            <w:noWrap/>
            <w:vAlign w:val="center"/>
          </w:tcPr>
          <w:p w14:paraId="0AB334BC"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0 (19-21)</w:t>
            </w:r>
          </w:p>
        </w:tc>
        <w:tc>
          <w:tcPr>
            <w:tcW w:w="2317" w:type="dxa"/>
            <w:shd w:val="clear" w:color="auto" w:fill="auto"/>
            <w:noWrap/>
            <w:vAlign w:val="center"/>
          </w:tcPr>
          <w:p w14:paraId="17FAB99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4 (29-38)</w:t>
            </w:r>
          </w:p>
        </w:tc>
        <w:tc>
          <w:tcPr>
            <w:tcW w:w="1275" w:type="dxa"/>
            <w:shd w:val="clear" w:color="auto" w:fill="auto"/>
            <w:noWrap/>
            <w:vAlign w:val="center"/>
          </w:tcPr>
          <w:p w14:paraId="08AE663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095</w:t>
            </w:r>
          </w:p>
        </w:tc>
      </w:tr>
      <w:tr w:rsidR="001C20C5" w:rsidRPr="00875FAE" w14:paraId="3BDFCED2" w14:textId="77777777" w:rsidTr="001C20C5">
        <w:trPr>
          <w:trHeight w:val="228"/>
        </w:trPr>
        <w:tc>
          <w:tcPr>
            <w:tcW w:w="2420" w:type="dxa"/>
            <w:shd w:val="clear" w:color="auto" w:fill="auto"/>
            <w:noWrap/>
            <w:vAlign w:val="bottom"/>
          </w:tcPr>
          <w:p w14:paraId="1AAD22E5"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Treatment side- right </w:t>
            </w:r>
          </w:p>
        </w:tc>
        <w:tc>
          <w:tcPr>
            <w:tcW w:w="1909" w:type="dxa"/>
            <w:shd w:val="clear" w:color="auto" w:fill="auto"/>
            <w:noWrap/>
            <w:vAlign w:val="center"/>
          </w:tcPr>
          <w:p w14:paraId="7F20632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91" w:type="dxa"/>
            <w:shd w:val="clear" w:color="auto" w:fill="auto"/>
            <w:noWrap/>
            <w:vAlign w:val="center"/>
          </w:tcPr>
          <w:p w14:paraId="1889100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tcPr>
          <w:p w14:paraId="5D38F1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6C9E38D8"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2317" w:type="dxa"/>
            <w:shd w:val="clear" w:color="auto" w:fill="auto"/>
            <w:noWrap/>
            <w:vAlign w:val="center"/>
          </w:tcPr>
          <w:p w14:paraId="0CF7B33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3</w:t>
            </w:r>
          </w:p>
        </w:tc>
        <w:tc>
          <w:tcPr>
            <w:tcW w:w="1275" w:type="dxa"/>
            <w:shd w:val="clear" w:color="auto" w:fill="auto"/>
            <w:noWrap/>
            <w:vAlign w:val="center"/>
          </w:tcPr>
          <w:p w14:paraId="15A37C2F"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5A0520F2" w14:textId="77777777" w:rsidTr="001C20C5">
        <w:trPr>
          <w:trHeight w:val="228"/>
        </w:trPr>
        <w:tc>
          <w:tcPr>
            <w:tcW w:w="2420" w:type="dxa"/>
            <w:shd w:val="clear" w:color="auto" w:fill="auto"/>
            <w:noWrap/>
            <w:vAlign w:val="bottom"/>
          </w:tcPr>
          <w:p w14:paraId="140E2D87"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 xml:space="preserve">Treatment side- left </w:t>
            </w:r>
          </w:p>
        </w:tc>
        <w:tc>
          <w:tcPr>
            <w:tcW w:w="1909" w:type="dxa"/>
            <w:shd w:val="clear" w:color="auto" w:fill="auto"/>
            <w:noWrap/>
            <w:vAlign w:val="center"/>
          </w:tcPr>
          <w:p w14:paraId="7EF54258"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2391" w:type="dxa"/>
            <w:shd w:val="clear" w:color="auto" w:fill="auto"/>
            <w:noWrap/>
            <w:vAlign w:val="center"/>
          </w:tcPr>
          <w:p w14:paraId="21FF33E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2</w:t>
            </w:r>
          </w:p>
        </w:tc>
        <w:tc>
          <w:tcPr>
            <w:tcW w:w="1287" w:type="dxa"/>
            <w:shd w:val="clear" w:color="auto" w:fill="auto"/>
            <w:noWrap/>
            <w:vAlign w:val="center"/>
          </w:tcPr>
          <w:p w14:paraId="56775AEB"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3BE7CB14"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tcPr>
          <w:p w14:paraId="466692B6"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1275" w:type="dxa"/>
            <w:shd w:val="clear" w:color="auto" w:fill="auto"/>
            <w:noWrap/>
            <w:vAlign w:val="center"/>
          </w:tcPr>
          <w:p w14:paraId="68171EC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r>
      <w:tr w:rsidR="001C20C5" w:rsidRPr="00875FAE" w14:paraId="35B04678" w14:textId="77777777" w:rsidTr="001C20C5">
        <w:trPr>
          <w:trHeight w:val="228"/>
        </w:trPr>
        <w:tc>
          <w:tcPr>
            <w:tcW w:w="2420" w:type="dxa"/>
            <w:shd w:val="clear" w:color="auto" w:fill="auto"/>
            <w:noWrap/>
            <w:vAlign w:val="bottom"/>
          </w:tcPr>
          <w:p w14:paraId="11CDBD88"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Smoker (n)</w:t>
            </w:r>
          </w:p>
        </w:tc>
        <w:tc>
          <w:tcPr>
            <w:tcW w:w="1909" w:type="dxa"/>
            <w:shd w:val="clear" w:color="auto" w:fill="auto"/>
            <w:noWrap/>
            <w:vAlign w:val="center"/>
          </w:tcPr>
          <w:p w14:paraId="1CECC72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2391" w:type="dxa"/>
            <w:shd w:val="clear" w:color="auto" w:fill="auto"/>
            <w:noWrap/>
            <w:vAlign w:val="center"/>
          </w:tcPr>
          <w:p w14:paraId="42A1C8BD"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1287" w:type="dxa"/>
            <w:shd w:val="clear" w:color="auto" w:fill="auto"/>
            <w:noWrap/>
            <w:vAlign w:val="center"/>
          </w:tcPr>
          <w:p w14:paraId="539EC7C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gt;0.999</w:t>
            </w:r>
          </w:p>
        </w:tc>
        <w:tc>
          <w:tcPr>
            <w:tcW w:w="1891" w:type="dxa"/>
            <w:shd w:val="clear" w:color="auto" w:fill="auto"/>
            <w:noWrap/>
            <w:vAlign w:val="center"/>
          </w:tcPr>
          <w:p w14:paraId="0D625A2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1</w:t>
            </w:r>
          </w:p>
        </w:tc>
        <w:tc>
          <w:tcPr>
            <w:tcW w:w="2317" w:type="dxa"/>
            <w:shd w:val="clear" w:color="auto" w:fill="auto"/>
            <w:noWrap/>
            <w:vAlign w:val="center"/>
          </w:tcPr>
          <w:p w14:paraId="112993F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w:t>
            </w:r>
          </w:p>
        </w:tc>
        <w:tc>
          <w:tcPr>
            <w:tcW w:w="1275" w:type="dxa"/>
            <w:shd w:val="clear" w:color="auto" w:fill="auto"/>
            <w:noWrap/>
            <w:vAlign w:val="center"/>
          </w:tcPr>
          <w:p w14:paraId="031E1FA2"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400</w:t>
            </w:r>
          </w:p>
        </w:tc>
      </w:tr>
      <w:tr w:rsidR="001C20C5" w:rsidRPr="00875FAE" w14:paraId="084572C6" w14:textId="77777777" w:rsidTr="001C20C5">
        <w:trPr>
          <w:trHeight w:val="228"/>
        </w:trPr>
        <w:tc>
          <w:tcPr>
            <w:tcW w:w="2420" w:type="dxa"/>
            <w:shd w:val="clear" w:color="auto" w:fill="auto"/>
            <w:noWrap/>
            <w:vAlign w:val="bottom"/>
            <w:hideMark/>
          </w:tcPr>
          <w:p w14:paraId="468C4169" w14:textId="77777777" w:rsidR="001C20C5" w:rsidRPr="00875FAE" w:rsidRDefault="001C20C5" w:rsidP="001C20C5">
            <w:pPr>
              <w:spacing w:after="0" w:line="240" w:lineRule="auto"/>
              <w:rPr>
                <w:rFonts w:eastAsia="Times New Roman"/>
                <w:color w:val="000000"/>
                <w:sz w:val="20"/>
                <w:szCs w:val="20"/>
              </w:rPr>
            </w:pPr>
            <w:r w:rsidRPr="00875FAE">
              <w:rPr>
                <w:rFonts w:eastAsia="Times New Roman"/>
                <w:color w:val="000000"/>
                <w:sz w:val="20"/>
                <w:szCs w:val="20"/>
              </w:rPr>
              <w:t>Dilution factor of SF</w:t>
            </w:r>
          </w:p>
        </w:tc>
        <w:tc>
          <w:tcPr>
            <w:tcW w:w="1909" w:type="dxa"/>
            <w:shd w:val="clear" w:color="auto" w:fill="auto"/>
            <w:noWrap/>
            <w:vAlign w:val="center"/>
            <w:hideMark/>
          </w:tcPr>
          <w:p w14:paraId="0DB6457F"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4 (0-9)</w:t>
            </w:r>
          </w:p>
        </w:tc>
        <w:tc>
          <w:tcPr>
            <w:tcW w:w="2391" w:type="dxa"/>
            <w:shd w:val="clear" w:color="auto" w:fill="auto"/>
            <w:noWrap/>
            <w:vAlign w:val="center"/>
            <w:hideMark/>
          </w:tcPr>
          <w:p w14:paraId="2494BF4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3-13)</w:t>
            </w:r>
          </w:p>
        </w:tc>
        <w:tc>
          <w:tcPr>
            <w:tcW w:w="1287" w:type="dxa"/>
            <w:shd w:val="clear" w:color="auto" w:fill="auto"/>
            <w:noWrap/>
            <w:vAlign w:val="center"/>
            <w:hideMark/>
          </w:tcPr>
          <w:p w14:paraId="797ACBB9"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56</w:t>
            </w:r>
          </w:p>
        </w:tc>
        <w:tc>
          <w:tcPr>
            <w:tcW w:w="1891" w:type="dxa"/>
            <w:shd w:val="clear" w:color="auto" w:fill="auto"/>
            <w:noWrap/>
            <w:vAlign w:val="center"/>
            <w:hideMark/>
          </w:tcPr>
          <w:p w14:paraId="76E67C9A"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6-8)</w:t>
            </w:r>
          </w:p>
        </w:tc>
        <w:tc>
          <w:tcPr>
            <w:tcW w:w="2317" w:type="dxa"/>
            <w:shd w:val="clear" w:color="auto" w:fill="auto"/>
            <w:noWrap/>
            <w:vAlign w:val="center"/>
            <w:hideMark/>
          </w:tcPr>
          <w:p w14:paraId="03471EA7"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7 (6-10)</w:t>
            </w:r>
          </w:p>
        </w:tc>
        <w:tc>
          <w:tcPr>
            <w:tcW w:w="1275" w:type="dxa"/>
            <w:shd w:val="clear" w:color="auto" w:fill="auto"/>
            <w:noWrap/>
            <w:vAlign w:val="center"/>
            <w:hideMark/>
          </w:tcPr>
          <w:p w14:paraId="5A6FA623" w14:textId="77777777" w:rsidR="001C20C5" w:rsidRPr="00875FAE" w:rsidRDefault="001C20C5" w:rsidP="001C20C5">
            <w:pPr>
              <w:spacing w:after="0" w:line="240" w:lineRule="auto"/>
              <w:jc w:val="center"/>
              <w:rPr>
                <w:rFonts w:eastAsia="Times New Roman"/>
                <w:color w:val="000000"/>
                <w:sz w:val="20"/>
                <w:szCs w:val="20"/>
              </w:rPr>
            </w:pPr>
            <w:r w:rsidRPr="00875FAE">
              <w:rPr>
                <w:rFonts w:eastAsia="Times New Roman"/>
                <w:color w:val="000000"/>
                <w:sz w:val="20"/>
                <w:szCs w:val="20"/>
              </w:rPr>
              <w:t>0.877</w:t>
            </w:r>
          </w:p>
        </w:tc>
      </w:tr>
    </w:tbl>
    <w:p w14:paraId="79C31A94" w14:textId="77777777" w:rsidR="001C20C5" w:rsidRPr="00875FAE" w:rsidRDefault="001C20C5" w:rsidP="00493E98">
      <w:pPr>
        <w:rPr>
          <w:lang w:val="en-US"/>
        </w:rPr>
      </w:pPr>
    </w:p>
    <w:p w14:paraId="291A81F1" w14:textId="77777777" w:rsidR="001C20C5" w:rsidRPr="00875FAE" w:rsidRDefault="001C20C5" w:rsidP="00493E98">
      <w:pPr>
        <w:rPr>
          <w:lang w:val="en-US"/>
        </w:rPr>
      </w:pPr>
    </w:p>
    <w:p w14:paraId="78F7B2F8" w14:textId="77777777" w:rsidR="001C20C5" w:rsidRPr="00875FAE" w:rsidRDefault="001C20C5" w:rsidP="00493E98">
      <w:pPr>
        <w:rPr>
          <w:lang w:val="en-US"/>
        </w:rPr>
      </w:pPr>
    </w:p>
    <w:p w14:paraId="5199CBAE" w14:textId="77777777" w:rsidR="001C20C5" w:rsidRPr="00875FAE" w:rsidRDefault="001C20C5" w:rsidP="00493E98">
      <w:pPr>
        <w:rPr>
          <w:lang w:val="en-US"/>
        </w:rPr>
      </w:pPr>
    </w:p>
    <w:p w14:paraId="2B65B9C5" w14:textId="77777777" w:rsidR="001C20C5" w:rsidRPr="00875FAE" w:rsidRDefault="001C20C5" w:rsidP="00493E98">
      <w:pPr>
        <w:rPr>
          <w:lang w:val="en-US"/>
        </w:rPr>
      </w:pPr>
    </w:p>
    <w:p w14:paraId="611F553A" w14:textId="77777777" w:rsidR="002137A1" w:rsidRPr="00875FAE" w:rsidRDefault="002137A1" w:rsidP="001C20C5">
      <w:pPr>
        <w:spacing w:line="480" w:lineRule="auto"/>
        <w:contextualSpacing/>
        <w:rPr>
          <w:rFonts w:cs="Times"/>
          <w:i/>
          <w:lang w:val="en-US"/>
        </w:rPr>
      </w:pPr>
    </w:p>
    <w:p w14:paraId="5CBF2CAF" w14:textId="52B8048F" w:rsidR="001C20C5" w:rsidRPr="00875FAE" w:rsidRDefault="001C20C5" w:rsidP="001C20C5">
      <w:pPr>
        <w:spacing w:line="480" w:lineRule="auto"/>
        <w:contextualSpacing/>
        <w:rPr>
          <w:szCs w:val="20"/>
        </w:rPr>
        <w:sectPr w:rsidR="001C20C5" w:rsidRPr="00875FAE" w:rsidSect="00C77748">
          <w:pgSz w:w="16817" w:h="11901" w:orient="landscape"/>
          <w:pgMar w:top="1440" w:right="1440" w:bottom="1440" w:left="1440" w:header="709" w:footer="709" w:gutter="0"/>
          <w:lnNumType w:countBy="1" w:restart="continuous"/>
          <w:cols w:space="708"/>
          <w:docGrid w:linePitch="360"/>
        </w:sectPr>
      </w:pPr>
      <w:r w:rsidRPr="00875FAE">
        <w:rPr>
          <w:rFonts w:cs="Times"/>
          <w:i/>
          <w:lang w:val="en-US"/>
        </w:rPr>
        <w:t>None of the demographic parameters, other than difference in Lysholm scores, showed differences between responders (R) and non-responders (NR) in individuals whose synovial fluids (SFs) were compared for each surgical procedure (Lysholm, age, BMI, dilution factor: unpaired t-test; gender, treatment side, smoker status: Mann-whitney U test). Data are shown as median (range) unless otherwise indicated. Abbreviations: BMI (body mass index); SF (synovial fluid).</w:t>
      </w:r>
    </w:p>
    <w:p w14:paraId="493C88BE" w14:textId="77777777" w:rsidR="001C20C5" w:rsidRPr="00875FAE" w:rsidRDefault="001C20C5" w:rsidP="001C20C5">
      <w:pPr>
        <w:rPr>
          <w:b/>
          <w:u w:val="single"/>
        </w:rPr>
      </w:pPr>
      <w:r w:rsidRPr="00875FAE">
        <w:rPr>
          <w:b/>
          <w:u w:val="single"/>
        </w:rPr>
        <w:t>Synovial fluid and Plasma collection and storage</w:t>
      </w:r>
    </w:p>
    <w:p w14:paraId="3256BBFD" w14:textId="427BFE19" w:rsidR="001C20C5" w:rsidRPr="00875FAE" w:rsidRDefault="001C20C5" w:rsidP="001C20C5">
      <w:pPr>
        <w:spacing w:line="480" w:lineRule="auto"/>
      </w:pPr>
      <w:r w:rsidRPr="00875FAE">
        <w:t>SF was collected from patients’ knee joints immediately prior to microfracture or osteotomy surgery, by injecting 20 ml of saline and then extending and flexing the leg at least 20 times prior to intra-articular aspiration of as much SF as possible</w:t>
      </w:r>
      <w:r w:rsidRPr="00875FAE">
        <w:fldChar w:fldCharType="begin" w:fldLock="1"/>
      </w:r>
      <w:r w:rsidR="005144E5" w:rsidRPr="00875FAE">
        <w:instrText>ADDIN CSL_CITATION {"citationItems":[{"id":"ITEM-1","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1","issued":{"date-parts":[["2015"]]},"page":"1622-1626","title":"ADAMTS-4 activity in synovial fluid as a biomarker of inflammation and effusion","type":"article-journal","volume":"23"},"uris":["http://www.mendeley.com/documents/?uuid=075c29de-ffff-34f8-bd4e-48d391fb525b"]}],"mendeley":{"formattedCitation":"&lt;sup&gt;31&lt;/sup&gt;","plainTextFormattedCitation":"31","previouslyFormattedCitation":"&lt;sup&gt;30&lt;/sup&gt;"},"properties":{"noteIndex":0},"schema":"https://github.com/citation-style-language/schema/raw/master/csl-citation.json"}</w:instrText>
      </w:r>
      <w:r w:rsidRPr="00875FAE">
        <w:fldChar w:fldCharType="separate"/>
      </w:r>
      <w:r w:rsidR="005144E5" w:rsidRPr="00875FAE">
        <w:rPr>
          <w:noProof/>
          <w:vertAlign w:val="superscript"/>
        </w:rPr>
        <w:t>31</w:t>
      </w:r>
      <w:r w:rsidRPr="00875FAE">
        <w:fldChar w:fldCharType="end"/>
      </w:r>
      <w:r w:rsidRPr="00875FAE">
        <w:t xml:space="preserve">. At this time, blood samples were also collected by venepuncture. SF and plasma were then centrifuged at 6,000 </w:t>
      </w:r>
      <w:r w:rsidRPr="00875FAE">
        <w:rPr>
          <w:i/>
        </w:rPr>
        <w:t xml:space="preserve">g </w:t>
      </w:r>
      <w:r w:rsidRPr="00875FAE">
        <w:t xml:space="preserve">for 15 mins at 4˚C and the supernatant removed before being divided into aliquots and stored in -196˚C liquid nitrogen prior to analyses. </w:t>
      </w:r>
    </w:p>
    <w:p w14:paraId="11E7E9B7" w14:textId="7016DFE3" w:rsidR="00B51D1B" w:rsidRPr="00875FAE" w:rsidRDefault="00B51D1B" w:rsidP="001C20C5">
      <w:pPr>
        <w:spacing w:line="480" w:lineRule="auto"/>
        <w:rPr>
          <w:b/>
        </w:rPr>
      </w:pPr>
      <w:r w:rsidRPr="00875FAE">
        <w:rPr>
          <w:b/>
        </w:rPr>
        <w:t xml:space="preserve">Proteomic Analysis of Synovial Fluids </w:t>
      </w:r>
    </w:p>
    <w:p w14:paraId="4476A004" w14:textId="4675A2BC" w:rsidR="001C20C5" w:rsidRPr="00875FAE" w:rsidRDefault="001C20C5" w:rsidP="001C20C5">
      <w:pPr>
        <w:spacing w:line="480" w:lineRule="auto"/>
        <w:rPr>
          <w:u w:val="single"/>
        </w:rPr>
      </w:pPr>
      <w:r w:rsidRPr="00875FAE">
        <w:rPr>
          <w:u w:val="single"/>
        </w:rPr>
        <w:t>Sample preparation and analysis using proteomics</w:t>
      </w:r>
    </w:p>
    <w:p w14:paraId="15E5A1C2" w14:textId="6DDFF155" w:rsidR="001C20C5" w:rsidRPr="00875FAE" w:rsidRDefault="001C20C5" w:rsidP="001C20C5">
      <w:pPr>
        <w:spacing w:line="480" w:lineRule="auto"/>
      </w:pPr>
      <w:r w:rsidRPr="00875FAE">
        <w:t>SF samples were not pooled at any point of the proteomic sample preparation or mass spectrometry stages, therefore the protein abundance was quantified for each of the thirteen samples and mean protein abundance</w:t>
      </w:r>
      <w:r w:rsidR="005552BA" w:rsidRPr="00875FAE">
        <w:t xml:space="preserve"> for each experimental group</w:t>
      </w:r>
      <w:r w:rsidRPr="00875FAE">
        <w:t xml:space="preserve"> was calculated prior to the analysis of protein changes.</w:t>
      </w:r>
    </w:p>
    <w:p w14:paraId="257B3CF6" w14:textId="77777777" w:rsidR="001C20C5" w:rsidRPr="00875FAE" w:rsidRDefault="001C20C5" w:rsidP="001C20C5">
      <w:pPr>
        <w:spacing w:line="480" w:lineRule="auto"/>
        <w:rPr>
          <w:u w:val="single"/>
          <w:vertAlign w:val="superscript"/>
        </w:rPr>
      </w:pPr>
      <w:r w:rsidRPr="00875FAE">
        <w:rPr>
          <w:u w:val="single"/>
        </w:rPr>
        <w:t>SF Preparation and protein equalisation using ProteoMiner</w:t>
      </w:r>
      <w:r w:rsidRPr="00875FAE">
        <w:rPr>
          <w:u w:val="single"/>
          <w:vertAlign w:val="superscript"/>
        </w:rPr>
        <w:t>TM</w:t>
      </w:r>
    </w:p>
    <w:p w14:paraId="7C30FF56" w14:textId="624E2617" w:rsidR="00784F90" w:rsidRPr="00875FAE" w:rsidRDefault="001C20C5" w:rsidP="003461FE">
      <w:pPr>
        <w:spacing w:line="480" w:lineRule="auto"/>
      </w:pPr>
      <w:r w:rsidRPr="00875FAE">
        <w:t>ProteoMiner</w:t>
      </w:r>
      <w:r w:rsidRPr="00875FAE">
        <w:rPr>
          <w:vertAlign w:val="superscript"/>
        </w:rPr>
        <w:t>TM</w:t>
      </w:r>
      <w:r w:rsidRPr="00875FAE">
        <w:t xml:space="preserve"> beads (BioRad, Hemel Hempstead, UK) were used to compress the dynamic range of proteins to allow improved identification of low abundance proteins as described previously </w:t>
      </w:r>
      <w:r w:rsidRPr="00875FAE">
        <w:fldChar w:fldCharType="begin" w:fldLock="1"/>
      </w:r>
      <w:r w:rsidR="005144E5" w:rsidRPr="00875FAE">
        <w:instrText>ADDIN CSL_CITATION {"citationItems":[{"id":"ITEM-1","itemData":{"ISBN":"1522-9653 (Electronic)\\r1063-4584 (Linking)","ISSN":"15229653","PMID":"25819577","abstract":"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and Cartilage","id":"ITEM-1","issued":{"date-parts":[["2015"]]},"page":"1204-1213","title":"Comprehensive protein profiling of synovial fluid in osteoarthritis following protein equalization","type":"article-journal","volume":"23"},"uris":["http://www.mendeley.com/documents/?uuid=09fed49d-9967-3189-ac56-df261497b63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mendeley":{"formattedCitation":"&lt;sup&gt;12,28&lt;/sup&gt;","plainTextFormattedCitation":"12,28","previouslyFormattedCitation":"&lt;sup&gt;12,27&lt;/sup&gt;"},"properties":{"noteIndex":0},"schema":"https://github.com/citation-style-language/schema/raw/master/csl-citation.json"}</w:instrText>
      </w:r>
      <w:r w:rsidRPr="00875FAE">
        <w:fldChar w:fldCharType="separate"/>
      </w:r>
      <w:r w:rsidR="005144E5" w:rsidRPr="00875FAE">
        <w:rPr>
          <w:noProof/>
          <w:vertAlign w:val="superscript"/>
        </w:rPr>
        <w:t>12,28</w:t>
      </w:r>
      <w:r w:rsidRPr="00875FAE">
        <w:fldChar w:fldCharType="end"/>
      </w:r>
      <w:r w:rsidRPr="00875FAE">
        <w:t>. The total protein concentration of hyaluronidase (1 mg/ml)  treated SFs</w:t>
      </w:r>
      <w:r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Pr="00875FAE">
        <w:fldChar w:fldCharType="separate"/>
      </w:r>
      <w:r w:rsidR="00056235" w:rsidRPr="00875FAE">
        <w:rPr>
          <w:noProof/>
          <w:vertAlign w:val="superscript"/>
        </w:rPr>
        <w:t>12</w:t>
      </w:r>
      <w:r w:rsidRPr="00875FAE">
        <w:fldChar w:fldCharType="end"/>
      </w:r>
      <w:r w:rsidRPr="00875FAE">
        <w:t xml:space="preserve"> was quantitated using a Pierce</w:t>
      </w:r>
      <w:r w:rsidRPr="00875FAE">
        <w:rPr>
          <w:vertAlign w:val="superscript"/>
        </w:rPr>
        <w:t>TM</w:t>
      </w:r>
      <w:r w:rsidRPr="00875FAE">
        <w:t xml:space="preserve"> 660 nm protein assay (Thermo Scientific, Hemel Hempstead, UK). Five mg of total protein was incubated with ProteoMiner</w:t>
      </w:r>
      <w:r w:rsidRPr="00875FAE">
        <w:rPr>
          <w:vertAlign w:val="superscript"/>
        </w:rPr>
        <w:t>TM</w:t>
      </w:r>
      <w:r w:rsidRPr="00875FAE">
        <w:t xml:space="preserve"> beads following kit instructions. Proteins attached to the beads were then treated with 0.05% (w/v) RapiGest (Waters, Manchester, UK) in 25 mM ammonium bicarbonate for 10 min at 80°C prior to reduction, alkylation and </w:t>
      </w:r>
      <w:r w:rsidRPr="00875FAE">
        <w:rPr>
          <w:i/>
        </w:rPr>
        <w:t>in situ</w:t>
      </w:r>
      <w:r w:rsidRPr="00875FAE">
        <w:t xml:space="preserve"> protein digestion which was carried out using trypsin in LoBind protein tubes (Eppendorf, Stevenage, UK)) without removal of the beads.  Samples were acidified using trifluoroacetic acid to a final concentration of 0.5% (v/v) and multiple centrifugation steps to inactivate and precipitate the RapiGest detergent. Peptide-containing supernatant fractions were then frozen at -20˚C prior to </w:t>
      </w:r>
      <w:r w:rsidR="00533B68" w:rsidRPr="00875FAE">
        <w:t>liquid chromatography- tandem mass spectrometry (</w:t>
      </w:r>
      <w:r w:rsidRPr="00875FAE">
        <w:t>LC-MS/MS</w:t>
      </w:r>
      <w:r w:rsidR="00533B68" w:rsidRPr="00875FAE">
        <w:t>)</w:t>
      </w:r>
      <w:r w:rsidRPr="00875FAE">
        <w:t>.</w:t>
      </w:r>
    </w:p>
    <w:p w14:paraId="3A79DA98" w14:textId="07E7ADE9" w:rsidR="00784F90" w:rsidRPr="00875FAE" w:rsidRDefault="00784F90" w:rsidP="003461FE">
      <w:pPr>
        <w:spacing w:line="480" w:lineRule="auto"/>
        <w:rPr>
          <w:u w:val="single"/>
        </w:rPr>
      </w:pPr>
      <w:r w:rsidRPr="00875FAE">
        <w:rPr>
          <w:u w:val="single"/>
        </w:rPr>
        <w:t>Liquid chromatography- tandem mass spectrometry ass-spectrometry (LC-MS/MS) and label-free quantification</w:t>
      </w:r>
    </w:p>
    <w:p w14:paraId="2AA31693" w14:textId="0B0362BB" w:rsidR="00784F90" w:rsidRPr="00875FAE" w:rsidRDefault="00784F90" w:rsidP="003461FE">
      <w:pPr>
        <w:spacing w:line="480" w:lineRule="auto"/>
      </w:pPr>
      <w:r w:rsidRPr="00875FAE">
        <w:t>A NanoAcquity</w:t>
      </w:r>
      <w:r w:rsidRPr="00875FAE">
        <w:rPr>
          <w:vertAlign w:val="superscript"/>
        </w:rPr>
        <w:t>TM</w:t>
      </w:r>
      <w:r w:rsidRPr="00875FAE">
        <w:t xml:space="preserve"> ultraperformance LC (Waters, Manchester, UK) coupled online to a Q-Exactive Quadrupole-Orbitrap instrument (Thermo-Fisher Scientific Hemel Hempstead, UK) was used to analyse tryptic peptides on a 2h gradient </w:t>
      </w:r>
      <w:r w:rsidRPr="00875FAE">
        <w:fldChar w:fldCharType="begin" w:fldLock="1"/>
      </w:r>
      <w:r w:rsidR="005144E5" w:rsidRPr="00875FAE">
        <w:instrText>ADDIN CSL_CITATION {"citationItems":[{"id":"ITEM-1","itemData":{"ISBN":"1522-9653 (Electronic)\\r1063-4584 (Linking)","ISSN":"15229653","PMID":"25819577","abstract":"The aim of the study was to characterise the protein complement of synovial fluid (SF) in health and osteoarthritis (OA) using liquid chromatography mass spectrometry (LC-MS/MS) following peptide-based depletion of high abundance proteins. Design: SF was used from nine normal and nine OA Thoroughbred horses. Samples were analysed with LC-MS/MS using a NanoAcquity™ LC coupled to an LTQ Orbitrap Velos. In order to enrich the lower-abundance protein fractions protein equalisation was first undertaken using ProteoMiner™. Progenesis-QI™ LC-MS software was used for label-free quantification. In addition immunohistochemistry, western blotting and mRNA expression analysis was undertaken on selected joint tissues. Results: The number of protein identifications was increased by 33% in the ProteoMiner™ treated SF compared to undepleted SF. A total of 764 proteins (462 with≥2 significant peptides) were identified in SF. A subset of 10 proteins were identified which were differentially expressed in OA SF. S100-A10, a calcium binding protein was upregulated in OA and validated with western blotting and immunohistochemistry. Several new OA specific peptide fragments (neopeptides) were identified. Conclusion: The protein equalisation method compressed the dynamic range of the synovial proteins identifying the most comprehensive SF proteome to date. A number of proteins were identified for the first time in SF which may be involved in the pathogenesis of OA. We identified a distinct set of proteins and neopeptides that may act as potential biomarkers to distinguish between normal and OA joints.","author":[{"dropping-particle":"","family":"Peffers","given":"M. J.","non-dropping-particle":"","parse-names":false,"suffix":""},{"dropping-particle":"","family":"McDermott","given":"B.","non-dropping-particle":"","parse-names":false,"suffix":""},{"dropping-particle":"","family":"Clegg","given":"P. D.","non-dropping-particle":"","parse-names":false,"suffix":""},{"dropping-particle":"","family":"Riggs","given":"C. M.","non-dropping-particle":"","parse-names":false,"suffix":""}],"container-title":"Osteoarthritis and Cartilage","id":"ITEM-1","issued":{"date-parts":[["2015"]]},"page":"1204-1213","title":"Comprehensive protein profiling of synovial fluid in osteoarthritis following protein equalization","type":"article-journal","volume":"23"},"uris":["http://www.mendeley.com/documents/?uuid=09fed49d-9967-3189-ac56-df261497b63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mendeley":{"formattedCitation":"&lt;sup&gt;12,28&lt;/sup&gt;","plainTextFormattedCitation":"12,28","previouslyFormattedCitation":"&lt;sup&gt;12,27&lt;/sup&gt;"},"properties":{"noteIndex":0},"schema":"https://github.com/citation-style-language/schema/raw/master/csl-citation.json"}</w:instrText>
      </w:r>
      <w:r w:rsidRPr="00875FAE">
        <w:fldChar w:fldCharType="separate"/>
      </w:r>
      <w:r w:rsidR="005144E5" w:rsidRPr="00875FAE">
        <w:rPr>
          <w:noProof/>
          <w:vertAlign w:val="superscript"/>
        </w:rPr>
        <w:t>12,28</w:t>
      </w:r>
      <w:r w:rsidRPr="00875FAE">
        <w:fldChar w:fldCharType="end"/>
      </w:r>
      <w:r w:rsidRPr="00875FAE">
        <w:t>. For label-free quantification, raw files of the acquired data were analysed (as described previously</w:t>
      </w:r>
      <w:r w:rsidRPr="00875FAE">
        <w:fldChar w:fldCharType="begin" w:fldLock="1"/>
      </w:r>
      <w:r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mendeley":{"formattedCitation":"&lt;sup&gt;12&lt;/sup&gt;","plainTextFormattedCitation":"12","previouslyFormattedCitation":"&lt;sup&gt;12&lt;/sup&gt;"},"properties":{"noteIndex":0},"schema":"https://github.com/citation-style-language/schema/raw/master/csl-citation.json"}</w:instrText>
      </w:r>
      <w:r w:rsidRPr="00875FAE">
        <w:fldChar w:fldCharType="separate"/>
      </w:r>
      <w:r w:rsidRPr="00875FAE">
        <w:rPr>
          <w:noProof/>
          <w:vertAlign w:val="superscript"/>
        </w:rPr>
        <w:t>12</w:t>
      </w:r>
      <w:r w:rsidRPr="00875FAE">
        <w:fldChar w:fldCharType="end"/>
      </w:r>
      <w:r w:rsidRPr="00875FAE">
        <w:t>), in ProgenesisQI</w:t>
      </w:r>
      <w:r w:rsidRPr="00875FAE">
        <w:rPr>
          <w:vertAlign w:val="superscript"/>
        </w:rPr>
        <w:t>TM</w:t>
      </w:r>
      <w:r w:rsidRPr="00875FAE">
        <w:t xml:space="preserve"> software (Waters, Manchester, UK) </w:t>
      </w:r>
      <w:r w:rsidRPr="00875FAE">
        <w:fldChar w:fldCharType="begin" w:fldLock="1"/>
      </w:r>
      <w:r w:rsidR="005144E5" w:rsidRPr="00875FAE">
        <w:instrText>ADDIN CSL_CITATION {"citationItems":[{"id":"ITEM-1","itemData":{"author":[{"dropping-particle":"","family":"Peffers","given":"M. J.","non-dropping-particle":"","parse-names":false,"suffix":""},{"dropping-particle":"","family":"Beynon","given":"R. J.","non-dropping-particle":"","parse-names":false,"suffix":""},{"dropping-particle":"","family":"Clegg","given":"P.D.","non-dropping-particle":"","parse-names":false,"suffix":""}],"container-title":"International Journal of Molecular Sciences","id":"ITEM-1","issue":"10","issued":{"date-parts":[["2013"]]},"page":"20658-81","title":"Absolute quantification of selected proteins in the human osteoarthritic secretome","type":"article-journal","volume":"14"},"uris":["http://www.mendeley.com/documents/?uuid=54681965-2d65-47c0-9345-2ce0a276d7c3"]}],"mendeley":{"formattedCitation":"&lt;sup&gt;27&lt;/sup&gt;","plainTextFormattedCitation":"27","previouslyFormattedCitation":"&lt;sup&gt;26&lt;/sup&gt;"},"properties":{"noteIndex":0},"schema":"https://github.com/citation-style-language/schema/raw/master/csl-citation.json"}</w:instrText>
      </w:r>
      <w:r w:rsidRPr="00875FAE">
        <w:fldChar w:fldCharType="separate"/>
      </w:r>
      <w:r w:rsidR="005144E5" w:rsidRPr="00875FAE">
        <w:rPr>
          <w:noProof/>
          <w:vertAlign w:val="superscript"/>
        </w:rPr>
        <w:t>27</w:t>
      </w:r>
      <w:r w:rsidRPr="00875FAE">
        <w:fldChar w:fldCharType="end"/>
      </w:r>
      <w:r w:rsidRPr="00875FAE">
        <w:t xml:space="preserve"> and the top five spectra for each feature were used for peptide identification in a locally implemented Mascot server (Version 2.3.01), searching against the Unihuman Reviewed database. Peptide matches above an identify threshold were adjusted to give a false discovery rate (FDR) of 1% before the protein identifications were re-imported into ProgenesisQI</w:t>
      </w:r>
      <w:r w:rsidRPr="00875FAE">
        <w:rPr>
          <w:vertAlign w:val="superscript"/>
        </w:rPr>
        <w:t>TM</w:t>
      </w:r>
      <w:r w:rsidRPr="00875FAE">
        <w:t xml:space="preserve"> for the label-free relative quantification of unique peptides. Statistical analysis was performed using ProgenesisQI</w:t>
      </w:r>
      <w:r w:rsidRPr="00875FAE">
        <w:rPr>
          <w:vertAlign w:val="superscript"/>
        </w:rPr>
        <w:t>TM</w:t>
      </w:r>
      <w:r w:rsidRPr="00875FAE">
        <w:t xml:space="preserve"> software; briefly, transformed normalised abundances were used for one-way analysis of variance (ANOVA) and all peptides (with </w:t>
      </w:r>
      <w:r w:rsidRPr="00875FAE">
        <w:rPr>
          <w:rFonts w:eastAsia="MS Mincho" w:cs="Times"/>
          <w:lang w:val="en-US"/>
        </w:rPr>
        <w:t>p&lt;0.05) of an identified protein were included. In order to select proteins for biochemical validation, the mean abundance of each protein in each of the experimental groups was calculated and significant proteins (</w:t>
      </w:r>
      <w:r w:rsidRPr="00875FAE">
        <w:rPr>
          <w:rFonts w:eastAsia="MS Gothic"/>
          <w:color w:val="000000"/>
        </w:rPr>
        <w:t xml:space="preserve">false discovery rate; </w:t>
      </w:r>
      <w:r w:rsidRPr="00875FAE">
        <w:t>p&lt;0.05)</w:t>
      </w:r>
      <w:r w:rsidRPr="00875FAE">
        <w:rPr>
          <w:rFonts w:eastAsia="MS Mincho" w:cs="Times"/>
          <w:lang w:val="en-US"/>
        </w:rPr>
        <w:t xml:space="preserve"> with a ≥±2.0 fold change (FC) between comparator groups reported. </w:t>
      </w:r>
    </w:p>
    <w:p w14:paraId="77E15E24" w14:textId="77777777" w:rsidR="00784F90" w:rsidRPr="00875FAE" w:rsidRDefault="00784F90" w:rsidP="00784F90">
      <w:pPr>
        <w:spacing w:line="480" w:lineRule="auto"/>
        <w:contextualSpacing/>
        <w:rPr>
          <w:b/>
          <w:u w:val="single"/>
        </w:rPr>
      </w:pPr>
      <w:r w:rsidRPr="00875FAE">
        <w:rPr>
          <w:b/>
          <w:u w:val="single"/>
        </w:rPr>
        <w:t>Assessment of protein abundances using Enzyme-Linked Immunosorbent Assay (ELISA)</w:t>
      </w:r>
    </w:p>
    <w:p w14:paraId="1BE58AAF" w14:textId="77777777" w:rsidR="00784F90" w:rsidRPr="00875FAE" w:rsidRDefault="00784F90" w:rsidP="00784F90">
      <w:pPr>
        <w:spacing w:line="480" w:lineRule="auto"/>
        <w:contextualSpacing/>
        <w:rPr>
          <w:u w:val="single"/>
        </w:rPr>
      </w:pPr>
      <w:r w:rsidRPr="00875FAE">
        <w:rPr>
          <w:u w:val="single"/>
        </w:rPr>
        <w:t>Assessment of proteins identified in the LC-MS/MS proteomic analyses using ELISA</w:t>
      </w:r>
    </w:p>
    <w:p w14:paraId="35D3E9BC" w14:textId="3923E238" w:rsidR="00784F90" w:rsidRPr="00875FAE" w:rsidRDefault="00784F90" w:rsidP="003461FE">
      <w:pPr>
        <w:spacing w:line="480" w:lineRule="auto"/>
      </w:pPr>
      <w:bookmarkStart w:id="3" w:name="OLE_LINK1"/>
      <w:r w:rsidRPr="00875FAE">
        <w:t xml:space="preserve">14-3-3 Protein Theta (YWHAQ) </w:t>
      </w:r>
      <w:bookmarkEnd w:id="3"/>
      <w:r w:rsidRPr="00875FAE">
        <w:t>was selected as a protein to validate the LC-MS/MS findings as this protein was only detected in non-responders and not detected at all in responders to microfracture, deeming it an ideal candidate biomarker.  Lymphatic Vessel Endothelial Hyaluronan Receptor-1 (LYVE-1)</w:t>
      </w:r>
      <w:r w:rsidRPr="00875FAE">
        <w:rPr>
          <w:i/>
        </w:rPr>
        <w:t xml:space="preserve"> </w:t>
      </w:r>
      <w:r w:rsidRPr="00875FAE">
        <w:t xml:space="preserve">was also selected to validate the LC-MS/MS findings because it can bind to hyaluronan </w:t>
      </w:r>
      <w:r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Pr="00875FAE">
        <w:fldChar w:fldCharType="separate"/>
      </w:r>
      <w:r w:rsidR="005144E5" w:rsidRPr="00875FAE">
        <w:rPr>
          <w:noProof/>
          <w:vertAlign w:val="superscript"/>
        </w:rPr>
        <w:t>47</w:t>
      </w:r>
      <w:r w:rsidRPr="00875FAE">
        <w:fldChar w:fldCharType="end"/>
      </w:r>
      <w:r w:rsidRPr="00875FAE">
        <w:t>, a key component of articular cartilage and SF. LYVE-1 is also highly expressed in the synovium of OA</w:t>
      </w:r>
    </w:p>
    <w:p w14:paraId="5974FEF7" w14:textId="77777777" w:rsidR="00784F90" w:rsidRPr="00875FAE" w:rsidRDefault="00784F90" w:rsidP="003461FE">
      <w:pPr>
        <w:spacing w:line="480" w:lineRule="auto"/>
        <w:sectPr w:rsidR="00784F90" w:rsidRPr="00875FAE" w:rsidSect="001C20C5">
          <w:pgSz w:w="11900" w:h="16820"/>
          <w:pgMar w:top="1440" w:right="1440" w:bottom="1440" w:left="1440" w:header="709" w:footer="709" w:gutter="0"/>
          <w:lnNumType w:countBy="1" w:restart="continuous"/>
          <w:cols w:space="708"/>
          <w:docGrid w:linePitch="360"/>
        </w:sectPr>
      </w:pPr>
    </w:p>
    <w:p w14:paraId="32136B7F" w14:textId="7267872D" w:rsidR="00143F33" w:rsidRPr="00875FAE" w:rsidRDefault="00E91307" w:rsidP="00493E98">
      <w:pPr>
        <w:spacing w:line="480" w:lineRule="auto"/>
      </w:pPr>
      <w:r w:rsidRPr="00875FAE">
        <w:t>patients who ha</w:t>
      </w:r>
      <w:r w:rsidR="00501D5F" w:rsidRPr="00875FAE">
        <w:t>ve</w:t>
      </w:r>
      <w:r w:rsidRPr="00875FAE">
        <w:t xml:space="preserve"> synovial villous hypertrophy and chronic inflammatory cell infiltrate </w:t>
      </w:r>
      <w:r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Pr="00875FAE">
        <w:fldChar w:fldCharType="separate"/>
      </w:r>
      <w:r w:rsidR="005144E5" w:rsidRPr="00875FAE">
        <w:rPr>
          <w:noProof/>
          <w:vertAlign w:val="superscript"/>
        </w:rPr>
        <w:t>47</w:t>
      </w:r>
      <w:r w:rsidRPr="00875FAE">
        <w:fldChar w:fldCharType="end"/>
      </w:r>
      <w:r w:rsidRPr="00875FAE">
        <w:t>.</w:t>
      </w:r>
      <w:r w:rsidR="009A1134" w:rsidRPr="00875FAE">
        <w:t xml:space="preserve"> </w:t>
      </w:r>
      <w:r w:rsidR="00493E98" w:rsidRPr="00875FAE">
        <w:t>YWHAQ and LYVE-1 were quantified using ELISAs (</w:t>
      </w:r>
      <w:r w:rsidR="00EE1A84" w:rsidRPr="00875FAE">
        <w:t xml:space="preserve">YWHAQ: Cusabio, Texas, USA; LYVE-1: </w:t>
      </w:r>
      <w:r w:rsidR="00493E98" w:rsidRPr="00875FAE">
        <w:t xml:space="preserve">R&amp;D systems, </w:t>
      </w:r>
      <w:r w:rsidR="00F15D46" w:rsidRPr="00875FAE">
        <w:rPr>
          <w:b/>
          <w:color w:val="000000"/>
        </w:rPr>
        <w:t>Wiesbaden</w:t>
      </w:r>
      <w:r w:rsidR="00493E98" w:rsidRPr="00875FAE">
        <w:t>, Germany) according to the manufacturers’ instructions.</w:t>
      </w:r>
      <w:r w:rsidR="00493E98" w:rsidRPr="00875FAE">
        <w:rPr>
          <w:i/>
        </w:rPr>
        <w:t xml:space="preserve"> </w:t>
      </w:r>
      <w:r w:rsidR="00493E98" w:rsidRPr="00875FAE">
        <w:t xml:space="preserve">SF from the same patients as </w:t>
      </w:r>
      <w:r w:rsidR="00E07A90" w:rsidRPr="00875FAE">
        <w:t xml:space="preserve">were assessed in the </w:t>
      </w:r>
      <w:r w:rsidR="00696225" w:rsidRPr="00875FAE">
        <w:t>LC-MS/</w:t>
      </w:r>
      <w:r w:rsidR="00493E98" w:rsidRPr="00875FAE">
        <w:t xml:space="preserve">MS analysis were used to validate </w:t>
      </w:r>
      <w:r w:rsidR="00C77748" w:rsidRPr="00875FAE">
        <w:t>the proteomic findings</w:t>
      </w:r>
      <w:r w:rsidR="00493E98" w:rsidRPr="00875FAE">
        <w:t xml:space="preserve">. These samples were assessed in duplicate and mean optical density values were used to calculate the protein concentration. SF was diluted 1:50 for the assessment of LYVE-1 and </w:t>
      </w:r>
      <w:r w:rsidR="00143F33" w:rsidRPr="00875FAE">
        <w:t xml:space="preserve">was </w:t>
      </w:r>
      <w:r w:rsidR="00493E98" w:rsidRPr="00875FAE">
        <w:t>assayed neat</w:t>
      </w:r>
      <w:r w:rsidR="00DE4037" w:rsidRPr="00875FAE">
        <w:t xml:space="preserve"> (i.e. not further diluted above the dilution due to lavage)</w:t>
      </w:r>
      <w:r w:rsidR="00493E98" w:rsidRPr="00875FAE">
        <w:t xml:space="preserve"> for YWHAQ.</w:t>
      </w:r>
      <w:r w:rsidR="00493E98" w:rsidRPr="00875FAE">
        <w:rPr>
          <w:i/>
        </w:rPr>
        <w:t xml:space="preserve"> </w:t>
      </w:r>
      <w:r w:rsidR="00493E98" w:rsidRPr="00875FAE">
        <w:t>The concentration of each protein was normalised to total protein concentration, to validate the</w:t>
      </w:r>
      <w:r w:rsidR="00E07A90" w:rsidRPr="00875FAE">
        <w:t xml:space="preserve"> </w:t>
      </w:r>
      <w:r w:rsidR="00696225" w:rsidRPr="00875FAE">
        <w:t>LC-MS/</w:t>
      </w:r>
      <w:r w:rsidR="00E07A90" w:rsidRPr="00875FAE">
        <w:t>MS</w:t>
      </w:r>
      <w:r w:rsidR="00493E98" w:rsidRPr="00875FAE">
        <w:t>, as equal concentrations of protein were loaded onto the ProteoMiner</w:t>
      </w:r>
      <w:r w:rsidR="00493E98" w:rsidRPr="00875FAE">
        <w:rPr>
          <w:vertAlign w:val="superscript"/>
        </w:rPr>
        <w:t>TM</w:t>
      </w:r>
      <w:r w:rsidR="00493E98" w:rsidRPr="00875FAE">
        <w:t xml:space="preserve"> beads</w:t>
      </w:r>
      <w:r w:rsidR="00493E98" w:rsidRPr="00875FAE">
        <w:rPr>
          <w:i/>
        </w:rPr>
        <w:t xml:space="preserve">. </w:t>
      </w:r>
      <w:r w:rsidR="00493E98" w:rsidRPr="00875FAE">
        <w:t>Statistical analysis was performed in GraphPad Prism version 8.0.</w:t>
      </w:r>
      <w:r w:rsidR="007813BE" w:rsidRPr="00875FAE">
        <w:t xml:space="preserve"> These proteins were then included in ‘targeted’ biomarker analyses in the larger cohort of patients</w:t>
      </w:r>
      <w:r w:rsidR="00EF4152" w:rsidRPr="00875FAE">
        <w:t xml:space="preserve"> (Table 1) </w:t>
      </w:r>
      <w:r w:rsidR="007813BE" w:rsidRPr="00875FAE">
        <w:t xml:space="preserve"> and included in the </w:t>
      </w:r>
      <w:r w:rsidR="00007F08" w:rsidRPr="00875FAE">
        <w:t>multivariable</w:t>
      </w:r>
      <w:r w:rsidR="007813BE" w:rsidRPr="00875FAE">
        <w:t xml:space="preserve"> regression modelling to determine whether they had any predictive value over and above other proteins</w:t>
      </w:r>
      <w:r w:rsidR="00EF4152" w:rsidRPr="00875FAE">
        <w:t>.</w:t>
      </w:r>
    </w:p>
    <w:p w14:paraId="2E0FC147" w14:textId="77777777" w:rsidR="00493E98" w:rsidRPr="00875FAE" w:rsidRDefault="00493E98" w:rsidP="00493E98">
      <w:pPr>
        <w:spacing w:line="480" w:lineRule="auto"/>
        <w:rPr>
          <w:u w:val="single"/>
        </w:rPr>
      </w:pPr>
      <w:r w:rsidRPr="00875FAE">
        <w:rPr>
          <w:u w:val="single"/>
        </w:rPr>
        <w:t>As</w:t>
      </w:r>
      <w:r w:rsidR="00143F33" w:rsidRPr="00875FAE">
        <w:rPr>
          <w:u w:val="single"/>
        </w:rPr>
        <w:t xml:space="preserve">sessment of </w:t>
      </w:r>
      <w:r w:rsidR="00DC770E" w:rsidRPr="00875FAE">
        <w:rPr>
          <w:u w:val="single"/>
        </w:rPr>
        <w:t>o</w:t>
      </w:r>
      <w:r w:rsidR="00143F33" w:rsidRPr="00875FAE">
        <w:rPr>
          <w:u w:val="single"/>
        </w:rPr>
        <w:t>steoarthritis and cartilage associated p</w:t>
      </w:r>
      <w:r w:rsidRPr="00875FAE">
        <w:rPr>
          <w:u w:val="single"/>
        </w:rPr>
        <w:t>roteins using ELISA</w:t>
      </w:r>
    </w:p>
    <w:p w14:paraId="32D19476" w14:textId="7E1F9923" w:rsidR="00467D2C" w:rsidRPr="00875FAE" w:rsidRDefault="00493E98" w:rsidP="000C48DF">
      <w:pPr>
        <w:spacing w:line="480" w:lineRule="auto"/>
        <w:contextualSpacing/>
      </w:pPr>
      <w:r w:rsidRPr="00875FAE">
        <w:t>Targeted analyses of proteins that are associated with the development of OA and with known cartilage biology were performed using ELISA. These included proteins which we have previously highlighted as</w:t>
      </w:r>
      <w:r w:rsidRPr="00875FAE">
        <w:rPr>
          <w:rFonts w:eastAsia="MS Mincho" w:cs="Times"/>
          <w:lang w:val="en-US"/>
        </w:rPr>
        <w:t xml:space="preserve"> </w:t>
      </w:r>
      <w:r w:rsidRPr="00875FAE">
        <w:t>associated with clinical outcome in patients undergoing cell therapy</w:t>
      </w:r>
      <w:r w:rsidR="007931C4" w:rsidRPr="00875FAE">
        <w:t xml:space="preserve"> via </w:t>
      </w:r>
      <w:r w:rsidR="00143F33" w:rsidRPr="00875FAE">
        <w:t>ACI</w:t>
      </w:r>
      <w:r w:rsidRPr="00875FAE">
        <w:t xml:space="preserve"> for the treatment of </w:t>
      </w:r>
      <w:r w:rsidR="007931C4" w:rsidRPr="00875FAE">
        <w:t xml:space="preserve">early </w:t>
      </w:r>
      <w:r w:rsidRPr="00875FAE">
        <w:t>OA</w:t>
      </w:r>
      <w:r w:rsidR="00201AA1" w:rsidRPr="00875FAE">
        <w:t xml:space="preserve"> </w:t>
      </w:r>
      <w:r w:rsidR="00201AA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2","issued":{"date-parts":[["2017"]]},"page":"150","title":"Autologous chondrocyte implantation-derived synovial fluids display distinct responder and non-responder proteomic profiles","type":"article-journal","volume":"19"},"uris":["http://www.mendeley.com/documents/?uuid=3573e476-5d5c-30fb-b61d-cd0e402ad26d"]},{"id":"ITEM-3","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3","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45&lt;/sup&gt;","plainTextFormattedCitation":"11,12,45","previouslyFormattedCitation":"&lt;sup&gt;11,12,44&lt;/sup&gt;"},"properties":{"noteIndex":0},"schema":"https://github.com/citation-style-language/schema/raw/master/csl-citation.json"}</w:instrText>
      </w:r>
      <w:r w:rsidR="00201AA1" w:rsidRPr="00875FAE">
        <w:fldChar w:fldCharType="separate"/>
      </w:r>
      <w:r w:rsidR="005144E5" w:rsidRPr="00875FAE">
        <w:rPr>
          <w:noProof/>
          <w:vertAlign w:val="superscript"/>
        </w:rPr>
        <w:t>11,12,45</w:t>
      </w:r>
      <w:r w:rsidR="00201AA1" w:rsidRPr="00875FAE">
        <w:fldChar w:fldCharType="end"/>
      </w:r>
      <w:r w:rsidRPr="00875FAE">
        <w:t xml:space="preserve">. Levels of cartilage oligomeric matrix proteins (COMP) and HA in both the SF and plasma were assessed using an </w:t>
      </w:r>
      <w:r w:rsidRPr="00875FAE">
        <w:rPr>
          <w:rFonts w:cs="AdvPSNCS-R"/>
          <w:lang w:eastAsia="en-GB"/>
        </w:rPr>
        <w:t>ELISA (BioVendor Laboratory Medicine, Czech Republic) and an enzyme-linked protein binding assay (Corgenix, CO), respectively, as described previously</w:t>
      </w:r>
      <w:r w:rsidR="00201AA1" w:rsidRPr="00875FAE">
        <w:rPr>
          <w:rFonts w:cs="AdvPSNCS-R"/>
          <w:lang w:eastAsia="en-GB"/>
        </w:rPr>
        <w:t xml:space="preserve"> </w:t>
      </w:r>
      <w:r w:rsidR="00201AA1"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201AA1" w:rsidRPr="00875FAE">
        <w:rPr>
          <w:rFonts w:cs="AdvPSNCS-R"/>
          <w:lang w:eastAsia="en-GB"/>
        </w:rPr>
        <w:fldChar w:fldCharType="separate"/>
      </w:r>
      <w:r w:rsidR="005144E5" w:rsidRPr="00875FAE">
        <w:rPr>
          <w:rFonts w:cs="AdvPSNCS-R"/>
          <w:noProof/>
          <w:vertAlign w:val="superscript"/>
          <w:lang w:eastAsia="en-GB"/>
        </w:rPr>
        <w:t>45</w:t>
      </w:r>
      <w:r w:rsidR="00201AA1" w:rsidRPr="00875FAE">
        <w:rPr>
          <w:rFonts w:cs="AdvPSNCS-R"/>
          <w:lang w:eastAsia="en-GB"/>
        </w:rPr>
        <w:fldChar w:fldCharType="end"/>
      </w:r>
      <w:r w:rsidRPr="00875FAE">
        <w:rPr>
          <w:rFonts w:cs="AdvPSNCS-R"/>
          <w:lang w:eastAsia="en-GB"/>
        </w:rPr>
        <w:t>. As in our previous work, SF concentrations of soluble CD14 (sCD14) were measured using a Quantikine ELISA kit (Biotechne, MN) and ADAMTS-4</w:t>
      </w:r>
      <w:r w:rsidR="00201AA1" w:rsidRPr="00875FAE">
        <w:rPr>
          <w:rFonts w:cs="AdvPSNCS-R"/>
          <w:lang w:eastAsia="en-GB"/>
        </w:rPr>
        <w:t xml:space="preserve"> (Aggrecanase-1) enzyme activity assessed using an endpoint fluorometric substrate assay (SensoLyte 520 Aggrecanase-1 Assay Kit; AnaSpec, CA)</w:t>
      </w:r>
      <w:r w:rsidR="00560127" w:rsidRPr="00875FAE">
        <w:rPr>
          <w:rFonts w:cs="AdvPSNCS-R"/>
          <w:lang w:eastAsia="en-GB"/>
        </w:rPr>
        <w:t xml:space="preserve"> </w:t>
      </w:r>
      <w:r w:rsidR="00560127" w:rsidRPr="00875FAE">
        <w:rPr>
          <w:rFonts w:cs="AdvPSNCS-R"/>
          <w:lang w:eastAsia="en-GB"/>
        </w:rPr>
        <w:fldChar w:fldCharType="begin" w:fldLock="1"/>
      </w:r>
      <w:r w:rsidR="005144E5" w:rsidRPr="00875FAE">
        <w:rPr>
          <w:rFonts w:cs="AdvPSNCS-R"/>
          <w:lang w:eastAsia="en-GB"/>
        </w:rPr>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560127" w:rsidRPr="00875FAE">
        <w:rPr>
          <w:rFonts w:cs="AdvPSNCS-R"/>
          <w:lang w:eastAsia="en-GB"/>
        </w:rPr>
        <w:fldChar w:fldCharType="separate"/>
      </w:r>
      <w:r w:rsidR="005144E5" w:rsidRPr="00875FAE">
        <w:rPr>
          <w:rFonts w:cs="AdvPSNCS-R"/>
          <w:noProof/>
          <w:vertAlign w:val="superscript"/>
          <w:lang w:eastAsia="en-GB"/>
        </w:rPr>
        <w:t>45</w:t>
      </w:r>
      <w:r w:rsidR="00560127" w:rsidRPr="00875FAE">
        <w:rPr>
          <w:rFonts w:cs="AdvPSNCS-R"/>
          <w:lang w:eastAsia="en-GB"/>
        </w:rPr>
        <w:fldChar w:fldCharType="end"/>
      </w:r>
      <w:r w:rsidR="00560127" w:rsidRPr="00875FAE">
        <w:rPr>
          <w:rFonts w:cs="AdvPSNCS-R"/>
          <w:lang w:eastAsia="en-GB"/>
        </w:rPr>
        <w:t xml:space="preserve">. </w:t>
      </w:r>
      <w:r w:rsidR="00201AA1" w:rsidRPr="00875FAE">
        <w:rPr>
          <w:rFonts w:cs="AdvPSNCS-R"/>
          <w:lang w:eastAsia="en-GB"/>
        </w:rPr>
        <w:t xml:space="preserve">Concentrations of </w:t>
      </w:r>
      <w:r w:rsidR="00401ADE" w:rsidRPr="00875FAE">
        <w:rPr>
          <w:rFonts w:cs="AdvPSNCS-R"/>
          <w:lang w:eastAsia="en-GB"/>
        </w:rPr>
        <w:t>m</w:t>
      </w:r>
      <w:r w:rsidR="00201AA1" w:rsidRPr="00875FAE">
        <w:rPr>
          <w:rFonts w:cs="AdvPSNCS-R"/>
          <w:lang w:eastAsia="en-GB"/>
        </w:rPr>
        <w:t>atrix metalloproteinases (MMP) -1 and -3 and S100 calcium binding protein A13 (S100A13) were assayed using duo-set</w:t>
      </w:r>
      <w:r w:rsidR="00143F33" w:rsidRPr="00875FAE">
        <w:rPr>
          <w:rFonts w:cs="AdvPSNCS-R"/>
          <w:lang w:eastAsia="en-GB"/>
        </w:rPr>
        <w:t>s</w:t>
      </w:r>
      <w:r w:rsidR="00201AA1" w:rsidRPr="00875FAE">
        <w:rPr>
          <w:rFonts w:cs="AdvPSNCS-R"/>
          <w:lang w:eastAsia="en-GB"/>
        </w:rPr>
        <w:t xml:space="preserve"> (MMP-1 &amp; S100A13; Biotechne, MN) or Quantikine ELISAs (MMP-3; Biotechne, MN)</w:t>
      </w:r>
      <w:r w:rsidR="00560127" w:rsidRPr="00875FAE">
        <w:rPr>
          <w:rFonts w:cs="AdvPSNCS-R"/>
          <w:lang w:eastAsia="en-GB"/>
        </w:rPr>
        <w:t xml:space="preserve"> </w:t>
      </w:r>
      <w:r w:rsidR="00560127" w:rsidRPr="00875FAE">
        <w:rPr>
          <w:rFonts w:cs="AdvPSNCS-R"/>
          <w:lang w:eastAsia="en-GB"/>
        </w:rPr>
        <w:fldChar w:fldCharType="begin" w:fldLock="1"/>
      </w:r>
      <w:r w:rsidR="00AD0EBE" w:rsidRPr="00875FAE">
        <w:rPr>
          <w:rFonts w:cs="AdvPSNCS-R"/>
          <w:lang w:eastAsia="en-GB"/>
        </w:rPr>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560127" w:rsidRPr="00875FAE">
        <w:rPr>
          <w:rFonts w:cs="AdvPSNCS-R"/>
          <w:lang w:eastAsia="en-GB"/>
        </w:rPr>
        <w:fldChar w:fldCharType="separate"/>
      </w:r>
      <w:r w:rsidR="00056235" w:rsidRPr="00875FAE">
        <w:rPr>
          <w:rFonts w:cs="AdvPSNCS-R"/>
          <w:noProof/>
          <w:vertAlign w:val="superscript"/>
          <w:lang w:eastAsia="en-GB"/>
        </w:rPr>
        <w:t>11,12</w:t>
      </w:r>
      <w:r w:rsidR="00560127" w:rsidRPr="00875FAE">
        <w:rPr>
          <w:rFonts w:cs="AdvPSNCS-R"/>
          <w:lang w:eastAsia="en-GB"/>
        </w:rPr>
        <w:fldChar w:fldCharType="end"/>
      </w:r>
      <w:r w:rsidR="00201AA1" w:rsidRPr="00875FAE">
        <w:rPr>
          <w:rFonts w:cs="AdvPSNCS-R"/>
          <w:lang w:eastAsia="en-GB"/>
        </w:rPr>
        <w:t xml:space="preserve">. All assays were optimised to determine the appropriate </w:t>
      </w:r>
      <w:r w:rsidR="007931C4" w:rsidRPr="00875FAE">
        <w:rPr>
          <w:rFonts w:cs="AdvPSNCS-R"/>
          <w:lang w:eastAsia="en-GB"/>
        </w:rPr>
        <w:t>sample</w:t>
      </w:r>
      <w:r w:rsidR="00201AA1" w:rsidRPr="00875FAE">
        <w:rPr>
          <w:rFonts w:cs="AdvPSNCS-R"/>
          <w:lang w:eastAsia="en-GB"/>
        </w:rPr>
        <w:t xml:space="preserve"> dilution factor</w:t>
      </w:r>
      <w:r w:rsidR="00DE4037" w:rsidRPr="00875FAE">
        <w:rPr>
          <w:rFonts w:cs="AdvPSNCS-R"/>
          <w:lang w:eastAsia="en-GB"/>
        </w:rPr>
        <w:t xml:space="preserve"> (over and above dilution due to lavage)</w:t>
      </w:r>
      <w:r w:rsidR="007931C4" w:rsidRPr="00875FAE">
        <w:rPr>
          <w:rFonts w:cs="AdvPSNCS-R"/>
          <w:lang w:eastAsia="en-GB"/>
        </w:rPr>
        <w:t xml:space="preserve"> </w:t>
      </w:r>
      <w:r w:rsidR="00201AA1" w:rsidRPr="00875FAE">
        <w:rPr>
          <w:rFonts w:cs="AdvPSNCS-R"/>
          <w:lang w:eastAsia="en-GB"/>
        </w:rPr>
        <w:t xml:space="preserve">as follows: ADAMTS-4- undiluted; sCD14 - 1:200; COMP- 1:1000; HA -1:3000; MMP-1 - 1:3; MMP-3 - 1:100; S100A13 1:20. Plasma samples were diluted 1:50 for COMP and assayed neat for HA. </w:t>
      </w:r>
      <w:r w:rsidR="00201AA1" w:rsidRPr="00875FAE">
        <w:t>The concentration of each protein was normalised to the dilution factor of the SF. To determine the dilution of the SF</w:t>
      </w:r>
      <w:r w:rsidR="00EF5223" w:rsidRPr="00875FAE">
        <w:t xml:space="preserve"> (due to lavage)</w:t>
      </w:r>
      <w:r w:rsidR="00201AA1" w:rsidRPr="00875FAE">
        <w:t xml:space="preserve">, urea concentrations in the SF and plasma were assessed using a QuantiChrom urea assay kit (Universal Biologicals) and SF biomarker values were normalised to the urea concentration in blood plasma as described previously </w:t>
      </w:r>
      <w:r w:rsidR="00201AA1" w:rsidRPr="00875FAE">
        <w:fldChar w:fldCharType="begin" w:fldLock="1"/>
      </w:r>
      <w:r w:rsidR="005144E5" w:rsidRPr="00875FAE">
        <w:instrText>ADDIN CSL_CITATION {"citationItems":[{"id":"ITEM-1","itemData":{"DOI":"10.1016/j.joca.2007.03.017","ISBN":"1063-4584 (Print)\\r1063-4584 (Linking)","ISSN":"10634584","PMID":"17507255","abstract":"Objective: To examine the utility of using urea concentrations for determining Synovial Fluid (SF) joint volume in effused and non-effused joints. Methods: Knee joint SF was aspirated from 159 human study participants with symptomatic osteoarthritis of at least one knee either directly (165 knees) or by lavage (110 knees). Serum was obtained immediately prior to SF aspiration. Participants were asked to rate individual knee pain, aching or stiffness. SF and serum urea levels were determined using a specific enzymatic method run on an automated CMA600 analyzer. Cell counts were performed on direct SF aspirates when volume permitted. The formula for calculating SF joint volume was as follows: Vj= CD(VI)/(C - CD) with Vj= volume of SF in entire joint, CD= concentration of urea in diluted (lavage) SF, VI= volume of saline injected into joint, and C = concentration of urea in undiluted (neat) SF derived below where C = 0.897(CS) and Cs= concentration of urea in serum. Results: There was an excellent correlation (r2= 0.8588) between SF and serum urea in the direct aspirates with a ratio of 0.897 (SF/serum). Neither urea levels nor the SF/serum ratio showed any correlation with Kellgren Lawrence (KL) grade, or cell count. While urea levels increased with age there was no change in the ratio. Intraarticular SF volumes calculated for the lavaged knees ranged from 0.555 to 71.71 ml with a median volume of 3.048 ml. There was no correlation of SF volume to KL grade but there was a positive correlation (P = 0.001) between SF volume and self-reported individual knee pain. Conclusion: Our urea results for direct aspirates indicate an equilibrium state between serum and SF with regard to the water fraction. This equilibrium exists regardless of disease status (KL grade), inflammation (cell count), or age, making it possible to calculate intraarticular volume of lavaged joints based upon this urea method. Most of the joint volumes we calculated fell within the previously reported range for normal knees of 0.5-4.0 ml. The positive correlation between SF volume and knee symptoms reinforces the clinical utility of this method for quantifying SF volume. © 2007 Osteoarthritis Research Society International.","author":[{"dropping-particle":"","family":"Kraus","given":"V. B.","non-dropping-particle":"","parse-names":false,"suffix":""},{"dropping-particle":"V.","family":"Stabler","given":"T.","non-dropping-particle":"","parse-names":false,"suffix":""},{"dropping-particle":"","family":"Kong","given":"S. Y.","non-dropping-particle":"","parse-names":false,"suffix":""},{"dropping-particle":"","family":"Varju","given":"G.","non-dropping-particle":"","parse-names":false,"suffix":""},{"dropping-particle":"","family":"McDaniel","given":"G.","non-dropping-particle":"","parse-names":false,"suffix":""}],"container-title":"Osteoarthritis and Cartilage","id":"ITEM-1","issued":{"date-parts":[["2007"]]},"title":"Measurement of synovial fluid volume using urea","type":"article-journal"},"uris":["http://www.mendeley.com/documents/?uuid=8f5ab042-abc8-3b6a-9b4d-282a43a00b4a"]}],"mendeley":{"formattedCitation":"&lt;sup&gt;17&lt;/sup&gt;","plainTextFormattedCitation":"17","previouslyFormattedCitation":"&lt;sup&gt;16&lt;/sup&gt;"},"properties":{"noteIndex":0},"schema":"https://github.com/citation-style-language/schema/raw/master/csl-citation.json"}</w:instrText>
      </w:r>
      <w:r w:rsidR="00201AA1" w:rsidRPr="00875FAE">
        <w:fldChar w:fldCharType="separate"/>
      </w:r>
      <w:r w:rsidR="005144E5" w:rsidRPr="00875FAE">
        <w:rPr>
          <w:noProof/>
          <w:vertAlign w:val="superscript"/>
        </w:rPr>
        <w:t>17</w:t>
      </w:r>
      <w:r w:rsidR="00201AA1" w:rsidRPr="00875FAE">
        <w:fldChar w:fldCharType="end"/>
      </w:r>
      <w:r w:rsidR="00201AA1" w:rsidRPr="00875FAE">
        <w:t xml:space="preserve">. </w:t>
      </w:r>
      <w:r w:rsidR="00EF5223" w:rsidRPr="00875FAE">
        <w:t xml:space="preserve">The principal of this method to determine dilution factor is based on the fact that </w:t>
      </w:r>
      <w:r w:rsidR="001F7CB9" w:rsidRPr="00875FAE">
        <w:t>there is a strong correlation between the concentration of urea in the SF and plasma of an individual, therefore the SF volume can be calculated by assessing matched patient SF and plasma samples</w:t>
      </w:r>
      <w:r w:rsidR="001F7CB9" w:rsidRPr="00875FAE">
        <w:fldChar w:fldCharType="begin" w:fldLock="1"/>
      </w:r>
      <w:r w:rsidR="005144E5" w:rsidRPr="00875FAE">
        <w:instrText>ADDIN CSL_CITATION {"citationItems":[{"id":"ITEM-1","itemData":{"DOI":"10.1016/j.joca.2007.03.017","ISBN":"1063-4584 (Print)\\r1063-4584 (Linking)","ISSN":"10634584","PMID":"17507255","abstract":"Objective: To examine the utility of using urea concentrations for determining Synovial Fluid (SF) joint volume in effused and non-effused joints. Methods: Knee joint SF was aspirated from 159 human study participants with symptomatic osteoarthritis of at least one knee either directly (165 knees) or by lavage (110 knees). Serum was obtained immediately prior to SF aspiration. Participants were asked to rate individual knee pain, aching or stiffness. SF and serum urea levels were determined using a specific enzymatic method run on an automated CMA600 analyzer. Cell counts were performed on direct SF aspirates when volume permitted. The formula for calculating SF joint volume was as follows: Vj= CD(VI)/(C - CD) with Vj= volume of SF in entire joint, CD= concentration of urea in diluted (lavage) SF, VI= volume of saline injected into joint, and C = concentration of urea in undiluted (neat) SF derived below where C = 0.897(CS) and Cs= concentration of urea in serum. Results: There was an excellent correlation (r2= 0.8588) between SF and serum urea in the direct aspirates with a ratio of 0.897 (SF/serum). Neither urea levels nor the SF/serum ratio showed any correlation with Kellgren Lawrence (KL) grade, or cell count. While urea levels increased with age there was no change in the ratio. Intraarticular SF volumes calculated for the lavaged knees ranged from 0.555 to 71.71 ml with a median volume of 3.048 ml. There was no correlation of SF volume to KL grade but there was a positive correlation (P = 0.001) between SF volume and self-reported individual knee pain. Conclusion: Our urea results for direct aspirates indicate an equilibrium state between serum and SF with regard to the water fraction. This equilibrium exists regardless of disease status (KL grade), inflammation (cell count), or age, making it possible to calculate intraarticular volume of lavaged joints based upon this urea method. Most of the joint volumes we calculated fell within the previously reported range for normal knees of 0.5-4.0 ml. The positive correlation between SF volume and knee symptoms reinforces the clinical utility of this method for quantifying SF volume. © 2007 Osteoarthritis Research Society International.","author":[{"dropping-particle":"","family":"Kraus","given":"V. B.","non-dropping-particle":"","parse-names":false,"suffix":""},{"dropping-particle":"V.","family":"Stabler","given":"T.","non-dropping-particle":"","parse-names":false,"suffix":""},{"dropping-particle":"","family":"Kong","given":"S. Y.","non-dropping-particle":"","parse-names":false,"suffix":""},{"dropping-particle":"","family":"Varju","given":"G.","non-dropping-particle":"","parse-names":false,"suffix":""},{"dropping-particle":"","family":"McDaniel","given":"G.","non-dropping-particle":"","parse-names":false,"suffix":""}],"container-title":"Osteoarthritis and Cartilage","id":"ITEM-1","issued":{"date-parts":[["2007"]]},"title":"Measurement of synovial fluid volume using urea","type":"article-journal"},"uris":["http://www.mendeley.com/documents/?uuid=8f5ab042-abc8-3b6a-9b4d-282a43a00b4a"]}],"mendeley":{"formattedCitation":"&lt;sup&gt;17&lt;/sup&gt;","plainTextFormattedCitation":"17","previouslyFormattedCitation":"&lt;sup&gt;16&lt;/sup&gt;"},"properties":{"noteIndex":0},"schema":"https://github.com/citation-style-language/schema/raw/master/csl-citation.json"}</w:instrText>
      </w:r>
      <w:r w:rsidR="001F7CB9" w:rsidRPr="00875FAE">
        <w:fldChar w:fldCharType="separate"/>
      </w:r>
      <w:r w:rsidR="005144E5" w:rsidRPr="00875FAE">
        <w:rPr>
          <w:noProof/>
          <w:vertAlign w:val="superscript"/>
        </w:rPr>
        <w:t>17</w:t>
      </w:r>
      <w:r w:rsidR="001F7CB9" w:rsidRPr="00875FAE">
        <w:fldChar w:fldCharType="end"/>
      </w:r>
      <w:r w:rsidR="001F7CB9" w:rsidRPr="00875FAE">
        <w:t xml:space="preserve"> .</w:t>
      </w:r>
      <w:r w:rsidR="000C48DF" w:rsidRPr="00875FAE">
        <w:t xml:space="preserve"> </w:t>
      </w:r>
      <w:r w:rsidR="00F56E47" w:rsidRPr="00875FAE">
        <w:t xml:space="preserve">Median baseline protein biomarker levels are summarised in Table 1B. </w:t>
      </w:r>
    </w:p>
    <w:p w14:paraId="6984EA35" w14:textId="25057E1D" w:rsidR="000C48DF" w:rsidRPr="00875FAE" w:rsidRDefault="000C48DF" w:rsidP="000C48DF">
      <w:pPr>
        <w:spacing w:line="480" w:lineRule="auto"/>
        <w:contextualSpacing/>
      </w:pPr>
    </w:p>
    <w:p w14:paraId="2D7687FA" w14:textId="6D679CE1" w:rsidR="00201AA1" w:rsidRPr="00875FAE" w:rsidRDefault="00B24BB1" w:rsidP="00201AA1">
      <w:pPr>
        <w:spacing w:line="480" w:lineRule="auto"/>
        <w:rPr>
          <w:b/>
          <w:u w:val="single"/>
        </w:rPr>
      </w:pPr>
      <w:r w:rsidRPr="00875FAE">
        <w:rPr>
          <w:b/>
          <w:u w:val="single"/>
        </w:rPr>
        <w:t>Statistical Analyses</w:t>
      </w:r>
    </w:p>
    <w:p w14:paraId="798E0A81" w14:textId="2E6D42AC" w:rsidR="00712DC3" w:rsidRPr="00875FAE" w:rsidRDefault="00B24BB1" w:rsidP="00201AA1">
      <w:pPr>
        <w:spacing w:line="480" w:lineRule="auto"/>
        <w:contextualSpacing/>
        <w:rPr>
          <w:u w:val="single"/>
        </w:rPr>
      </w:pPr>
      <w:r w:rsidRPr="00875FAE">
        <w:rPr>
          <w:u w:val="single"/>
        </w:rPr>
        <w:t xml:space="preserve">Data analyses were perfomed using the statistical programming language R version 4.0.2 (2020-6-22) </w:t>
      </w:r>
      <w:r w:rsidRPr="00875FAE">
        <w:rPr>
          <w:u w:val="single"/>
        </w:rPr>
        <w:fldChar w:fldCharType="begin" w:fldLock="1"/>
      </w:r>
      <w:r w:rsidR="005144E5" w:rsidRPr="00875FAE">
        <w:rPr>
          <w:u w:val="single"/>
        </w:rPr>
        <w:instrText>ADDIN CSL_CITATION {"citationItems":[{"id":"ITEM-1","itemData":{"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non-dropping-particle":"","parse-names":false,"suffix":""}],"container-title":"R: A Language and Environment for Statistical Computing","id":"ITEM-1","issued":{"date-parts":[["2013"]]},"title":"R Development Core Team","type":"article-journal"},"uris":["http://www.mendeley.com/documents/?uuid=f61af2eb-56fe-4f4e-bbc6-5f61a6651e4c"]}],"mendeley":{"formattedCitation":"&lt;sup&gt;41&lt;/sup&gt;","plainTextFormattedCitation":"41","previouslyFormattedCitation":"&lt;sup&gt;40&lt;/sup&gt;"},"properties":{"noteIndex":0},"schema":"https://github.com/citation-style-language/schema/raw/master/csl-citation.json"}</w:instrText>
      </w:r>
      <w:r w:rsidRPr="00875FAE">
        <w:rPr>
          <w:u w:val="single"/>
        </w:rPr>
        <w:fldChar w:fldCharType="separate"/>
      </w:r>
      <w:r w:rsidR="005144E5" w:rsidRPr="00875FAE">
        <w:rPr>
          <w:noProof/>
          <w:vertAlign w:val="superscript"/>
        </w:rPr>
        <w:t>41</w:t>
      </w:r>
      <w:r w:rsidRPr="00875FAE">
        <w:rPr>
          <w:u w:val="single"/>
        </w:rPr>
        <w:fldChar w:fldCharType="end"/>
      </w:r>
      <w:r w:rsidRPr="00875FAE">
        <w:rPr>
          <w:u w:val="single"/>
        </w:rPr>
        <w:t xml:space="preserve">. </w:t>
      </w:r>
      <w:r w:rsidR="003A5005" w:rsidRPr="00875FAE">
        <w:rPr>
          <w:u w:val="single"/>
        </w:rPr>
        <w:t xml:space="preserve">Independent models were built for both the total microfracture (n=19) and osteotomy (n=13) cohorts. The </w:t>
      </w:r>
      <w:r w:rsidR="003A5005" w:rsidRPr="00875FAE">
        <w:t>post-operative Lysholm score was used as the dependent variable and independent variables were pre-operative Lysholm score, patient age at the time of microfracture or osteotomy, body mass index (BMI), smoker status and baseline level of the nine SF biomarkers (COMP, HA, sCD14, ADAMTS-4, MMP-1, MMP-3, S100A13, LYVE-1 and YWHAQ) and the two plasma biomarkers (HA and COMP).</w:t>
      </w:r>
      <w:r w:rsidR="002071A6" w:rsidRPr="00875FAE">
        <w:rPr>
          <w:u w:val="single"/>
        </w:rPr>
        <w:t xml:space="preserve"> </w:t>
      </w:r>
      <w:r w:rsidR="00F56E47" w:rsidRPr="00875FAE">
        <w:t xml:space="preserve">Imputed values were used when there were non-detects for any of the proteins assessed using ELISA </w:t>
      </w:r>
      <w:r w:rsidR="00F56E47"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F56E47" w:rsidRPr="00875FAE">
        <w:fldChar w:fldCharType="separate"/>
      </w:r>
      <w:r w:rsidR="005144E5" w:rsidRPr="00875FAE">
        <w:rPr>
          <w:noProof/>
          <w:vertAlign w:val="superscript"/>
        </w:rPr>
        <w:t>45</w:t>
      </w:r>
      <w:r w:rsidR="00F56E47" w:rsidRPr="00875FAE">
        <w:fldChar w:fldCharType="end"/>
      </w:r>
      <w:r w:rsidR="00F56E47" w:rsidRPr="00875FAE">
        <w:t xml:space="preserve">. For sCD14, plasma HA and YWHAQ the imputed value was taken as equal to (1/√2) times the lowest detected value (sCD14: 11.3; plasma HA: 0.5; YWHAQ: 0.5), which was the value applied to ADAMTS-4 non-detects in our previous study (0.40) </w:t>
      </w:r>
      <w:r w:rsidR="00F56E47"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F56E47" w:rsidRPr="00875FAE">
        <w:fldChar w:fldCharType="separate"/>
      </w:r>
      <w:r w:rsidR="005144E5" w:rsidRPr="00875FAE">
        <w:rPr>
          <w:noProof/>
          <w:vertAlign w:val="superscript"/>
        </w:rPr>
        <w:t>45</w:t>
      </w:r>
      <w:r w:rsidR="00F56E47" w:rsidRPr="00875FAE">
        <w:fldChar w:fldCharType="end"/>
      </w:r>
      <w:r w:rsidR="00F56E47" w:rsidRPr="00875FAE">
        <w:t xml:space="preserve">. </w:t>
      </w:r>
      <w:r w:rsidRPr="00875FAE">
        <w:rPr>
          <w:u w:val="single"/>
        </w:rPr>
        <w:t>Any missing data were imputed using multiple imputation by chained equations</w:t>
      </w:r>
      <w:r w:rsidR="00F072C3" w:rsidRPr="00875FAE">
        <w:rPr>
          <w:u w:val="single"/>
        </w:rPr>
        <w:fldChar w:fldCharType="begin" w:fldLock="1"/>
      </w:r>
      <w:r w:rsidR="000B5300" w:rsidRPr="00875FAE">
        <w:rPr>
          <w:u w:val="single"/>
        </w:rPr>
        <w:instrText>ADDIN CSL_CITATION {"citationItems":[{"id":"ITEM-1","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d":{"date-parts":[["2011"]]},"title":"Multiple imputation by chained equations: What is it and how does it work?","type":"article-journal"},"uris":["http://www.mendeley.com/documents/?uuid=d4ca65b5-93d7-4564-a789-77f3bd67efd4"]}],"mendeley":{"formattedCitation":"&lt;sup&gt;1&lt;/sup&gt;","plainTextFormattedCitation":"1","previouslyFormattedCitation":"&lt;sup&gt;1&lt;/sup&gt;"},"properties":{"noteIndex":0},"schema":"https://github.com/citation-style-language/schema/raw/master/csl-citation.json"}</w:instrText>
      </w:r>
      <w:r w:rsidR="00F072C3" w:rsidRPr="00875FAE">
        <w:rPr>
          <w:u w:val="single"/>
        </w:rPr>
        <w:fldChar w:fldCharType="separate"/>
      </w:r>
      <w:r w:rsidR="00F072C3" w:rsidRPr="00875FAE">
        <w:rPr>
          <w:noProof/>
          <w:vertAlign w:val="superscript"/>
        </w:rPr>
        <w:t>1</w:t>
      </w:r>
      <w:r w:rsidR="00F072C3" w:rsidRPr="00875FAE">
        <w:rPr>
          <w:u w:val="single"/>
        </w:rPr>
        <w:fldChar w:fldCharType="end"/>
      </w:r>
      <w:r w:rsidR="003A5005" w:rsidRPr="00875FAE">
        <w:rPr>
          <w:u w:val="single"/>
        </w:rPr>
        <w:t>. The number of model features compared to the number of observations was relatively high and therefore linear regression with ela</w:t>
      </w:r>
      <w:r w:rsidR="002071A6" w:rsidRPr="00875FAE">
        <w:rPr>
          <w:u w:val="single"/>
        </w:rPr>
        <w:t>stic net penaliz</w:t>
      </w:r>
      <w:r w:rsidR="003A5005" w:rsidRPr="00875FAE">
        <w:rPr>
          <w:u w:val="single"/>
        </w:rPr>
        <w:t>ation wa</w:t>
      </w:r>
      <w:r w:rsidR="002071A6" w:rsidRPr="00875FAE">
        <w:rPr>
          <w:u w:val="single"/>
        </w:rPr>
        <w:t>s performed. Elastic net penaliz</w:t>
      </w:r>
      <w:r w:rsidR="003A5005" w:rsidRPr="00875FAE">
        <w:rPr>
          <w:u w:val="single"/>
        </w:rPr>
        <w:t xml:space="preserve">ation is a combination of </w:t>
      </w:r>
      <w:r w:rsidR="002071A6" w:rsidRPr="00875FAE">
        <w:rPr>
          <w:u w:val="single"/>
        </w:rPr>
        <w:t xml:space="preserve">least absolute shrinkage and selection operator (LASSO) and ridge regression. LASSO penalization shrinks each predictor differently and allows </w:t>
      </w:r>
      <w:r w:rsidR="0011140F" w:rsidRPr="00875FAE">
        <w:rPr>
          <w:u w:val="single"/>
        </w:rPr>
        <w:t xml:space="preserve">variables to </w:t>
      </w:r>
      <w:r w:rsidR="00502A1D" w:rsidRPr="00875FAE">
        <w:rPr>
          <w:u w:val="single"/>
        </w:rPr>
        <w:t xml:space="preserve">be </w:t>
      </w:r>
      <w:r w:rsidR="0011140F" w:rsidRPr="00875FAE">
        <w:rPr>
          <w:u w:val="single"/>
        </w:rPr>
        <w:t>removed entirely by shrinking coefficients to 0</w:t>
      </w:r>
      <w:r w:rsidR="000B5300" w:rsidRPr="00875FAE">
        <w:rPr>
          <w:u w:val="single"/>
        </w:rPr>
        <w:t xml:space="preserve"> </w:t>
      </w:r>
      <w:r w:rsidR="000B5300" w:rsidRPr="00875FAE">
        <w:rPr>
          <w:u w:val="single"/>
        </w:rPr>
        <w:fldChar w:fldCharType="begin" w:fldLock="1"/>
      </w:r>
      <w:r w:rsidR="005144E5" w:rsidRPr="00875FAE">
        <w:rPr>
          <w:u w:val="single"/>
        </w:rPr>
        <w:instrText xml:space="preserve">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d":{"date-parts":[["1996"]]},"title":"Regression Shrinkage and Selection Via the Lasso","type":"article-journal"},"uris":["http://www.mendeley.com/documents/?uuid=9a251ee9-39f4-4d22-a5a4-fc06c8dac56c"]},{"id":"ITEM-2","itemData":{"DOI":"10.1111/j.1467-9868.2005.00503.x","ISSN":"13697412","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sidR="005144E5" w:rsidRPr="00875FAE">
        <w:rPr>
          <w:rFonts w:ascii="Cambria Math" w:hAnsi="Cambria Math" w:cs="Cambria Math"/>
          <w:u w:val="single"/>
        </w:rPr>
        <w:instrText>≫</w:instrText>
      </w:r>
      <w:r w:rsidR="005144E5" w:rsidRPr="00875FAE">
        <w:rPr>
          <w:u w:val="single"/>
        </w:rPr>
        <w:instrText xml:space="preserve"> n case. An algorithm called LARS-EN is proposed for computing elastic net regularization paths efficiently, much like algorithm LARS does for the lasso. © 2005 Royal Statistical Society.","author":[{"dropping-particle":"","family":"Zou","given":"Hui","non-dropping-particle":"","parse-names":false,"suffix":""},{"dropping-particle":"","family":"Hastie","given":"Trevor","non-dropping-particle":"","parse-names":false,"suffix":""}],"container-title":"Journal of the Royal Statistical Society. Series B: Statistical Methodology","id":"ITEM-2","issued":{"date-parts":[["2005"]]},"title":"Regularization and variable selection via the elastic net","type":"article-journal"},"uris":["http://www.mendeley.com/documents/?uuid=0fb2868a-68be-4684-8e89-fdcdf132be3d"]}],"mendeley":{"formattedCitation":"&lt;sup&gt;42,50&lt;/sup&gt;","plainTextFormattedCitation":"42,50","previouslyFormattedCitation":"&lt;sup&gt;41,49&lt;/sup&gt;"},"properties":{"noteIndex":0},"schema":"https://github.com/citation-style-language/schema/raw/master/csl-citation.json"}</w:instrText>
      </w:r>
      <w:r w:rsidR="000B5300" w:rsidRPr="00875FAE">
        <w:rPr>
          <w:u w:val="single"/>
        </w:rPr>
        <w:fldChar w:fldCharType="separate"/>
      </w:r>
      <w:r w:rsidR="005144E5" w:rsidRPr="00875FAE">
        <w:rPr>
          <w:noProof/>
          <w:vertAlign w:val="superscript"/>
        </w:rPr>
        <w:t>42,50</w:t>
      </w:r>
      <w:r w:rsidR="000B5300" w:rsidRPr="00875FAE">
        <w:rPr>
          <w:u w:val="single"/>
        </w:rPr>
        <w:fldChar w:fldCharType="end"/>
      </w:r>
      <w:r w:rsidR="0011140F" w:rsidRPr="00875FAE">
        <w:rPr>
          <w:u w:val="single"/>
        </w:rPr>
        <w:t>, whereas for ridge regression the penalty term shrinks the effect of the predictor equally and none are reduced to 0. Ther</w:t>
      </w:r>
      <w:r w:rsidR="003B4971" w:rsidRPr="00875FAE">
        <w:rPr>
          <w:u w:val="single"/>
        </w:rPr>
        <w:t>e</w:t>
      </w:r>
      <w:r w:rsidR="0011140F" w:rsidRPr="00875FAE">
        <w:rPr>
          <w:u w:val="single"/>
        </w:rPr>
        <w:t>by, elastic net can eliminate features entirely</w:t>
      </w:r>
      <w:r w:rsidR="00CD3987" w:rsidRPr="00875FAE">
        <w:rPr>
          <w:u w:val="single"/>
        </w:rPr>
        <w:t xml:space="preserve"> and</w:t>
      </w:r>
      <w:r w:rsidR="00712DC3" w:rsidRPr="00875FAE">
        <w:rPr>
          <w:u w:val="single"/>
        </w:rPr>
        <w:t xml:space="preserve"> </w:t>
      </w:r>
      <w:r w:rsidR="0011140F" w:rsidRPr="00875FAE">
        <w:rPr>
          <w:u w:val="single"/>
        </w:rPr>
        <w:t>allows for the reduction of impact of less important model features</w:t>
      </w:r>
      <w:r w:rsidR="00712DC3" w:rsidRPr="00875FAE">
        <w:rPr>
          <w:u w:val="single"/>
        </w:rPr>
        <w:t xml:space="preserve">. </w:t>
      </w:r>
    </w:p>
    <w:p w14:paraId="0D58FC9C" w14:textId="108AFE6C" w:rsidR="00B24BB1" w:rsidRPr="00875FAE" w:rsidRDefault="00712DC3" w:rsidP="00C03447">
      <w:pPr>
        <w:spacing w:line="480" w:lineRule="auto"/>
      </w:pPr>
      <w:r w:rsidRPr="00875FAE">
        <w:rPr>
          <w:u w:val="single"/>
        </w:rPr>
        <w:t>To provide confidence in the findings and to build models which best represented the different datasets,</w:t>
      </w:r>
      <w:r w:rsidR="004A0AA8" w:rsidRPr="00875FAE">
        <w:t xml:space="preserve"> </w:t>
      </w:r>
      <w:r w:rsidR="00783FFA" w:rsidRPr="00875FAE">
        <w:t>multivaria</w:t>
      </w:r>
      <w:r w:rsidR="00056235" w:rsidRPr="00875FAE">
        <w:t xml:space="preserve">ble </w:t>
      </w:r>
      <w:r w:rsidR="004A0AA8" w:rsidRPr="00875FAE">
        <w:t xml:space="preserve">linear </w:t>
      </w:r>
      <w:r w:rsidR="00467D2C" w:rsidRPr="00875FAE">
        <w:t xml:space="preserve">regression </w:t>
      </w:r>
      <w:r w:rsidR="004A0AA8" w:rsidRPr="00875FAE">
        <w:t>models were</w:t>
      </w:r>
      <w:r w:rsidRPr="00875FAE">
        <w:t xml:space="preserve"> also built </w:t>
      </w:r>
      <w:r w:rsidR="00467D2C" w:rsidRPr="00875FAE">
        <w:t>and variables selected using backward variable selection.</w:t>
      </w:r>
      <w:r w:rsidR="00056235" w:rsidRPr="00875FAE">
        <w:t xml:space="preserve"> Backwards elimination removes the least significant effect that do</w:t>
      </w:r>
      <w:r w:rsidR="00502A1D" w:rsidRPr="00875FAE">
        <w:t>esn’t meet the level for remaining</w:t>
      </w:r>
      <w:r w:rsidR="00056235" w:rsidRPr="00875FAE">
        <w:t xml:space="preserve"> in the model and this is repeated until no other effect in the model meets the specified level for removal. This method allows for co-linearity between variables to be accounted for</w:t>
      </w:r>
      <w:r w:rsidR="00056235" w:rsidRPr="00875FAE">
        <w:fldChar w:fldCharType="begin" w:fldLock="1"/>
      </w:r>
      <w:r w:rsidR="00AD0EBE" w:rsidRPr="00875FAE">
        <w:instrText>ADDIN CSL_CITATION {"citationItems":[{"id":"ITEM-1","itemData":{"DOI":"10.1186/1751-0473-3-17","ISSN":"17510473","PMID":"19087314","abstract":"Background: The main problem in many model-building situations is to choose from a large set of covariates those that should be included in the \"best\" model. A decision to keep a variable in the model might be based on the clinical or statistical significance. There are several variable selection algorithms in existence. Those methods are mechanical and as such carry some limitations. Hosmer and Lemeshow describe a purposeful selection of covariates within which an analyst makes a variable selection decision at each step of the modeling process. Methods: In this paper we introduce an algorithm which automates that process. We conduct a simulation study to compare the performance of this algorithm with three well documented variable selection procedures in SAS PROC LOGISTIC: FORWARD, BACKWARD, and STEPWISE. Results: We showthat the advantage of this approach is when the analyst is interested in risk factor modeling and not just prediction. In addition to significant covariates, this variable selection procedure has the capability of retaining important confounding variables, resulting potentially in a slightly richer model. Application of the macro is further illustrated with the Hosmer and Lemeshow Worchester Heart Attack Study (WHAS) data. Conclusion: If an analyst is in need ofan algorithm that will help guide the retention of significant covariates as well as confounding ones they should consider this macro as an alternative tool. © 2008 Bursac et al; licensee BioMed Central Ltd.","author":[{"dropping-particle":"","family":"Bursac","given":"Zoran","non-dropping-particle":"","parse-names":false,"suffix":""},{"dropping-particle":"","family":"Gauss","given":"Clinton Heath","non-dropping-particle":"","parse-names":false,"suffix":""},{"dropping-particle":"","family":"Williams","given":"David Keith","non-dropping-particle":"","parse-names":false,"suffix":""},{"dropping-particle":"","family":"Hosmer","given":"David W.","non-dropping-particle":"","parse-names":false,"suffix":""}],"container-title":"Source Code for Biology and Medicine","id":"ITEM-1","issued":{"date-parts":[["2008"]]},"title":"Purposeful selection of variables in logistic regression","type":"article-journal"},"uris":["http://www.mendeley.com/documents/?uuid=87278840-eb24-4c0c-9c40-a2fd50101fad"]}],"mendeley":{"formattedCitation":"&lt;sup&gt;6&lt;/sup&gt;","plainTextFormattedCitation":"6","previouslyFormattedCitation":"&lt;sup&gt;6&lt;/sup&gt;"},"properties":{"noteIndex":0},"schema":"https://github.com/citation-style-language/schema/raw/master/csl-citation.json"}</w:instrText>
      </w:r>
      <w:r w:rsidR="00056235" w:rsidRPr="00875FAE">
        <w:fldChar w:fldCharType="separate"/>
      </w:r>
      <w:r w:rsidR="00056235" w:rsidRPr="00875FAE">
        <w:rPr>
          <w:noProof/>
          <w:vertAlign w:val="superscript"/>
        </w:rPr>
        <w:t>6</w:t>
      </w:r>
      <w:r w:rsidR="00056235" w:rsidRPr="00875FAE">
        <w:fldChar w:fldCharType="end"/>
      </w:r>
      <w:r w:rsidR="00056235" w:rsidRPr="00875FAE">
        <w:t xml:space="preserve">. </w:t>
      </w:r>
    </w:p>
    <w:p w14:paraId="374B4ABA" w14:textId="007D3E35" w:rsidR="00493E98" w:rsidRPr="00875FAE" w:rsidRDefault="00783FFA" w:rsidP="00C03447">
      <w:pPr>
        <w:spacing w:line="480" w:lineRule="auto"/>
      </w:pPr>
      <w:r w:rsidRPr="00875FAE">
        <w:t>Protein m</w:t>
      </w:r>
      <w:r w:rsidR="00643D73" w:rsidRPr="00875FAE">
        <w:t xml:space="preserve">arkers that demonstrated </w:t>
      </w:r>
      <w:r w:rsidR="0011140F" w:rsidRPr="00875FAE">
        <w:t xml:space="preserve">a </w:t>
      </w:r>
      <w:r w:rsidR="00643D73" w:rsidRPr="00875FAE">
        <w:t>significan</w:t>
      </w:r>
      <w:r w:rsidR="0011140F" w:rsidRPr="00875FAE">
        <w:t>t contribution to the models</w:t>
      </w:r>
      <w:r w:rsidR="00643D73" w:rsidRPr="00875FAE">
        <w:t xml:space="preserve">  (</w:t>
      </w:r>
      <w:r w:rsidR="00643D73" w:rsidRPr="00875FAE">
        <w:rPr>
          <w:i/>
        </w:rPr>
        <w:t>P</w:t>
      </w:r>
      <w:r w:rsidR="00643D73" w:rsidRPr="00875FAE">
        <w:t xml:space="preserve"> &lt;0.05) were </w:t>
      </w:r>
      <w:r w:rsidR="00513FAD" w:rsidRPr="00875FAE">
        <w:t xml:space="preserve">then assessed for their potential to predict outcome to surgery based on the ‘responder’ definitions given above, specifically a </w:t>
      </w:r>
      <w:r w:rsidR="00A65FD7" w:rsidRPr="00875FAE">
        <w:t>MCID</w:t>
      </w:r>
      <w:r w:rsidR="00513FAD" w:rsidRPr="00875FAE">
        <w:t xml:space="preserve"> in Lysholm score of at least 10 points at 12 months post-surgery. When categorised as ‘responders’ and ‘non-responders’ there were a small number of patients in each response arm for the two different surgeries. Therefore </w:t>
      </w:r>
      <w:r w:rsidR="00CD11FD" w:rsidRPr="00875FAE">
        <w:t>to assess if there were differences in the activity/expression of these enzymes/proteins</w:t>
      </w:r>
      <w:r w:rsidR="007931C4" w:rsidRPr="00875FAE">
        <w:t>,</w:t>
      </w:r>
      <w:r w:rsidR="00CD11FD" w:rsidRPr="00875FAE">
        <w:t xml:space="preserve"> Mann-Whitney tests were performed using GraphPad Prism version 8.</w:t>
      </w:r>
      <w:r w:rsidR="00401ADE" w:rsidRPr="00875FAE">
        <w:t>0.</w:t>
      </w:r>
    </w:p>
    <w:p w14:paraId="5E7E914B" w14:textId="77777777" w:rsidR="002637BB" w:rsidRPr="00875FAE" w:rsidRDefault="002637BB" w:rsidP="00C03447">
      <w:pPr>
        <w:spacing w:line="480" w:lineRule="auto"/>
      </w:pPr>
    </w:p>
    <w:p w14:paraId="0F1D8E8D" w14:textId="77777777" w:rsidR="00CD11FD" w:rsidRPr="00875FAE" w:rsidRDefault="00CD11FD" w:rsidP="00C03447">
      <w:pPr>
        <w:spacing w:line="480" w:lineRule="auto"/>
      </w:pPr>
    </w:p>
    <w:p w14:paraId="77217CA5" w14:textId="77777777" w:rsidR="004001EF" w:rsidRPr="00875FAE" w:rsidRDefault="004001EF" w:rsidP="00833797">
      <w:pPr>
        <w:spacing w:line="480" w:lineRule="auto"/>
        <w:contextualSpacing/>
        <w:rPr>
          <w:b/>
          <w:sz w:val="24"/>
          <w:u w:val="single"/>
        </w:rPr>
      </w:pPr>
    </w:p>
    <w:p w14:paraId="2EE04287" w14:textId="77777777" w:rsidR="004001EF" w:rsidRPr="00875FAE" w:rsidRDefault="004001EF" w:rsidP="00833797">
      <w:pPr>
        <w:spacing w:line="480" w:lineRule="auto"/>
        <w:contextualSpacing/>
        <w:rPr>
          <w:b/>
          <w:sz w:val="24"/>
          <w:u w:val="single"/>
        </w:rPr>
      </w:pPr>
    </w:p>
    <w:p w14:paraId="6E631BCE" w14:textId="77777777" w:rsidR="004001EF" w:rsidRPr="00875FAE" w:rsidRDefault="004001EF" w:rsidP="00833797">
      <w:pPr>
        <w:spacing w:line="480" w:lineRule="auto"/>
        <w:contextualSpacing/>
        <w:rPr>
          <w:b/>
          <w:sz w:val="24"/>
          <w:u w:val="single"/>
        </w:rPr>
      </w:pPr>
    </w:p>
    <w:p w14:paraId="4BC3A8C5" w14:textId="77777777" w:rsidR="004001EF" w:rsidRPr="00875FAE" w:rsidRDefault="004001EF" w:rsidP="00833797">
      <w:pPr>
        <w:spacing w:line="480" w:lineRule="auto"/>
        <w:contextualSpacing/>
        <w:rPr>
          <w:b/>
          <w:sz w:val="24"/>
          <w:u w:val="single"/>
        </w:rPr>
      </w:pPr>
    </w:p>
    <w:p w14:paraId="4D117E70" w14:textId="77777777" w:rsidR="00467D2C" w:rsidRPr="00875FAE" w:rsidRDefault="00467D2C" w:rsidP="00833797">
      <w:pPr>
        <w:spacing w:line="480" w:lineRule="auto"/>
        <w:contextualSpacing/>
        <w:rPr>
          <w:b/>
          <w:sz w:val="24"/>
          <w:u w:val="single"/>
        </w:rPr>
      </w:pPr>
    </w:p>
    <w:p w14:paraId="7BF2647A" w14:textId="77777777" w:rsidR="00833797" w:rsidRPr="00875FAE" w:rsidRDefault="00833797" w:rsidP="00833797">
      <w:pPr>
        <w:spacing w:line="480" w:lineRule="auto"/>
        <w:contextualSpacing/>
        <w:rPr>
          <w:b/>
          <w:sz w:val="24"/>
          <w:u w:val="single"/>
        </w:rPr>
      </w:pPr>
      <w:r w:rsidRPr="00875FAE">
        <w:rPr>
          <w:b/>
          <w:sz w:val="24"/>
          <w:u w:val="single"/>
        </w:rPr>
        <w:t>Results</w:t>
      </w:r>
    </w:p>
    <w:p w14:paraId="1D059170" w14:textId="77777777" w:rsidR="0048211F" w:rsidRPr="00875FAE" w:rsidRDefault="0048211F" w:rsidP="00833797">
      <w:pPr>
        <w:spacing w:line="480" w:lineRule="auto"/>
        <w:contextualSpacing/>
        <w:rPr>
          <w:b/>
          <w:u w:val="single"/>
        </w:rPr>
      </w:pPr>
      <w:r w:rsidRPr="00875FAE">
        <w:rPr>
          <w:b/>
          <w:u w:val="single"/>
        </w:rPr>
        <w:t>Patients</w:t>
      </w:r>
    </w:p>
    <w:p w14:paraId="79A92590" w14:textId="71C766A2" w:rsidR="00D9275A" w:rsidRPr="00875FAE" w:rsidRDefault="00D9275A" w:rsidP="00833797">
      <w:pPr>
        <w:spacing w:line="480" w:lineRule="auto"/>
        <w:contextualSpacing/>
      </w:pPr>
      <w:r w:rsidRPr="00875FAE">
        <w:t>Thirteen patients were selected</w:t>
      </w:r>
      <w:r w:rsidR="005F5656" w:rsidRPr="00875FAE">
        <w:t>, from the overall cohort,</w:t>
      </w:r>
      <w:r w:rsidRPr="00875FAE">
        <w:t xml:space="preserve"> for proteomic analysis of the SF, based on</w:t>
      </w:r>
      <w:r w:rsidR="00143F33" w:rsidRPr="00875FAE">
        <w:t xml:space="preserve"> the</w:t>
      </w:r>
      <w:r w:rsidRPr="00875FAE">
        <w:t xml:space="preserve"> selection criteria detailed within the methods.  </w:t>
      </w:r>
      <w:r w:rsidR="00526C8C" w:rsidRPr="00875FAE">
        <w:t>Three</w:t>
      </w:r>
      <w:r w:rsidRPr="00875FAE">
        <w:t xml:space="preserve"> donors were cons</w:t>
      </w:r>
      <w:r w:rsidR="00143F33" w:rsidRPr="00875FAE">
        <w:t xml:space="preserve">idered </w:t>
      </w:r>
      <w:r w:rsidR="0097783F" w:rsidRPr="00875FAE">
        <w:t xml:space="preserve">extreme </w:t>
      </w:r>
      <w:r w:rsidR="00143F33" w:rsidRPr="00875FAE">
        <w:t xml:space="preserve">responders to osteotomy </w:t>
      </w:r>
      <w:r w:rsidRPr="00875FAE">
        <w:t xml:space="preserve">with a mean improvement of 44 Lysholm points (range 21-62) and </w:t>
      </w:r>
      <w:r w:rsidR="00526C8C" w:rsidRPr="00875FAE">
        <w:t>four</w:t>
      </w:r>
      <w:r w:rsidRPr="00875FAE">
        <w:t xml:space="preserve"> donors were considered non-responders with a mean decrease in Lysholm score of 8 points (range 0-16). Following microfracture, three donors were deemed </w:t>
      </w:r>
      <w:r w:rsidR="00F81D26" w:rsidRPr="00875FAE">
        <w:t xml:space="preserve">extreme </w:t>
      </w:r>
      <w:r w:rsidRPr="00875FAE">
        <w:t>responders (mean improvement 26 Lysholm points (range 16-72)</w:t>
      </w:r>
      <w:r w:rsidR="00143F33" w:rsidRPr="00875FAE">
        <w:t>)</w:t>
      </w:r>
      <w:r w:rsidRPr="00875FAE">
        <w:t xml:space="preserve"> and a further three donors were deemed </w:t>
      </w:r>
      <w:r w:rsidR="00F81D26" w:rsidRPr="00875FAE">
        <w:t xml:space="preserve">extreme </w:t>
      </w:r>
      <w:r w:rsidRPr="00875FAE">
        <w:t>non-responders (mean decrease of 3 Lysholm points (range 0-4)</w:t>
      </w:r>
      <w:r w:rsidR="00143F33" w:rsidRPr="00875FAE">
        <w:t>)</w:t>
      </w:r>
      <w:r w:rsidRPr="00875FAE">
        <w:t xml:space="preserve">. The demographic information for these patients is shown in </w:t>
      </w:r>
      <w:r w:rsidR="008B4A99" w:rsidRPr="00875FAE">
        <w:t>T</w:t>
      </w:r>
      <w:r w:rsidRPr="00875FAE">
        <w:t xml:space="preserve">able </w:t>
      </w:r>
      <w:r w:rsidR="00081AFA" w:rsidRPr="00875FAE">
        <w:t>2</w:t>
      </w:r>
      <w:r w:rsidRPr="00875FAE">
        <w:t>.</w:t>
      </w:r>
    </w:p>
    <w:p w14:paraId="69130823" w14:textId="77777777" w:rsidR="00143F33" w:rsidRPr="00875FAE" w:rsidRDefault="00143F33" w:rsidP="00833797">
      <w:pPr>
        <w:spacing w:line="480" w:lineRule="auto"/>
        <w:contextualSpacing/>
      </w:pPr>
    </w:p>
    <w:p w14:paraId="1A2C0640" w14:textId="5C596A4C" w:rsidR="00143F33" w:rsidRPr="00875FAE" w:rsidRDefault="00D9275A" w:rsidP="002A795C">
      <w:pPr>
        <w:spacing w:line="480" w:lineRule="auto"/>
        <w:contextualSpacing/>
      </w:pPr>
      <w:r w:rsidRPr="00875FAE">
        <w:t>To assess candidate biomarkers in a larger cohort,</w:t>
      </w:r>
      <w:r w:rsidR="00C77748" w:rsidRPr="00875FAE">
        <w:t xml:space="preserve"> </w:t>
      </w:r>
      <w:r w:rsidRPr="00875FAE">
        <w:t>13</w:t>
      </w:r>
      <w:r w:rsidR="0048211F" w:rsidRPr="00875FAE">
        <w:t xml:space="preserve"> patients undergoing osteotomy and </w:t>
      </w:r>
      <w:r w:rsidRPr="00875FAE">
        <w:t>19</w:t>
      </w:r>
      <w:r w:rsidR="0048211F" w:rsidRPr="00875FAE">
        <w:t xml:space="preserve"> patients undergoing microfracture were included in this study</w:t>
      </w:r>
      <w:r w:rsidR="00512F1D" w:rsidRPr="00875FAE">
        <w:t xml:space="preserve"> (Table 1)</w:t>
      </w:r>
      <w:r w:rsidR="0048211F" w:rsidRPr="00875FAE">
        <w:t>. The mean baseline Lysholm score was 49.0</w:t>
      </w:r>
      <w:r w:rsidR="00DE4037" w:rsidRPr="00875FAE">
        <w:t>(</w:t>
      </w:r>
      <w:r w:rsidR="0048211F" w:rsidRPr="00875FAE">
        <w:t>±13.9</w:t>
      </w:r>
      <w:r w:rsidR="00143F33" w:rsidRPr="00875FAE">
        <w:t>), which</w:t>
      </w:r>
      <w:r w:rsidR="0048211F" w:rsidRPr="00875FAE">
        <w:t xml:space="preserve"> improved to 72.0(±21.0)</w:t>
      </w:r>
      <w:r w:rsidR="00510DBF" w:rsidRPr="00875FAE">
        <w:t xml:space="preserve"> at 16</w:t>
      </w:r>
      <w:r w:rsidR="00DE4037" w:rsidRPr="00875FAE">
        <w:t>(</w:t>
      </w:r>
      <w:r w:rsidR="00510DBF" w:rsidRPr="00875FAE">
        <w:t>±8.9</w:t>
      </w:r>
      <w:r w:rsidR="00DE4037" w:rsidRPr="00875FAE">
        <w:t>)</w:t>
      </w:r>
      <w:r w:rsidR="00510DBF" w:rsidRPr="00875FAE">
        <w:t xml:space="preserve"> months </w:t>
      </w:r>
      <w:r w:rsidR="00031922" w:rsidRPr="00875FAE">
        <w:t>following osteotomy surgery, whereas for microfracture patients the mean baseline Lysholm score was 50.7(±18.7</w:t>
      </w:r>
      <w:r w:rsidR="00143F33" w:rsidRPr="00875FAE">
        <w:t>), which</w:t>
      </w:r>
      <w:r w:rsidR="00031922" w:rsidRPr="00875FAE">
        <w:t xml:space="preserve"> only improved to 58.7(±25.6) </w:t>
      </w:r>
      <w:r w:rsidR="00143F33" w:rsidRPr="00875FAE">
        <w:t xml:space="preserve">at </w:t>
      </w:r>
      <w:r w:rsidR="00031922" w:rsidRPr="00875FAE">
        <w:t xml:space="preserve">15.2(±9.6) months post-operatively. </w:t>
      </w:r>
      <w:r w:rsidR="00E0042F" w:rsidRPr="00875FAE">
        <w:t>When defined as responders or non-responders to surgery based on an MCID of 10 Lysholm points, 8 individuals were responders</w:t>
      </w:r>
      <w:r w:rsidR="008F0797" w:rsidRPr="00875FAE">
        <w:t xml:space="preserve"> (</w:t>
      </w:r>
      <w:r w:rsidR="00C0352E" w:rsidRPr="00875FAE">
        <w:t>37(16-62)(median(range)) increase in Lysholm points)</w:t>
      </w:r>
      <w:r w:rsidR="00E0042F" w:rsidRPr="00875FAE">
        <w:t xml:space="preserve"> and 5 were non-responders</w:t>
      </w:r>
      <w:r w:rsidR="00C0352E" w:rsidRPr="00875FAE">
        <w:t xml:space="preserve"> (-4(0- -16) (median(range)) Lysholm point change)</w:t>
      </w:r>
      <w:r w:rsidR="00E0042F" w:rsidRPr="00875FAE">
        <w:t xml:space="preserve"> to osteotomy and 8 patients were responders</w:t>
      </w:r>
      <w:r w:rsidR="00C0352E" w:rsidRPr="00875FAE">
        <w:t xml:space="preserve"> (23(12-72) (median(range)) Lysholm point increase)</w:t>
      </w:r>
      <w:r w:rsidR="00E0042F" w:rsidRPr="00875FAE">
        <w:t xml:space="preserve"> and 11</w:t>
      </w:r>
      <w:r w:rsidR="00CD3987" w:rsidRPr="00875FAE">
        <w:t xml:space="preserve"> n</w:t>
      </w:r>
      <w:r w:rsidR="00E0042F" w:rsidRPr="00875FAE">
        <w:t xml:space="preserve">on-responders </w:t>
      </w:r>
      <w:r w:rsidR="00C0352E" w:rsidRPr="00875FAE">
        <w:t xml:space="preserve">(-3(8- -34)(median(range)) Lysholm point change) </w:t>
      </w:r>
      <w:r w:rsidR="00E0042F" w:rsidRPr="00875FAE">
        <w:t xml:space="preserve">to microfracture surgery. </w:t>
      </w:r>
      <w:r w:rsidR="00031922" w:rsidRPr="00875FAE">
        <w:t xml:space="preserve">This study comprised of </w:t>
      </w:r>
      <w:r w:rsidR="00AD0FA3" w:rsidRPr="00875FAE">
        <w:t>samples from 2</w:t>
      </w:r>
      <w:r w:rsidR="00EF4152" w:rsidRPr="00875FAE">
        <w:t>0 males (8 osteotomy and 12</w:t>
      </w:r>
      <w:r w:rsidR="00AD0FA3" w:rsidRPr="00875FAE">
        <w:t xml:space="preserve"> microfracture) and 12 females, aged between 17 and 67 years </w:t>
      </w:r>
      <w:r w:rsidR="00C77748" w:rsidRPr="00875FAE">
        <w:t xml:space="preserve">at the time of surgery. Table </w:t>
      </w:r>
      <w:r w:rsidR="003D4159" w:rsidRPr="00875FAE">
        <w:t>1A</w:t>
      </w:r>
      <w:r w:rsidR="00AD0FA3" w:rsidRPr="00875FAE">
        <w:t xml:space="preserve"> details the demographic variables of these patients. </w:t>
      </w:r>
    </w:p>
    <w:p w14:paraId="39D6F4C2" w14:textId="77777777" w:rsidR="005C2F22" w:rsidRPr="00875FAE" w:rsidRDefault="005C2F22" w:rsidP="002A795C">
      <w:pPr>
        <w:spacing w:line="480" w:lineRule="auto"/>
        <w:contextualSpacing/>
      </w:pPr>
    </w:p>
    <w:p w14:paraId="7857AEF2" w14:textId="77777777" w:rsidR="00512F1D" w:rsidRPr="00875FAE" w:rsidRDefault="00512F1D" w:rsidP="002A795C">
      <w:pPr>
        <w:spacing w:line="480" w:lineRule="auto"/>
        <w:contextualSpacing/>
      </w:pPr>
    </w:p>
    <w:p w14:paraId="4BA3420E" w14:textId="6B6B72F3" w:rsidR="007350EB" w:rsidRPr="00875FAE" w:rsidRDefault="007350EB" w:rsidP="007350EB">
      <w:pPr>
        <w:spacing w:line="480" w:lineRule="auto"/>
        <w:contextualSpacing/>
        <w:rPr>
          <w:b/>
          <w:u w:val="single"/>
        </w:rPr>
      </w:pPr>
      <w:r w:rsidRPr="00875FAE">
        <w:rPr>
          <w:b/>
          <w:u w:val="single"/>
        </w:rPr>
        <w:t>Differential abundance of</w:t>
      </w:r>
      <w:r w:rsidR="002A795C" w:rsidRPr="00875FAE">
        <w:rPr>
          <w:b/>
          <w:u w:val="single"/>
        </w:rPr>
        <w:t xml:space="preserve"> synovial fluid</w:t>
      </w:r>
      <w:r w:rsidRPr="00875FAE">
        <w:rPr>
          <w:b/>
          <w:u w:val="single"/>
        </w:rPr>
        <w:t xml:space="preserve"> proteins in </w:t>
      </w:r>
      <w:r w:rsidR="00E133D2" w:rsidRPr="00875FAE">
        <w:rPr>
          <w:b/>
          <w:u w:val="single"/>
        </w:rPr>
        <w:t>n</w:t>
      </w:r>
      <w:r w:rsidRPr="00875FAE">
        <w:rPr>
          <w:b/>
          <w:u w:val="single"/>
        </w:rPr>
        <w:t>on-responders compared to responders to Microfracture</w:t>
      </w:r>
      <w:r w:rsidR="00E133D2" w:rsidRPr="00875FAE">
        <w:rPr>
          <w:b/>
          <w:u w:val="single"/>
        </w:rPr>
        <w:t xml:space="preserve"> </w:t>
      </w:r>
      <w:r w:rsidR="002A795C" w:rsidRPr="00875FAE">
        <w:rPr>
          <w:b/>
          <w:u w:val="single"/>
        </w:rPr>
        <w:t>identified using proteomic analysis</w:t>
      </w:r>
    </w:p>
    <w:p w14:paraId="150960A6" w14:textId="4FFF11ED" w:rsidR="00C86A4F" w:rsidRPr="00875FAE" w:rsidRDefault="007350EB" w:rsidP="005C2F22">
      <w:pPr>
        <w:spacing w:line="480" w:lineRule="auto"/>
        <w:contextualSpacing/>
      </w:pPr>
      <w:r w:rsidRPr="00875FAE">
        <w:t>Individuals who did not respond well clinically to microfracture demonstrated a differential baseline proteome compared to those who responded well. Thirty proteins were differentially abundant (</w:t>
      </w:r>
      <w:r w:rsidRPr="00875FAE">
        <w:rPr>
          <w:rFonts w:eastAsia="MS Gothic"/>
          <w:color w:val="000000"/>
        </w:rPr>
        <w:t>±2.0 fold</w:t>
      </w:r>
      <w:r w:rsidR="00D12BE2" w:rsidRPr="00875FAE">
        <w:rPr>
          <w:rFonts w:eastAsia="MS Gothic"/>
          <w:color w:val="000000"/>
        </w:rPr>
        <w:t>; p&lt;0.05</w:t>
      </w:r>
      <w:r w:rsidRPr="00875FAE">
        <w:rPr>
          <w:rFonts w:eastAsia="MS Gothic"/>
          <w:color w:val="000000"/>
        </w:rPr>
        <w:t>)</w:t>
      </w:r>
      <w:r w:rsidR="00E25420" w:rsidRPr="00875FAE">
        <w:rPr>
          <w:rFonts w:eastAsia="MS Gothic"/>
          <w:color w:val="000000"/>
        </w:rPr>
        <w:t xml:space="preserve"> i</w:t>
      </w:r>
      <w:r w:rsidRPr="00875FAE">
        <w:t>n the pre-operative SF of responders compared to non-responders of microfracture (Tabl</w:t>
      </w:r>
      <w:r w:rsidR="00C77748" w:rsidRPr="00875FAE">
        <w:t>e 3</w:t>
      </w:r>
      <w:r w:rsidRPr="00875FAE">
        <w:t xml:space="preserve">). 14-3-3 protein theta (YWHAQ) was only present in the SF of the selected individuals that </w:t>
      </w:r>
      <w:r w:rsidR="00D12BE2" w:rsidRPr="00875FAE">
        <w:t>did not respond to microfracture and no presence of this protein was detected</w:t>
      </w:r>
      <w:r w:rsidR="005C2F22" w:rsidRPr="00875FAE">
        <w:t xml:space="preserve"> using LC-MS/MS in the responders. Conversely, small ubiquitin-related modifier 4 (SUMO4) was only detected in SF of responders to microfracture and not in the non-responders. Another of these proteins which was of biological interest because it can bind to hyaluronan </w:t>
      </w:r>
      <w:r w:rsidR="005C2F22" w:rsidRPr="00875FAE">
        <w:fldChar w:fldCharType="begin" w:fldLock="1"/>
      </w:r>
      <w:r w:rsidR="005144E5" w:rsidRPr="00875FAE">
        <w:instrText>ADDIN CSL_CITATION {"citationItems":[{"id":"ITEM-1","itemData":{"author":[{"dropping-particle":"","family":"Xu","given":"H","non-dropping-particle":"","parse-names":false,"suffix":""},{"dropping-particle":"","family":"Edwards","given":"J","non-dropping-particle":"","parse-names":false,"suffix":""},{"dropping-particle":"","family":"Banerji","given":"S","non-dropping-particle":"","parse-names":false,"suffix":""},{"dropping-particle":"","family":"Prevo","given":"R","non-dropping-particle":"","parse-names":false,"suffix":""},{"dropping-particle":"","family":"Jackson","given":"D G","non-dropping-particle":"","parse-names":false,"suffix":""},{"dropping-particle":"","family":"Athanasou","given":"N A","non-dropping-particle":"","parse-names":false,"suffix":""}],"container-title":"Ann Rheum Dis","id":"ITEM-1","issued":{"date-parts":[["2003"]]},"page":"1227-1229","title":"Distribution of lymphatic vessels in normal and arthritic human synovial tissues","type":"article-journal","volume":"62"},"uris":["http://www.mendeley.com/documents/?uuid=fa303baf-c0f0-499b-869a-811118caf2c4"]}],"mendeley":{"formattedCitation":"&lt;sup&gt;47&lt;/sup&gt;","plainTextFormattedCitation":"47","previouslyFormattedCitation":"&lt;sup&gt;46&lt;/sup&gt;"},"properties":{"noteIndex":0},"schema":"https://github.com/citation-style-language/schema/raw/master/csl-citation.json"}</w:instrText>
      </w:r>
      <w:r w:rsidR="005C2F22" w:rsidRPr="00875FAE">
        <w:fldChar w:fldCharType="separate"/>
      </w:r>
      <w:r w:rsidR="005144E5" w:rsidRPr="00875FAE">
        <w:rPr>
          <w:noProof/>
          <w:vertAlign w:val="superscript"/>
        </w:rPr>
        <w:t>47</w:t>
      </w:r>
      <w:r w:rsidR="005C2F22" w:rsidRPr="00875FAE">
        <w:fldChar w:fldCharType="end"/>
      </w:r>
      <w:r w:rsidR="005C2F22" w:rsidRPr="00875FAE">
        <w:t>, LYVE-1, was six-fold higher in the selected microfracture responders compared to non-responders.</w:t>
      </w:r>
    </w:p>
    <w:p w14:paraId="6DEA7C69" w14:textId="77777777" w:rsidR="00C86A4F" w:rsidRPr="00875FAE" w:rsidRDefault="00C86A4F" w:rsidP="005C2F22">
      <w:pPr>
        <w:spacing w:line="480" w:lineRule="auto"/>
        <w:contextualSpacing/>
      </w:pPr>
    </w:p>
    <w:p w14:paraId="0958DBAA" w14:textId="4E1B5531" w:rsidR="00C86A4F" w:rsidRPr="00875FAE" w:rsidRDefault="00C86A4F" w:rsidP="005C2F22">
      <w:pPr>
        <w:spacing w:line="480" w:lineRule="auto"/>
        <w:contextualSpacing/>
        <w:rPr>
          <w:b/>
          <w:u w:val="single"/>
        </w:rPr>
      </w:pPr>
      <w:r w:rsidRPr="00875FAE">
        <w:rPr>
          <w:b/>
          <w:u w:val="single"/>
        </w:rPr>
        <w:t>Differential abundance of synovial fluid proteins in non-responders compared to responders to Osteotomy identified using proteomic analysis</w:t>
      </w:r>
    </w:p>
    <w:p w14:paraId="1A4C6283" w14:textId="2EE02E7B" w:rsidR="005C2F22" w:rsidRPr="00875FAE" w:rsidRDefault="00C86A4F" w:rsidP="005C2F22">
      <w:pPr>
        <w:spacing w:line="480" w:lineRule="auto"/>
        <w:contextualSpacing/>
      </w:pPr>
      <w:r w:rsidRPr="00875FAE">
        <w:t xml:space="preserve">A </w:t>
      </w:r>
      <w:r w:rsidR="0030312D" w:rsidRPr="00875FAE">
        <w:t>SF</w:t>
      </w:r>
      <w:r w:rsidRPr="00875FAE">
        <w:t xml:space="preserve"> proteome shift was found between individuals who did or did not respond well to osteotomy. </w:t>
      </w:r>
      <w:r w:rsidR="005C2F22" w:rsidRPr="00875FAE">
        <w:t>Table 4 demonstrates the 15 proteins that were differentially abundant (</w:t>
      </w:r>
      <w:r w:rsidR="005C2F22" w:rsidRPr="00875FAE">
        <w:rPr>
          <w:rFonts w:eastAsia="MS Gothic"/>
          <w:color w:val="000000"/>
        </w:rPr>
        <w:t>±2.0 fold; p&lt;0.05)</w:t>
      </w:r>
      <w:r w:rsidR="005C2F22" w:rsidRPr="00875FAE">
        <w:t xml:space="preserve"> in the SF </w:t>
      </w:r>
      <w:r w:rsidRPr="00875FAE">
        <w:t xml:space="preserve">between the two different clinical outcome groups. </w:t>
      </w:r>
      <w:r w:rsidR="00A36E12" w:rsidRPr="00875FAE">
        <w:t>Both YWHAQ and an undete</w:t>
      </w:r>
      <w:r w:rsidR="00BE59C5" w:rsidRPr="00875FAE">
        <w:t>ctable protein KIAA1007 demonstrated a much higher abundance in the non-responders to osteotomy compared to the responders, with YWHAQ again being undetected in the responders using LC-MS/MS.</w:t>
      </w:r>
    </w:p>
    <w:p w14:paraId="6F38B043" w14:textId="77777777" w:rsidR="00C86A4F" w:rsidRPr="00875FAE" w:rsidRDefault="00C86A4F" w:rsidP="005C2F22">
      <w:pPr>
        <w:spacing w:line="480" w:lineRule="auto"/>
        <w:contextualSpacing/>
      </w:pPr>
    </w:p>
    <w:p w14:paraId="0166D070" w14:textId="418B20C6" w:rsidR="00DB4C03" w:rsidRPr="00875FAE" w:rsidRDefault="005C2F22" w:rsidP="007350EB">
      <w:pPr>
        <w:spacing w:line="480" w:lineRule="auto"/>
        <w:contextualSpacing/>
      </w:pPr>
      <w:r w:rsidRPr="00875FAE">
        <w:rPr>
          <w:b/>
          <w:u w:val="single"/>
        </w:rPr>
        <w:t>Biochemical Validation of Proteomic Analyses</w:t>
      </w:r>
    </w:p>
    <w:p w14:paraId="660EF9E4" w14:textId="0A5EE3D3" w:rsidR="0030312D" w:rsidRPr="00875FAE" w:rsidRDefault="005C2F22" w:rsidP="006454EC">
      <w:pPr>
        <w:spacing w:line="480" w:lineRule="auto"/>
        <w:contextualSpacing/>
      </w:pPr>
      <w:r w:rsidRPr="00875FAE">
        <w:t>14-3-3 Protein Theta (YWHAQ)</w:t>
      </w:r>
      <w:r w:rsidR="00DB4C03" w:rsidRPr="00875FAE">
        <w:t xml:space="preserve"> was confirmed to have undetectable concentrations in microfracture responders and detectable concentrations only in microfracture non-responders when measured using ELISA (</w:t>
      </w:r>
      <w:r w:rsidRPr="00875FAE">
        <w:t>Figure 1).</w:t>
      </w:r>
      <w:r w:rsidR="008661B8" w:rsidRPr="00875FAE">
        <w:t xml:space="preserve"> We also assessed YWHAQ using ELISA in the osteotomy samples used for the proteomic analyses but found that for </w:t>
      </w:r>
      <w:r w:rsidR="00B64861" w:rsidRPr="00875FAE">
        <w:t xml:space="preserve">two of the responder samples detectable levels were measured using ELISA, whereas they were not detected at all via LC-MS/MS (data not shown). </w:t>
      </w:r>
      <w:r w:rsidRPr="00875FAE">
        <w:t xml:space="preserve"> </w:t>
      </w:r>
    </w:p>
    <w:p w14:paraId="0D645468" w14:textId="0FB3F2CE" w:rsidR="004001EF" w:rsidRPr="00875FAE" w:rsidRDefault="00AC54A9" w:rsidP="004001EF">
      <w:pPr>
        <w:spacing w:line="480" w:lineRule="auto"/>
        <w:contextualSpacing/>
      </w:pPr>
      <w:r w:rsidRPr="00875FAE">
        <w:rPr>
          <w:b/>
          <w:szCs w:val="20"/>
        </w:rPr>
        <w:t>Table 3:</w:t>
      </w:r>
      <w:r w:rsidRPr="00875FAE">
        <w:rPr>
          <w:szCs w:val="20"/>
        </w:rPr>
        <w:t xml:space="preserve"> Fold-change of proteins that are differentially abundant (</w:t>
      </w:r>
      <w:r w:rsidRPr="00875FAE">
        <w:rPr>
          <w:rFonts w:eastAsia="MS Gothic"/>
          <w:color w:val="000000"/>
        </w:rPr>
        <w:t xml:space="preserve">±2.0 fold; false discovery rate </w:t>
      </w:r>
      <w:r w:rsidRPr="00875FAE">
        <w:t>p&lt;0.05</w:t>
      </w:r>
      <w:r w:rsidRPr="00875FAE">
        <w:rPr>
          <w:rFonts w:eastAsia="MS Gothic"/>
          <w:color w:val="000000"/>
        </w:rPr>
        <w:t>)</w:t>
      </w:r>
      <w:r w:rsidRPr="00875FAE">
        <w:rPr>
          <w:szCs w:val="20"/>
        </w:rPr>
        <w:t xml:space="preserve"> in the pre-operative synovial fluid of individuals that do not improve following microfracture (non-responders</w:t>
      </w:r>
      <w:r w:rsidR="008805DC" w:rsidRPr="00875FAE">
        <w:rPr>
          <w:szCs w:val="20"/>
        </w:rPr>
        <w:t>; n=3</w:t>
      </w:r>
      <w:r w:rsidRPr="00875FAE">
        <w:rPr>
          <w:szCs w:val="20"/>
        </w:rPr>
        <w:t>) compared to those that improve (responders</w:t>
      </w:r>
      <w:r w:rsidR="008805DC" w:rsidRPr="00875FAE">
        <w:rPr>
          <w:szCs w:val="20"/>
        </w:rPr>
        <w:t>; n=3</w:t>
      </w:r>
      <w:r w:rsidRPr="00875FAE">
        <w:rPr>
          <w:szCs w:val="20"/>
        </w:rPr>
        <w:t>).</w:t>
      </w:r>
      <w:r w:rsidR="004001EF" w:rsidRPr="00875FAE">
        <w:rPr>
          <w:szCs w:val="20"/>
        </w:rPr>
        <w:t xml:space="preserve"> </w:t>
      </w:r>
    </w:p>
    <w:p w14:paraId="152DB1D5" w14:textId="678FA971" w:rsidR="00AC54A9" w:rsidRPr="00875FAE" w:rsidRDefault="00AC54A9" w:rsidP="00AC54A9">
      <w:pPr>
        <w:spacing w:line="480" w:lineRule="auto"/>
        <w:contextualSpacing/>
      </w:pPr>
    </w:p>
    <w:tbl>
      <w:tblPr>
        <w:tblW w:w="8946" w:type="dxa"/>
        <w:tblInd w:w="93" w:type="dxa"/>
        <w:tblLayout w:type="fixed"/>
        <w:tblLook w:val="04A0" w:firstRow="1" w:lastRow="0" w:firstColumn="1" w:lastColumn="0" w:noHBand="0" w:noVBand="1"/>
      </w:tblPr>
      <w:tblGrid>
        <w:gridCol w:w="6252"/>
        <w:gridCol w:w="1276"/>
        <w:gridCol w:w="1418"/>
      </w:tblGrid>
      <w:tr w:rsidR="00AC54A9" w:rsidRPr="00875FAE" w14:paraId="7BF98DAC" w14:textId="77777777" w:rsidTr="00B71CC1">
        <w:trPr>
          <w:trHeight w:val="300"/>
        </w:trPr>
        <w:tc>
          <w:tcPr>
            <w:tcW w:w="7528"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150BFD17"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Protein</w:t>
            </w:r>
          </w:p>
        </w:tc>
        <w:tc>
          <w:tcPr>
            <w:tcW w:w="1418" w:type="dxa"/>
            <w:vMerge w:val="restart"/>
            <w:tcBorders>
              <w:top w:val="single" w:sz="4" w:space="0" w:color="auto"/>
              <w:left w:val="single" w:sz="4" w:space="0" w:color="auto"/>
              <w:bottom w:val="single" w:sz="8" w:space="0" w:color="000000"/>
              <w:right w:val="single" w:sz="4" w:space="0" w:color="auto"/>
            </w:tcBorders>
            <w:shd w:val="clear" w:color="auto" w:fill="auto"/>
            <w:noWrap/>
            <w:vAlign w:val="bottom"/>
            <w:hideMark/>
          </w:tcPr>
          <w:p w14:paraId="07F9247D"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Fold Change</w:t>
            </w:r>
          </w:p>
        </w:tc>
      </w:tr>
      <w:tr w:rsidR="00AC54A9" w:rsidRPr="00875FAE" w14:paraId="679777F0" w14:textId="77777777" w:rsidTr="00B71CC1">
        <w:trPr>
          <w:trHeight w:val="320"/>
        </w:trPr>
        <w:tc>
          <w:tcPr>
            <w:tcW w:w="6252" w:type="dxa"/>
            <w:tcBorders>
              <w:top w:val="nil"/>
              <w:left w:val="single" w:sz="4" w:space="0" w:color="auto"/>
              <w:bottom w:val="single" w:sz="8" w:space="0" w:color="auto"/>
              <w:right w:val="nil"/>
            </w:tcBorders>
            <w:shd w:val="clear" w:color="auto" w:fill="auto"/>
            <w:noWrap/>
            <w:vAlign w:val="bottom"/>
            <w:hideMark/>
          </w:tcPr>
          <w:p w14:paraId="2FBCFD8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Description</w:t>
            </w:r>
          </w:p>
        </w:tc>
        <w:tc>
          <w:tcPr>
            <w:tcW w:w="1276" w:type="dxa"/>
            <w:tcBorders>
              <w:top w:val="nil"/>
              <w:left w:val="nil"/>
              <w:bottom w:val="single" w:sz="8" w:space="0" w:color="auto"/>
              <w:right w:val="single" w:sz="4" w:space="0" w:color="auto"/>
            </w:tcBorders>
            <w:shd w:val="clear" w:color="auto" w:fill="auto"/>
            <w:noWrap/>
            <w:vAlign w:val="bottom"/>
            <w:hideMark/>
          </w:tcPr>
          <w:p w14:paraId="0056788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Accession</w:t>
            </w:r>
          </w:p>
        </w:tc>
        <w:tc>
          <w:tcPr>
            <w:tcW w:w="1418" w:type="dxa"/>
            <w:vMerge/>
            <w:tcBorders>
              <w:top w:val="single" w:sz="4" w:space="0" w:color="auto"/>
              <w:left w:val="single" w:sz="4" w:space="0" w:color="auto"/>
              <w:bottom w:val="single" w:sz="8" w:space="0" w:color="000000"/>
              <w:right w:val="single" w:sz="4" w:space="0" w:color="auto"/>
            </w:tcBorders>
            <w:vAlign w:val="center"/>
            <w:hideMark/>
          </w:tcPr>
          <w:p w14:paraId="1059FEFA" w14:textId="77777777" w:rsidR="00AC54A9" w:rsidRPr="00875FAE" w:rsidRDefault="00AC54A9" w:rsidP="00B71CC1">
            <w:pPr>
              <w:spacing w:after="0" w:line="240" w:lineRule="auto"/>
              <w:rPr>
                <w:rFonts w:ascii="Arial" w:eastAsia="Times New Roman" w:hAnsi="Arial" w:cs="Arial"/>
                <w:color w:val="000000"/>
                <w:sz w:val="20"/>
                <w:szCs w:val="20"/>
              </w:rPr>
            </w:pPr>
          </w:p>
        </w:tc>
      </w:tr>
      <w:tr w:rsidR="00AC54A9" w:rsidRPr="00875FAE" w14:paraId="08B60DBD"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8E12675"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Small ubiquitin-related modifier 4  (SUM04)</w:t>
            </w:r>
          </w:p>
        </w:tc>
        <w:tc>
          <w:tcPr>
            <w:tcW w:w="1276" w:type="dxa"/>
            <w:tcBorders>
              <w:top w:val="nil"/>
              <w:left w:val="nil"/>
              <w:bottom w:val="single" w:sz="4" w:space="0" w:color="auto"/>
              <w:right w:val="single" w:sz="4" w:space="0" w:color="auto"/>
            </w:tcBorders>
            <w:shd w:val="clear" w:color="auto" w:fill="auto"/>
            <w:noWrap/>
            <w:vAlign w:val="bottom"/>
            <w:hideMark/>
          </w:tcPr>
          <w:p w14:paraId="308D349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6EEV6</w:t>
            </w:r>
          </w:p>
        </w:tc>
        <w:tc>
          <w:tcPr>
            <w:tcW w:w="1418" w:type="dxa"/>
            <w:tcBorders>
              <w:top w:val="nil"/>
              <w:left w:val="nil"/>
              <w:bottom w:val="single" w:sz="4" w:space="0" w:color="auto"/>
              <w:right w:val="single" w:sz="4" w:space="0" w:color="auto"/>
            </w:tcBorders>
            <w:shd w:val="clear" w:color="auto" w:fill="auto"/>
            <w:noWrap/>
            <w:vAlign w:val="center"/>
            <w:hideMark/>
          </w:tcPr>
          <w:p w14:paraId="34284A45"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r w:rsidR="00AC54A9" w:rsidRPr="00875FAE" w14:paraId="463B09A5"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B39C8E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55 kDa erythrocyte membrane protein </w:t>
            </w:r>
          </w:p>
        </w:tc>
        <w:tc>
          <w:tcPr>
            <w:tcW w:w="1276" w:type="dxa"/>
            <w:tcBorders>
              <w:top w:val="nil"/>
              <w:left w:val="nil"/>
              <w:bottom w:val="single" w:sz="4" w:space="0" w:color="auto"/>
              <w:right w:val="single" w:sz="4" w:space="0" w:color="auto"/>
            </w:tcBorders>
            <w:shd w:val="clear" w:color="auto" w:fill="auto"/>
            <w:noWrap/>
            <w:vAlign w:val="bottom"/>
            <w:hideMark/>
          </w:tcPr>
          <w:p w14:paraId="02DC2294"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00013</w:t>
            </w:r>
          </w:p>
        </w:tc>
        <w:tc>
          <w:tcPr>
            <w:tcW w:w="1418" w:type="dxa"/>
            <w:tcBorders>
              <w:top w:val="nil"/>
              <w:left w:val="nil"/>
              <w:bottom w:val="single" w:sz="4" w:space="0" w:color="auto"/>
              <w:right w:val="single" w:sz="4" w:space="0" w:color="auto"/>
            </w:tcBorders>
            <w:shd w:val="clear" w:color="auto" w:fill="auto"/>
            <w:noWrap/>
            <w:vAlign w:val="center"/>
            <w:hideMark/>
          </w:tcPr>
          <w:p w14:paraId="52273C2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03005.6</w:t>
            </w:r>
          </w:p>
        </w:tc>
      </w:tr>
      <w:tr w:rsidR="00AC54A9" w:rsidRPr="00875FAE" w14:paraId="16A2A6A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61EDE43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rotein argonaute-1 </w:t>
            </w:r>
          </w:p>
        </w:tc>
        <w:tc>
          <w:tcPr>
            <w:tcW w:w="1276" w:type="dxa"/>
            <w:tcBorders>
              <w:top w:val="nil"/>
              <w:left w:val="nil"/>
              <w:bottom w:val="single" w:sz="4" w:space="0" w:color="auto"/>
              <w:right w:val="single" w:sz="4" w:space="0" w:color="auto"/>
            </w:tcBorders>
            <w:shd w:val="clear" w:color="auto" w:fill="auto"/>
            <w:noWrap/>
            <w:vAlign w:val="bottom"/>
            <w:hideMark/>
          </w:tcPr>
          <w:p w14:paraId="7E5A0E8A"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L18</w:t>
            </w:r>
          </w:p>
        </w:tc>
        <w:tc>
          <w:tcPr>
            <w:tcW w:w="1418" w:type="dxa"/>
            <w:tcBorders>
              <w:top w:val="nil"/>
              <w:left w:val="nil"/>
              <w:bottom w:val="single" w:sz="4" w:space="0" w:color="auto"/>
              <w:right w:val="single" w:sz="4" w:space="0" w:color="auto"/>
            </w:tcBorders>
            <w:shd w:val="clear" w:color="auto" w:fill="auto"/>
            <w:noWrap/>
            <w:vAlign w:val="center"/>
            <w:hideMark/>
          </w:tcPr>
          <w:p w14:paraId="5FECB32D"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47.4</w:t>
            </w:r>
          </w:p>
        </w:tc>
      </w:tr>
      <w:tr w:rsidR="00AC54A9" w:rsidRPr="00875FAE" w14:paraId="1DFB95B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8E1392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omplement C1r subcomponent-like protein </w:t>
            </w:r>
          </w:p>
        </w:tc>
        <w:tc>
          <w:tcPr>
            <w:tcW w:w="1276" w:type="dxa"/>
            <w:tcBorders>
              <w:top w:val="nil"/>
              <w:left w:val="nil"/>
              <w:bottom w:val="single" w:sz="4" w:space="0" w:color="auto"/>
              <w:right w:val="single" w:sz="4" w:space="0" w:color="auto"/>
            </w:tcBorders>
            <w:shd w:val="clear" w:color="auto" w:fill="auto"/>
            <w:noWrap/>
            <w:vAlign w:val="bottom"/>
            <w:hideMark/>
          </w:tcPr>
          <w:p w14:paraId="735B56A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NZP8</w:t>
            </w:r>
          </w:p>
        </w:tc>
        <w:tc>
          <w:tcPr>
            <w:tcW w:w="1418" w:type="dxa"/>
            <w:tcBorders>
              <w:top w:val="nil"/>
              <w:left w:val="nil"/>
              <w:bottom w:val="single" w:sz="4" w:space="0" w:color="auto"/>
              <w:right w:val="single" w:sz="4" w:space="0" w:color="auto"/>
            </w:tcBorders>
            <w:shd w:val="clear" w:color="auto" w:fill="auto"/>
            <w:noWrap/>
            <w:vAlign w:val="center"/>
            <w:hideMark/>
          </w:tcPr>
          <w:p w14:paraId="12172BE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1.0</w:t>
            </w:r>
          </w:p>
        </w:tc>
      </w:tr>
      <w:tr w:rsidR="00AC54A9" w:rsidRPr="00875FAE" w14:paraId="5BA23FD2"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7AC00D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Lymphatic vessel endothelial hyaluronic acid receptor 1 (LYVE-1)</w:t>
            </w:r>
          </w:p>
        </w:tc>
        <w:tc>
          <w:tcPr>
            <w:tcW w:w="1276" w:type="dxa"/>
            <w:tcBorders>
              <w:top w:val="nil"/>
              <w:left w:val="nil"/>
              <w:bottom w:val="single" w:sz="4" w:space="0" w:color="auto"/>
              <w:right w:val="single" w:sz="4" w:space="0" w:color="auto"/>
            </w:tcBorders>
            <w:shd w:val="clear" w:color="auto" w:fill="auto"/>
            <w:noWrap/>
            <w:vAlign w:val="bottom"/>
            <w:hideMark/>
          </w:tcPr>
          <w:p w14:paraId="7CA95D7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Y5Y7</w:t>
            </w:r>
          </w:p>
        </w:tc>
        <w:tc>
          <w:tcPr>
            <w:tcW w:w="1418" w:type="dxa"/>
            <w:tcBorders>
              <w:top w:val="nil"/>
              <w:left w:val="nil"/>
              <w:bottom w:val="single" w:sz="4" w:space="0" w:color="auto"/>
              <w:right w:val="single" w:sz="4" w:space="0" w:color="auto"/>
            </w:tcBorders>
            <w:shd w:val="clear" w:color="auto" w:fill="auto"/>
            <w:noWrap/>
            <w:vAlign w:val="center"/>
            <w:hideMark/>
          </w:tcPr>
          <w:p w14:paraId="0873C03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6.0</w:t>
            </w:r>
          </w:p>
        </w:tc>
      </w:tr>
      <w:tr w:rsidR="00AC54A9" w:rsidRPr="00875FAE" w14:paraId="109D932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A773174"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eroxiredoxin-4 </w:t>
            </w:r>
          </w:p>
        </w:tc>
        <w:tc>
          <w:tcPr>
            <w:tcW w:w="1276" w:type="dxa"/>
            <w:tcBorders>
              <w:top w:val="nil"/>
              <w:left w:val="nil"/>
              <w:bottom w:val="single" w:sz="4" w:space="0" w:color="auto"/>
              <w:right w:val="single" w:sz="4" w:space="0" w:color="auto"/>
            </w:tcBorders>
            <w:shd w:val="clear" w:color="auto" w:fill="auto"/>
            <w:noWrap/>
            <w:vAlign w:val="bottom"/>
            <w:hideMark/>
          </w:tcPr>
          <w:p w14:paraId="49B12AF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3162</w:t>
            </w:r>
          </w:p>
        </w:tc>
        <w:tc>
          <w:tcPr>
            <w:tcW w:w="1418" w:type="dxa"/>
            <w:tcBorders>
              <w:top w:val="nil"/>
              <w:left w:val="nil"/>
              <w:bottom w:val="single" w:sz="4" w:space="0" w:color="auto"/>
              <w:right w:val="single" w:sz="4" w:space="0" w:color="auto"/>
            </w:tcBorders>
            <w:shd w:val="clear" w:color="auto" w:fill="auto"/>
            <w:noWrap/>
            <w:vAlign w:val="center"/>
            <w:hideMark/>
          </w:tcPr>
          <w:p w14:paraId="2CCB5C38"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4.4</w:t>
            </w:r>
          </w:p>
        </w:tc>
      </w:tr>
      <w:tr w:rsidR="00AC54A9" w:rsidRPr="00875FAE" w14:paraId="7302E1D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08242674"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Adiponectin</w:t>
            </w:r>
          </w:p>
        </w:tc>
        <w:tc>
          <w:tcPr>
            <w:tcW w:w="1276" w:type="dxa"/>
            <w:tcBorders>
              <w:top w:val="nil"/>
              <w:left w:val="nil"/>
              <w:bottom w:val="single" w:sz="4" w:space="0" w:color="auto"/>
              <w:right w:val="single" w:sz="4" w:space="0" w:color="auto"/>
            </w:tcBorders>
            <w:shd w:val="clear" w:color="auto" w:fill="auto"/>
            <w:noWrap/>
            <w:vAlign w:val="bottom"/>
            <w:hideMark/>
          </w:tcPr>
          <w:p w14:paraId="6DE3E25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5848</w:t>
            </w:r>
          </w:p>
        </w:tc>
        <w:tc>
          <w:tcPr>
            <w:tcW w:w="1418" w:type="dxa"/>
            <w:tcBorders>
              <w:top w:val="nil"/>
              <w:left w:val="nil"/>
              <w:bottom w:val="single" w:sz="4" w:space="0" w:color="auto"/>
              <w:right w:val="single" w:sz="4" w:space="0" w:color="auto"/>
            </w:tcBorders>
            <w:shd w:val="clear" w:color="auto" w:fill="auto"/>
            <w:noWrap/>
            <w:vAlign w:val="center"/>
            <w:hideMark/>
          </w:tcPr>
          <w:p w14:paraId="5A6F1844"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8</w:t>
            </w:r>
          </w:p>
        </w:tc>
      </w:tr>
      <w:tr w:rsidR="00AC54A9" w:rsidRPr="00875FAE" w14:paraId="135AB76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09FAA1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gGFc-binding protein </w:t>
            </w:r>
          </w:p>
        </w:tc>
        <w:tc>
          <w:tcPr>
            <w:tcW w:w="1276" w:type="dxa"/>
            <w:tcBorders>
              <w:top w:val="nil"/>
              <w:left w:val="nil"/>
              <w:bottom w:val="single" w:sz="4" w:space="0" w:color="auto"/>
              <w:right w:val="single" w:sz="4" w:space="0" w:color="auto"/>
            </w:tcBorders>
            <w:shd w:val="clear" w:color="auto" w:fill="auto"/>
            <w:noWrap/>
            <w:vAlign w:val="bottom"/>
            <w:hideMark/>
          </w:tcPr>
          <w:p w14:paraId="184DD14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Y6R7</w:t>
            </w:r>
          </w:p>
        </w:tc>
        <w:tc>
          <w:tcPr>
            <w:tcW w:w="1418" w:type="dxa"/>
            <w:tcBorders>
              <w:top w:val="nil"/>
              <w:left w:val="nil"/>
              <w:bottom w:val="single" w:sz="4" w:space="0" w:color="auto"/>
              <w:right w:val="single" w:sz="4" w:space="0" w:color="auto"/>
            </w:tcBorders>
            <w:shd w:val="clear" w:color="auto" w:fill="auto"/>
            <w:noWrap/>
            <w:vAlign w:val="center"/>
            <w:hideMark/>
          </w:tcPr>
          <w:p w14:paraId="7C639511"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7</w:t>
            </w:r>
          </w:p>
        </w:tc>
      </w:tr>
      <w:tr w:rsidR="00AC54A9" w:rsidRPr="00875FAE" w14:paraId="593AED9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A3B62A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biquitin-conjugating enzyme E2 variant 1 </w:t>
            </w:r>
          </w:p>
        </w:tc>
        <w:tc>
          <w:tcPr>
            <w:tcW w:w="1276" w:type="dxa"/>
            <w:tcBorders>
              <w:top w:val="nil"/>
              <w:left w:val="nil"/>
              <w:bottom w:val="single" w:sz="4" w:space="0" w:color="auto"/>
              <w:right w:val="single" w:sz="4" w:space="0" w:color="auto"/>
            </w:tcBorders>
            <w:shd w:val="clear" w:color="auto" w:fill="auto"/>
            <w:noWrap/>
            <w:vAlign w:val="bottom"/>
            <w:hideMark/>
          </w:tcPr>
          <w:p w14:paraId="7344984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13404</w:t>
            </w:r>
          </w:p>
        </w:tc>
        <w:tc>
          <w:tcPr>
            <w:tcW w:w="1418" w:type="dxa"/>
            <w:tcBorders>
              <w:top w:val="nil"/>
              <w:left w:val="nil"/>
              <w:bottom w:val="single" w:sz="4" w:space="0" w:color="auto"/>
              <w:right w:val="single" w:sz="4" w:space="0" w:color="auto"/>
            </w:tcBorders>
            <w:shd w:val="clear" w:color="auto" w:fill="auto"/>
            <w:noWrap/>
            <w:vAlign w:val="center"/>
            <w:hideMark/>
          </w:tcPr>
          <w:p w14:paraId="2991CB8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346573A1"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4BA708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Alpha-2-macroglobulin </w:t>
            </w:r>
          </w:p>
        </w:tc>
        <w:tc>
          <w:tcPr>
            <w:tcW w:w="1276" w:type="dxa"/>
            <w:tcBorders>
              <w:top w:val="nil"/>
              <w:left w:val="nil"/>
              <w:bottom w:val="single" w:sz="4" w:space="0" w:color="auto"/>
              <w:right w:val="single" w:sz="4" w:space="0" w:color="auto"/>
            </w:tcBorders>
            <w:shd w:val="clear" w:color="auto" w:fill="auto"/>
            <w:noWrap/>
            <w:vAlign w:val="bottom"/>
            <w:hideMark/>
          </w:tcPr>
          <w:p w14:paraId="3F7B083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1023</w:t>
            </w:r>
          </w:p>
        </w:tc>
        <w:tc>
          <w:tcPr>
            <w:tcW w:w="1418" w:type="dxa"/>
            <w:tcBorders>
              <w:top w:val="nil"/>
              <w:left w:val="nil"/>
              <w:bottom w:val="single" w:sz="4" w:space="0" w:color="auto"/>
              <w:right w:val="single" w:sz="4" w:space="0" w:color="auto"/>
            </w:tcBorders>
            <w:shd w:val="clear" w:color="auto" w:fill="auto"/>
            <w:noWrap/>
            <w:vAlign w:val="center"/>
            <w:hideMark/>
          </w:tcPr>
          <w:p w14:paraId="6DF6E96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4</w:t>
            </w:r>
          </w:p>
        </w:tc>
      </w:tr>
      <w:tr w:rsidR="00AC54A9" w:rsidRPr="00875FAE" w14:paraId="357D2D9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311C586"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Lysosomal acid phosphatase </w:t>
            </w:r>
          </w:p>
        </w:tc>
        <w:tc>
          <w:tcPr>
            <w:tcW w:w="1276" w:type="dxa"/>
            <w:tcBorders>
              <w:top w:val="nil"/>
              <w:left w:val="nil"/>
              <w:bottom w:val="single" w:sz="4" w:space="0" w:color="auto"/>
              <w:right w:val="single" w:sz="4" w:space="0" w:color="auto"/>
            </w:tcBorders>
            <w:shd w:val="clear" w:color="auto" w:fill="auto"/>
            <w:noWrap/>
            <w:vAlign w:val="bottom"/>
            <w:hideMark/>
          </w:tcPr>
          <w:p w14:paraId="4BD37DF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11117</w:t>
            </w:r>
          </w:p>
        </w:tc>
        <w:tc>
          <w:tcPr>
            <w:tcW w:w="1418" w:type="dxa"/>
            <w:tcBorders>
              <w:top w:val="nil"/>
              <w:left w:val="nil"/>
              <w:bottom w:val="single" w:sz="4" w:space="0" w:color="auto"/>
              <w:right w:val="single" w:sz="4" w:space="0" w:color="auto"/>
            </w:tcBorders>
            <w:shd w:val="clear" w:color="auto" w:fill="auto"/>
            <w:noWrap/>
            <w:vAlign w:val="center"/>
            <w:hideMark/>
          </w:tcPr>
          <w:p w14:paraId="0B9385B5"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0E7BC8FE"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E4B0CF1"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Alpha-lactalbumin </w:t>
            </w:r>
          </w:p>
        </w:tc>
        <w:tc>
          <w:tcPr>
            <w:tcW w:w="1276" w:type="dxa"/>
            <w:tcBorders>
              <w:top w:val="nil"/>
              <w:left w:val="nil"/>
              <w:bottom w:val="single" w:sz="4" w:space="0" w:color="auto"/>
              <w:right w:val="single" w:sz="4" w:space="0" w:color="auto"/>
            </w:tcBorders>
            <w:shd w:val="clear" w:color="auto" w:fill="auto"/>
            <w:noWrap/>
            <w:vAlign w:val="bottom"/>
            <w:hideMark/>
          </w:tcPr>
          <w:p w14:paraId="403C4288"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0709</w:t>
            </w:r>
          </w:p>
        </w:tc>
        <w:tc>
          <w:tcPr>
            <w:tcW w:w="1418" w:type="dxa"/>
            <w:tcBorders>
              <w:top w:val="nil"/>
              <w:left w:val="nil"/>
              <w:bottom w:val="single" w:sz="4" w:space="0" w:color="auto"/>
              <w:right w:val="single" w:sz="4" w:space="0" w:color="auto"/>
            </w:tcBorders>
            <w:shd w:val="clear" w:color="auto" w:fill="auto"/>
            <w:noWrap/>
            <w:vAlign w:val="center"/>
            <w:hideMark/>
          </w:tcPr>
          <w:p w14:paraId="62D13219"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0</w:t>
            </w:r>
          </w:p>
        </w:tc>
      </w:tr>
      <w:tr w:rsidR="00AC54A9" w:rsidRPr="00875FAE" w14:paraId="4B2F8A4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DDA7EE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oagulation factor XI </w:t>
            </w:r>
          </w:p>
        </w:tc>
        <w:tc>
          <w:tcPr>
            <w:tcW w:w="1276" w:type="dxa"/>
            <w:tcBorders>
              <w:top w:val="nil"/>
              <w:left w:val="nil"/>
              <w:bottom w:val="single" w:sz="4" w:space="0" w:color="auto"/>
              <w:right w:val="single" w:sz="4" w:space="0" w:color="auto"/>
            </w:tcBorders>
            <w:shd w:val="clear" w:color="auto" w:fill="auto"/>
            <w:noWrap/>
            <w:vAlign w:val="bottom"/>
            <w:hideMark/>
          </w:tcPr>
          <w:p w14:paraId="0244555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3951</w:t>
            </w:r>
          </w:p>
        </w:tc>
        <w:tc>
          <w:tcPr>
            <w:tcW w:w="1418" w:type="dxa"/>
            <w:tcBorders>
              <w:top w:val="nil"/>
              <w:left w:val="nil"/>
              <w:bottom w:val="single" w:sz="4" w:space="0" w:color="auto"/>
              <w:right w:val="single" w:sz="4" w:space="0" w:color="auto"/>
            </w:tcBorders>
            <w:shd w:val="clear" w:color="auto" w:fill="auto"/>
            <w:noWrap/>
            <w:vAlign w:val="center"/>
            <w:hideMark/>
          </w:tcPr>
          <w:p w14:paraId="1289CAA3"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784F3EA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9D7FBE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Beta-Ala-His dipeptidase </w:t>
            </w:r>
          </w:p>
        </w:tc>
        <w:tc>
          <w:tcPr>
            <w:tcW w:w="1276" w:type="dxa"/>
            <w:tcBorders>
              <w:top w:val="nil"/>
              <w:left w:val="nil"/>
              <w:bottom w:val="single" w:sz="4" w:space="0" w:color="auto"/>
              <w:right w:val="single" w:sz="4" w:space="0" w:color="auto"/>
            </w:tcBorders>
            <w:shd w:val="clear" w:color="auto" w:fill="auto"/>
            <w:noWrap/>
            <w:vAlign w:val="bottom"/>
            <w:hideMark/>
          </w:tcPr>
          <w:p w14:paraId="6DE81619"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6KN2</w:t>
            </w:r>
          </w:p>
        </w:tc>
        <w:tc>
          <w:tcPr>
            <w:tcW w:w="1418" w:type="dxa"/>
            <w:tcBorders>
              <w:top w:val="nil"/>
              <w:left w:val="nil"/>
              <w:bottom w:val="single" w:sz="4" w:space="0" w:color="auto"/>
              <w:right w:val="single" w:sz="4" w:space="0" w:color="auto"/>
            </w:tcBorders>
            <w:shd w:val="clear" w:color="auto" w:fill="auto"/>
            <w:noWrap/>
            <w:vAlign w:val="center"/>
            <w:hideMark/>
          </w:tcPr>
          <w:p w14:paraId="7BA4B20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2</w:t>
            </w:r>
          </w:p>
        </w:tc>
      </w:tr>
      <w:tr w:rsidR="00AC54A9" w:rsidRPr="00875FAE" w14:paraId="0CC72B16"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323E48A"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Ficolin-3 </w:t>
            </w:r>
          </w:p>
        </w:tc>
        <w:tc>
          <w:tcPr>
            <w:tcW w:w="1276" w:type="dxa"/>
            <w:tcBorders>
              <w:top w:val="nil"/>
              <w:left w:val="nil"/>
              <w:bottom w:val="single" w:sz="4" w:space="0" w:color="auto"/>
              <w:right w:val="single" w:sz="4" w:space="0" w:color="auto"/>
            </w:tcBorders>
            <w:shd w:val="clear" w:color="auto" w:fill="auto"/>
            <w:noWrap/>
            <w:vAlign w:val="bottom"/>
            <w:hideMark/>
          </w:tcPr>
          <w:p w14:paraId="6303417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75636</w:t>
            </w:r>
          </w:p>
        </w:tc>
        <w:tc>
          <w:tcPr>
            <w:tcW w:w="1418" w:type="dxa"/>
            <w:tcBorders>
              <w:top w:val="nil"/>
              <w:left w:val="nil"/>
              <w:bottom w:val="single" w:sz="4" w:space="0" w:color="auto"/>
              <w:right w:val="single" w:sz="4" w:space="0" w:color="auto"/>
            </w:tcBorders>
            <w:shd w:val="clear" w:color="auto" w:fill="auto"/>
            <w:noWrap/>
            <w:vAlign w:val="center"/>
            <w:hideMark/>
          </w:tcPr>
          <w:p w14:paraId="0EF29EE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138C9CE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FCCA7A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Retinol-binding protein 4</w:t>
            </w:r>
          </w:p>
        </w:tc>
        <w:tc>
          <w:tcPr>
            <w:tcW w:w="1276" w:type="dxa"/>
            <w:tcBorders>
              <w:top w:val="nil"/>
              <w:left w:val="nil"/>
              <w:bottom w:val="single" w:sz="4" w:space="0" w:color="auto"/>
              <w:right w:val="single" w:sz="4" w:space="0" w:color="auto"/>
            </w:tcBorders>
            <w:shd w:val="clear" w:color="auto" w:fill="auto"/>
            <w:noWrap/>
            <w:vAlign w:val="bottom"/>
            <w:hideMark/>
          </w:tcPr>
          <w:p w14:paraId="7949C35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53</w:t>
            </w:r>
          </w:p>
        </w:tc>
        <w:tc>
          <w:tcPr>
            <w:tcW w:w="1418" w:type="dxa"/>
            <w:tcBorders>
              <w:top w:val="nil"/>
              <w:left w:val="nil"/>
              <w:bottom w:val="single" w:sz="4" w:space="0" w:color="auto"/>
              <w:right w:val="single" w:sz="4" w:space="0" w:color="auto"/>
            </w:tcBorders>
            <w:shd w:val="clear" w:color="auto" w:fill="auto"/>
            <w:noWrap/>
            <w:vAlign w:val="center"/>
            <w:hideMark/>
          </w:tcPr>
          <w:p w14:paraId="1DD871A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5</w:t>
            </w:r>
          </w:p>
        </w:tc>
      </w:tr>
      <w:tr w:rsidR="00AC54A9" w:rsidRPr="00875FAE" w14:paraId="0F284ACB" w14:textId="77777777" w:rsidTr="00B71CC1">
        <w:trPr>
          <w:trHeight w:val="300"/>
        </w:trPr>
        <w:tc>
          <w:tcPr>
            <w:tcW w:w="6252" w:type="dxa"/>
            <w:tcBorders>
              <w:top w:val="nil"/>
              <w:left w:val="single" w:sz="4" w:space="0" w:color="auto"/>
              <w:bottom w:val="single" w:sz="4" w:space="0" w:color="auto"/>
              <w:right w:val="single" w:sz="4" w:space="0" w:color="auto"/>
            </w:tcBorders>
            <w:shd w:val="clear" w:color="000000" w:fill="FFFFFF"/>
            <w:noWrap/>
            <w:vAlign w:val="bottom"/>
            <w:hideMark/>
          </w:tcPr>
          <w:p w14:paraId="146B710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ine protease HTRA1 </w:t>
            </w:r>
          </w:p>
        </w:tc>
        <w:tc>
          <w:tcPr>
            <w:tcW w:w="1276" w:type="dxa"/>
            <w:tcBorders>
              <w:top w:val="nil"/>
              <w:left w:val="nil"/>
              <w:bottom w:val="single" w:sz="4" w:space="0" w:color="auto"/>
              <w:right w:val="single" w:sz="4" w:space="0" w:color="auto"/>
            </w:tcBorders>
            <w:shd w:val="clear" w:color="auto" w:fill="auto"/>
            <w:noWrap/>
            <w:vAlign w:val="bottom"/>
            <w:hideMark/>
          </w:tcPr>
          <w:p w14:paraId="78DCEF96"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2743</w:t>
            </w:r>
          </w:p>
        </w:tc>
        <w:tc>
          <w:tcPr>
            <w:tcW w:w="1418" w:type="dxa"/>
            <w:tcBorders>
              <w:top w:val="nil"/>
              <w:left w:val="nil"/>
              <w:bottom w:val="single" w:sz="4" w:space="0" w:color="auto"/>
              <w:right w:val="single" w:sz="4" w:space="0" w:color="auto"/>
            </w:tcBorders>
            <w:shd w:val="clear" w:color="auto" w:fill="auto"/>
            <w:noWrap/>
            <w:vAlign w:val="center"/>
            <w:hideMark/>
          </w:tcPr>
          <w:p w14:paraId="4EE054F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6</w:t>
            </w:r>
          </w:p>
        </w:tc>
      </w:tr>
      <w:tr w:rsidR="00AC54A9" w:rsidRPr="00875FAE" w14:paraId="0BCDF4B9"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7CA170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28S ribosomal protein S34, mitochondrial </w:t>
            </w:r>
          </w:p>
        </w:tc>
        <w:tc>
          <w:tcPr>
            <w:tcW w:w="1276" w:type="dxa"/>
            <w:tcBorders>
              <w:top w:val="nil"/>
              <w:left w:val="nil"/>
              <w:bottom w:val="single" w:sz="4" w:space="0" w:color="auto"/>
              <w:right w:val="single" w:sz="4" w:space="0" w:color="auto"/>
            </w:tcBorders>
            <w:shd w:val="clear" w:color="auto" w:fill="auto"/>
            <w:noWrap/>
            <w:vAlign w:val="bottom"/>
            <w:hideMark/>
          </w:tcPr>
          <w:p w14:paraId="3EE233BF"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82930</w:t>
            </w:r>
          </w:p>
        </w:tc>
        <w:tc>
          <w:tcPr>
            <w:tcW w:w="1418" w:type="dxa"/>
            <w:tcBorders>
              <w:top w:val="nil"/>
              <w:left w:val="nil"/>
              <w:bottom w:val="single" w:sz="4" w:space="0" w:color="auto"/>
              <w:right w:val="single" w:sz="4" w:space="0" w:color="auto"/>
            </w:tcBorders>
            <w:shd w:val="clear" w:color="auto" w:fill="auto"/>
            <w:noWrap/>
            <w:vAlign w:val="center"/>
            <w:hideMark/>
          </w:tcPr>
          <w:p w14:paraId="06E7F5D1"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2.9</w:t>
            </w:r>
          </w:p>
        </w:tc>
      </w:tr>
      <w:tr w:rsidR="00AC54A9" w:rsidRPr="00875FAE" w14:paraId="34374E9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7320D9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eptidyl-glycine alpha-amidating monooxygenase </w:t>
            </w:r>
          </w:p>
        </w:tc>
        <w:tc>
          <w:tcPr>
            <w:tcW w:w="1276" w:type="dxa"/>
            <w:tcBorders>
              <w:top w:val="nil"/>
              <w:left w:val="nil"/>
              <w:bottom w:val="single" w:sz="4" w:space="0" w:color="auto"/>
              <w:right w:val="single" w:sz="4" w:space="0" w:color="auto"/>
            </w:tcBorders>
            <w:shd w:val="clear" w:color="auto" w:fill="auto"/>
            <w:noWrap/>
            <w:vAlign w:val="bottom"/>
            <w:hideMark/>
          </w:tcPr>
          <w:p w14:paraId="5641008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19021</w:t>
            </w:r>
          </w:p>
        </w:tc>
        <w:tc>
          <w:tcPr>
            <w:tcW w:w="1418" w:type="dxa"/>
            <w:tcBorders>
              <w:top w:val="nil"/>
              <w:left w:val="nil"/>
              <w:bottom w:val="single" w:sz="4" w:space="0" w:color="auto"/>
              <w:right w:val="single" w:sz="4" w:space="0" w:color="auto"/>
            </w:tcBorders>
            <w:shd w:val="clear" w:color="auto" w:fill="auto"/>
            <w:noWrap/>
            <w:vAlign w:val="center"/>
            <w:hideMark/>
          </w:tcPr>
          <w:p w14:paraId="16BEE3D6"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35951DD2"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48CE4255"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Dickkopf-related protein 3 </w:t>
            </w:r>
          </w:p>
        </w:tc>
        <w:tc>
          <w:tcPr>
            <w:tcW w:w="1276" w:type="dxa"/>
            <w:tcBorders>
              <w:top w:val="nil"/>
              <w:left w:val="nil"/>
              <w:bottom w:val="single" w:sz="4" w:space="0" w:color="auto"/>
              <w:right w:val="single" w:sz="4" w:space="0" w:color="auto"/>
            </w:tcBorders>
            <w:shd w:val="clear" w:color="auto" w:fill="auto"/>
            <w:noWrap/>
            <w:vAlign w:val="bottom"/>
            <w:hideMark/>
          </w:tcPr>
          <w:p w14:paraId="2BD3840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BP4</w:t>
            </w:r>
          </w:p>
        </w:tc>
        <w:tc>
          <w:tcPr>
            <w:tcW w:w="1418" w:type="dxa"/>
            <w:tcBorders>
              <w:top w:val="nil"/>
              <w:left w:val="nil"/>
              <w:bottom w:val="single" w:sz="4" w:space="0" w:color="auto"/>
              <w:right w:val="single" w:sz="4" w:space="0" w:color="auto"/>
            </w:tcBorders>
            <w:shd w:val="clear" w:color="auto" w:fill="auto"/>
            <w:noWrap/>
            <w:vAlign w:val="center"/>
            <w:hideMark/>
          </w:tcPr>
          <w:p w14:paraId="6C7DEA5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67F6D01C"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34A5DCE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um amyloid P-component </w:t>
            </w:r>
          </w:p>
        </w:tc>
        <w:tc>
          <w:tcPr>
            <w:tcW w:w="1276" w:type="dxa"/>
            <w:tcBorders>
              <w:top w:val="nil"/>
              <w:left w:val="nil"/>
              <w:bottom w:val="single" w:sz="4" w:space="0" w:color="auto"/>
              <w:right w:val="single" w:sz="4" w:space="0" w:color="auto"/>
            </w:tcBorders>
            <w:shd w:val="clear" w:color="auto" w:fill="auto"/>
            <w:noWrap/>
            <w:vAlign w:val="bottom"/>
            <w:hideMark/>
          </w:tcPr>
          <w:p w14:paraId="5A194F8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43</w:t>
            </w:r>
          </w:p>
        </w:tc>
        <w:tc>
          <w:tcPr>
            <w:tcW w:w="1418" w:type="dxa"/>
            <w:tcBorders>
              <w:top w:val="nil"/>
              <w:left w:val="nil"/>
              <w:bottom w:val="single" w:sz="4" w:space="0" w:color="auto"/>
              <w:right w:val="single" w:sz="4" w:space="0" w:color="auto"/>
            </w:tcBorders>
            <w:shd w:val="clear" w:color="auto" w:fill="auto"/>
            <w:noWrap/>
            <w:vAlign w:val="center"/>
            <w:hideMark/>
          </w:tcPr>
          <w:p w14:paraId="180DE42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1</w:t>
            </w:r>
          </w:p>
        </w:tc>
      </w:tr>
      <w:tr w:rsidR="00AC54A9" w:rsidRPr="00875FAE" w14:paraId="3D22A34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029AAC8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Ribonuclease 4 </w:t>
            </w:r>
          </w:p>
        </w:tc>
        <w:tc>
          <w:tcPr>
            <w:tcW w:w="1276" w:type="dxa"/>
            <w:tcBorders>
              <w:top w:val="nil"/>
              <w:left w:val="nil"/>
              <w:bottom w:val="single" w:sz="4" w:space="0" w:color="auto"/>
              <w:right w:val="single" w:sz="4" w:space="0" w:color="auto"/>
            </w:tcBorders>
            <w:shd w:val="clear" w:color="auto" w:fill="auto"/>
            <w:noWrap/>
            <w:vAlign w:val="bottom"/>
            <w:hideMark/>
          </w:tcPr>
          <w:p w14:paraId="02D8545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34096</w:t>
            </w:r>
          </w:p>
        </w:tc>
        <w:tc>
          <w:tcPr>
            <w:tcW w:w="1418" w:type="dxa"/>
            <w:tcBorders>
              <w:top w:val="nil"/>
              <w:left w:val="nil"/>
              <w:bottom w:val="single" w:sz="4" w:space="0" w:color="auto"/>
              <w:right w:val="single" w:sz="4" w:space="0" w:color="auto"/>
            </w:tcBorders>
            <w:shd w:val="clear" w:color="auto" w:fill="auto"/>
            <w:noWrap/>
            <w:vAlign w:val="center"/>
            <w:hideMark/>
          </w:tcPr>
          <w:p w14:paraId="4027422E"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3</w:t>
            </w:r>
          </w:p>
        </w:tc>
      </w:tr>
      <w:tr w:rsidR="00AC54A9" w:rsidRPr="00875FAE" w14:paraId="4E994B6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4DE419D"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sulin-like growth factor II </w:t>
            </w:r>
          </w:p>
        </w:tc>
        <w:tc>
          <w:tcPr>
            <w:tcW w:w="1276" w:type="dxa"/>
            <w:tcBorders>
              <w:top w:val="nil"/>
              <w:left w:val="nil"/>
              <w:bottom w:val="single" w:sz="4" w:space="0" w:color="auto"/>
              <w:right w:val="single" w:sz="4" w:space="0" w:color="auto"/>
            </w:tcBorders>
            <w:shd w:val="clear" w:color="auto" w:fill="auto"/>
            <w:noWrap/>
            <w:vAlign w:val="bottom"/>
            <w:hideMark/>
          </w:tcPr>
          <w:p w14:paraId="0D88230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1344</w:t>
            </w:r>
          </w:p>
        </w:tc>
        <w:tc>
          <w:tcPr>
            <w:tcW w:w="1418" w:type="dxa"/>
            <w:tcBorders>
              <w:top w:val="nil"/>
              <w:left w:val="nil"/>
              <w:bottom w:val="single" w:sz="4" w:space="0" w:color="auto"/>
              <w:right w:val="single" w:sz="4" w:space="0" w:color="auto"/>
            </w:tcBorders>
            <w:shd w:val="clear" w:color="auto" w:fill="auto"/>
            <w:noWrap/>
            <w:vAlign w:val="center"/>
            <w:hideMark/>
          </w:tcPr>
          <w:p w14:paraId="3AB50BF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3.6</w:t>
            </w:r>
          </w:p>
        </w:tc>
      </w:tr>
      <w:tr w:rsidR="00AC54A9" w:rsidRPr="00875FAE" w14:paraId="225B62A4"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69EDFF70"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eIF-2-alpha kinase activator GCN1 </w:t>
            </w:r>
          </w:p>
        </w:tc>
        <w:tc>
          <w:tcPr>
            <w:tcW w:w="1276" w:type="dxa"/>
            <w:tcBorders>
              <w:top w:val="nil"/>
              <w:left w:val="nil"/>
              <w:bottom w:val="single" w:sz="4" w:space="0" w:color="auto"/>
              <w:right w:val="single" w:sz="4" w:space="0" w:color="auto"/>
            </w:tcBorders>
            <w:shd w:val="clear" w:color="auto" w:fill="auto"/>
            <w:noWrap/>
            <w:vAlign w:val="bottom"/>
            <w:hideMark/>
          </w:tcPr>
          <w:p w14:paraId="6A6D49CC"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2616</w:t>
            </w:r>
          </w:p>
        </w:tc>
        <w:tc>
          <w:tcPr>
            <w:tcW w:w="1418" w:type="dxa"/>
            <w:tcBorders>
              <w:top w:val="nil"/>
              <w:left w:val="nil"/>
              <w:bottom w:val="single" w:sz="4" w:space="0" w:color="auto"/>
              <w:right w:val="single" w:sz="4" w:space="0" w:color="auto"/>
            </w:tcBorders>
            <w:shd w:val="clear" w:color="auto" w:fill="auto"/>
            <w:noWrap/>
            <w:vAlign w:val="center"/>
            <w:hideMark/>
          </w:tcPr>
          <w:p w14:paraId="7DB4F657"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5.2</w:t>
            </w:r>
          </w:p>
        </w:tc>
      </w:tr>
      <w:tr w:rsidR="00AC54A9" w:rsidRPr="00875FAE" w14:paraId="7A56EBA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26E3EAF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Glycosylphosphatidylinositol anchor attachment 1 protein </w:t>
            </w:r>
          </w:p>
        </w:tc>
        <w:tc>
          <w:tcPr>
            <w:tcW w:w="1276" w:type="dxa"/>
            <w:tcBorders>
              <w:top w:val="nil"/>
              <w:left w:val="nil"/>
              <w:bottom w:val="single" w:sz="4" w:space="0" w:color="auto"/>
              <w:right w:val="single" w:sz="4" w:space="0" w:color="auto"/>
            </w:tcBorders>
            <w:shd w:val="clear" w:color="auto" w:fill="auto"/>
            <w:noWrap/>
            <w:vAlign w:val="bottom"/>
            <w:hideMark/>
          </w:tcPr>
          <w:p w14:paraId="10B916B1"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43292</w:t>
            </w:r>
          </w:p>
        </w:tc>
        <w:tc>
          <w:tcPr>
            <w:tcW w:w="1418" w:type="dxa"/>
            <w:tcBorders>
              <w:top w:val="nil"/>
              <w:left w:val="nil"/>
              <w:bottom w:val="single" w:sz="4" w:space="0" w:color="auto"/>
              <w:right w:val="single" w:sz="4" w:space="0" w:color="auto"/>
            </w:tcBorders>
            <w:shd w:val="clear" w:color="auto" w:fill="auto"/>
            <w:noWrap/>
            <w:vAlign w:val="center"/>
            <w:hideMark/>
          </w:tcPr>
          <w:p w14:paraId="27A8306F"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5.4</w:t>
            </w:r>
          </w:p>
        </w:tc>
      </w:tr>
      <w:tr w:rsidR="00AC54A9" w:rsidRPr="00875FAE" w14:paraId="4473692A"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39AB9D5"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Mannan-binding lectin serine protease 2 </w:t>
            </w:r>
          </w:p>
        </w:tc>
        <w:tc>
          <w:tcPr>
            <w:tcW w:w="1276" w:type="dxa"/>
            <w:tcBorders>
              <w:top w:val="nil"/>
              <w:left w:val="nil"/>
              <w:bottom w:val="single" w:sz="4" w:space="0" w:color="auto"/>
              <w:right w:val="single" w:sz="4" w:space="0" w:color="auto"/>
            </w:tcBorders>
            <w:shd w:val="clear" w:color="auto" w:fill="auto"/>
            <w:noWrap/>
            <w:vAlign w:val="bottom"/>
            <w:hideMark/>
          </w:tcPr>
          <w:p w14:paraId="11D816B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O00187</w:t>
            </w:r>
          </w:p>
        </w:tc>
        <w:tc>
          <w:tcPr>
            <w:tcW w:w="1418" w:type="dxa"/>
            <w:tcBorders>
              <w:top w:val="nil"/>
              <w:left w:val="nil"/>
              <w:bottom w:val="single" w:sz="4" w:space="0" w:color="auto"/>
              <w:right w:val="single" w:sz="4" w:space="0" w:color="auto"/>
            </w:tcBorders>
            <w:shd w:val="clear" w:color="auto" w:fill="auto"/>
            <w:noWrap/>
            <w:vAlign w:val="center"/>
            <w:hideMark/>
          </w:tcPr>
          <w:p w14:paraId="29EB56F3"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6.8</w:t>
            </w:r>
          </w:p>
        </w:tc>
      </w:tr>
      <w:tr w:rsidR="00AC54A9" w:rsidRPr="00875FAE" w14:paraId="7F837550"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1A9655A3"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oly(rC)-binding protein 3 </w:t>
            </w:r>
          </w:p>
        </w:tc>
        <w:tc>
          <w:tcPr>
            <w:tcW w:w="1276" w:type="dxa"/>
            <w:tcBorders>
              <w:top w:val="nil"/>
              <w:left w:val="nil"/>
              <w:bottom w:val="single" w:sz="4" w:space="0" w:color="auto"/>
              <w:right w:val="single" w:sz="4" w:space="0" w:color="auto"/>
            </w:tcBorders>
            <w:shd w:val="clear" w:color="auto" w:fill="auto"/>
            <w:noWrap/>
            <w:vAlign w:val="bottom"/>
            <w:hideMark/>
          </w:tcPr>
          <w:p w14:paraId="14601ED7"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57721</w:t>
            </w:r>
          </w:p>
        </w:tc>
        <w:tc>
          <w:tcPr>
            <w:tcW w:w="1418" w:type="dxa"/>
            <w:tcBorders>
              <w:top w:val="nil"/>
              <w:left w:val="nil"/>
              <w:bottom w:val="single" w:sz="4" w:space="0" w:color="auto"/>
              <w:right w:val="single" w:sz="4" w:space="0" w:color="auto"/>
            </w:tcBorders>
            <w:shd w:val="clear" w:color="auto" w:fill="auto"/>
            <w:noWrap/>
            <w:vAlign w:val="center"/>
            <w:hideMark/>
          </w:tcPr>
          <w:p w14:paraId="468BE2AA"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0.7</w:t>
            </w:r>
          </w:p>
        </w:tc>
      </w:tr>
      <w:tr w:rsidR="00AC54A9" w:rsidRPr="00875FAE" w14:paraId="0C594861"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71386AE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odium channel protein type 8 subunit alpha </w:t>
            </w:r>
          </w:p>
        </w:tc>
        <w:tc>
          <w:tcPr>
            <w:tcW w:w="1276" w:type="dxa"/>
            <w:tcBorders>
              <w:top w:val="nil"/>
              <w:left w:val="nil"/>
              <w:bottom w:val="single" w:sz="4" w:space="0" w:color="auto"/>
              <w:right w:val="single" w:sz="4" w:space="0" w:color="auto"/>
            </w:tcBorders>
            <w:shd w:val="clear" w:color="auto" w:fill="auto"/>
            <w:noWrap/>
            <w:vAlign w:val="bottom"/>
            <w:hideMark/>
          </w:tcPr>
          <w:p w14:paraId="1C6B29D2"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Q9UQD0</w:t>
            </w:r>
          </w:p>
        </w:tc>
        <w:tc>
          <w:tcPr>
            <w:tcW w:w="1418" w:type="dxa"/>
            <w:tcBorders>
              <w:top w:val="nil"/>
              <w:left w:val="nil"/>
              <w:bottom w:val="single" w:sz="4" w:space="0" w:color="auto"/>
              <w:right w:val="single" w:sz="4" w:space="0" w:color="auto"/>
            </w:tcBorders>
            <w:shd w:val="clear" w:color="auto" w:fill="auto"/>
            <w:noWrap/>
            <w:vAlign w:val="center"/>
            <w:hideMark/>
          </w:tcPr>
          <w:p w14:paraId="56300C6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11.8</w:t>
            </w:r>
          </w:p>
        </w:tc>
      </w:tr>
      <w:tr w:rsidR="00AC54A9" w:rsidRPr="00875FAE" w14:paraId="363841E3"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583A6D1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Platelet factor 4 </w:t>
            </w:r>
          </w:p>
        </w:tc>
        <w:tc>
          <w:tcPr>
            <w:tcW w:w="1276" w:type="dxa"/>
            <w:tcBorders>
              <w:top w:val="nil"/>
              <w:left w:val="nil"/>
              <w:bottom w:val="single" w:sz="4" w:space="0" w:color="auto"/>
              <w:right w:val="single" w:sz="4" w:space="0" w:color="auto"/>
            </w:tcBorders>
            <w:shd w:val="clear" w:color="auto" w:fill="auto"/>
            <w:noWrap/>
            <w:vAlign w:val="bottom"/>
            <w:hideMark/>
          </w:tcPr>
          <w:p w14:paraId="547883AB"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02776</w:t>
            </w:r>
          </w:p>
        </w:tc>
        <w:tc>
          <w:tcPr>
            <w:tcW w:w="1418" w:type="dxa"/>
            <w:tcBorders>
              <w:top w:val="nil"/>
              <w:left w:val="nil"/>
              <w:bottom w:val="single" w:sz="4" w:space="0" w:color="auto"/>
              <w:right w:val="single" w:sz="4" w:space="0" w:color="auto"/>
            </w:tcBorders>
            <w:shd w:val="clear" w:color="auto" w:fill="auto"/>
            <w:noWrap/>
            <w:vAlign w:val="center"/>
            <w:hideMark/>
          </w:tcPr>
          <w:p w14:paraId="2E600F50"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44.4</w:t>
            </w:r>
          </w:p>
        </w:tc>
      </w:tr>
      <w:tr w:rsidR="00AC54A9" w:rsidRPr="00875FAE" w14:paraId="1D2A90CF" w14:textId="77777777" w:rsidTr="00B71CC1">
        <w:trPr>
          <w:trHeight w:val="300"/>
        </w:trPr>
        <w:tc>
          <w:tcPr>
            <w:tcW w:w="6252" w:type="dxa"/>
            <w:tcBorders>
              <w:top w:val="nil"/>
              <w:left w:val="single" w:sz="4" w:space="0" w:color="auto"/>
              <w:bottom w:val="single" w:sz="4" w:space="0" w:color="auto"/>
              <w:right w:val="single" w:sz="4" w:space="0" w:color="auto"/>
            </w:tcBorders>
            <w:shd w:val="clear" w:color="auto" w:fill="auto"/>
            <w:noWrap/>
            <w:vAlign w:val="bottom"/>
            <w:hideMark/>
          </w:tcPr>
          <w:p w14:paraId="2744626E"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14-3-3 protein theta (YWHAQ)</w:t>
            </w:r>
          </w:p>
        </w:tc>
        <w:tc>
          <w:tcPr>
            <w:tcW w:w="1276" w:type="dxa"/>
            <w:tcBorders>
              <w:top w:val="nil"/>
              <w:left w:val="nil"/>
              <w:bottom w:val="single" w:sz="4" w:space="0" w:color="auto"/>
              <w:right w:val="single" w:sz="4" w:space="0" w:color="auto"/>
            </w:tcBorders>
            <w:shd w:val="clear" w:color="auto" w:fill="auto"/>
            <w:noWrap/>
            <w:vAlign w:val="bottom"/>
            <w:hideMark/>
          </w:tcPr>
          <w:p w14:paraId="0580DBF3" w14:textId="77777777" w:rsidR="00AC54A9" w:rsidRPr="00875FAE" w:rsidRDefault="00AC54A9" w:rsidP="00B71CC1">
            <w:pPr>
              <w:spacing w:after="0" w:line="240" w:lineRule="auto"/>
              <w:rPr>
                <w:rFonts w:ascii="Arial" w:eastAsia="Times New Roman" w:hAnsi="Arial" w:cs="Arial"/>
                <w:color w:val="000000"/>
                <w:sz w:val="20"/>
                <w:szCs w:val="20"/>
              </w:rPr>
            </w:pPr>
            <w:r w:rsidRPr="00875FAE">
              <w:rPr>
                <w:rFonts w:ascii="Arial" w:eastAsia="Times New Roman" w:hAnsi="Arial" w:cs="Arial"/>
                <w:color w:val="000000"/>
                <w:sz w:val="20"/>
                <w:szCs w:val="20"/>
              </w:rPr>
              <w:t>P27348</w:t>
            </w:r>
          </w:p>
        </w:tc>
        <w:tc>
          <w:tcPr>
            <w:tcW w:w="1418" w:type="dxa"/>
            <w:tcBorders>
              <w:top w:val="nil"/>
              <w:left w:val="nil"/>
              <w:bottom w:val="single" w:sz="4" w:space="0" w:color="auto"/>
              <w:right w:val="single" w:sz="4" w:space="0" w:color="auto"/>
            </w:tcBorders>
            <w:shd w:val="clear" w:color="auto" w:fill="auto"/>
            <w:noWrap/>
            <w:vAlign w:val="center"/>
            <w:hideMark/>
          </w:tcPr>
          <w:p w14:paraId="3B829F6B" w14:textId="77777777" w:rsidR="00AC54A9" w:rsidRPr="00875FAE" w:rsidRDefault="00AC54A9" w:rsidP="00B71CC1">
            <w:pPr>
              <w:spacing w:after="0" w:line="240" w:lineRule="auto"/>
              <w:jc w:val="right"/>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bl>
    <w:p w14:paraId="05AAA769" w14:textId="77777777" w:rsidR="00AC54A9" w:rsidRPr="00875FAE" w:rsidRDefault="00AC54A9" w:rsidP="007350EB">
      <w:pPr>
        <w:spacing w:line="480" w:lineRule="auto"/>
        <w:contextualSpacing/>
      </w:pPr>
    </w:p>
    <w:p w14:paraId="18FB8D3E" w14:textId="42A70D82" w:rsidR="00467D2C" w:rsidRPr="00875FAE" w:rsidRDefault="00AC54A9" w:rsidP="00676693">
      <w:pPr>
        <w:spacing w:line="480" w:lineRule="auto"/>
        <w:contextualSpacing/>
        <w:rPr>
          <w:b/>
          <w:szCs w:val="20"/>
        </w:rPr>
      </w:pPr>
      <w:r w:rsidRPr="00875FAE">
        <w:rPr>
          <w:i/>
          <w:szCs w:val="20"/>
        </w:rPr>
        <w:t xml:space="preserve">Positive numbers denote an increase in the protein in non-responders; negative numbers denote an increase in the protein in responders. </w:t>
      </w:r>
    </w:p>
    <w:p w14:paraId="0F6DD7E8" w14:textId="628DA5AD" w:rsidR="00AC54A9" w:rsidRPr="00875FAE" w:rsidRDefault="00AC54A9" w:rsidP="00676693">
      <w:pPr>
        <w:spacing w:line="480" w:lineRule="auto"/>
        <w:contextualSpacing/>
      </w:pPr>
      <w:r w:rsidRPr="00875FAE">
        <w:rPr>
          <w:b/>
          <w:szCs w:val="20"/>
        </w:rPr>
        <w:t>Table 4:</w:t>
      </w:r>
      <w:r w:rsidRPr="00875FAE">
        <w:rPr>
          <w:szCs w:val="20"/>
        </w:rPr>
        <w:t xml:space="preserve"> Fold-change of proteins that are differentially abundant (</w:t>
      </w:r>
      <w:r w:rsidRPr="00875FAE">
        <w:rPr>
          <w:rFonts w:eastAsia="MS Gothic"/>
          <w:color w:val="000000"/>
        </w:rPr>
        <w:t xml:space="preserve">±2.0 fold; false discovery rate </w:t>
      </w:r>
      <w:r w:rsidRPr="00875FAE">
        <w:t>p&lt;0.05</w:t>
      </w:r>
      <w:r w:rsidRPr="00875FAE">
        <w:rPr>
          <w:rFonts w:eastAsia="MS Gothic"/>
          <w:color w:val="000000"/>
        </w:rPr>
        <w:t>)</w:t>
      </w:r>
      <w:r w:rsidRPr="00875FAE">
        <w:rPr>
          <w:szCs w:val="20"/>
        </w:rPr>
        <w:t xml:space="preserve"> in the pre-operative  synovial fluid of individuals that do not improve following osteotomy (non-responders</w:t>
      </w:r>
      <w:r w:rsidR="008805DC" w:rsidRPr="00875FAE">
        <w:rPr>
          <w:szCs w:val="20"/>
        </w:rPr>
        <w:t>; n=4</w:t>
      </w:r>
      <w:r w:rsidRPr="00875FAE">
        <w:rPr>
          <w:szCs w:val="20"/>
        </w:rPr>
        <w:t>) compared to those that improve (responders</w:t>
      </w:r>
      <w:r w:rsidR="008805DC" w:rsidRPr="00875FAE">
        <w:rPr>
          <w:szCs w:val="20"/>
        </w:rPr>
        <w:t>; n=3</w:t>
      </w:r>
      <w:r w:rsidRPr="00875FAE">
        <w:rPr>
          <w:szCs w:val="20"/>
        </w:rPr>
        <w:t>)</w:t>
      </w:r>
    </w:p>
    <w:tbl>
      <w:tblPr>
        <w:tblpPr w:leftFromText="180" w:rightFromText="180" w:vertAnchor="text" w:horzAnchor="page" w:tblpX="1369" w:tblpY="10"/>
        <w:tblW w:w="9007" w:type="dxa"/>
        <w:tblLayout w:type="fixed"/>
        <w:tblLook w:val="04A0" w:firstRow="1" w:lastRow="0" w:firstColumn="1" w:lastColumn="0" w:noHBand="0" w:noVBand="1"/>
      </w:tblPr>
      <w:tblGrid>
        <w:gridCol w:w="6403"/>
        <w:gridCol w:w="1529"/>
        <w:gridCol w:w="1075"/>
      </w:tblGrid>
      <w:tr w:rsidR="00AC54A9" w:rsidRPr="00875FAE" w14:paraId="61FE9355" w14:textId="77777777" w:rsidTr="00B71CC1">
        <w:trPr>
          <w:trHeight w:val="222"/>
        </w:trPr>
        <w:tc>
          <w:tcPr>
            <w:tcW w:w="7932"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5ECE3594"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Protein</w:t>
            </w:r>
          </w:p>
        </w:tc>
        <w:tc>
          <w:tcPr>
            <w:tcW w:w="1075" w:type="dxa"/>
            <w:vMerge w:val="restart"/>
            <w:tcBorders>
              <w:top w:val="single" w:sz="4" w:space="0" w:color="auto"/>
              <w:left w:val="single" w:sz="4" w:space="0" w:color="auto"/>
              <w:bottom w:val="single" w:sz="8" w:space="0" w:color="000000"/>
              <w:right w:val="single" w:sz="4" w:space="0" w:color="auto"/>
            </w:tcBorders>
            <w:shd w:val="clear" w:color="auto" w:fill="auto"/>
            <w:noWrap/>
            <w:vAlign w:val="bottom"/>
            <w:hideMark/>
          </w:tcPr>
          <w:p w14:paraId="27EA48FB" w14:textId="77777777" w:rsidR="00AC54A9" w:rsidRPr="00875FAE" w:rsidRDefault="00AC54A9" w:rsidP="00B71CC1">
            <w:pPr>
              <w:spacing w:after="0" w:line="240" w:lineRule="auto"/>
              <w:jc w:val="center"/>
              <w:rPr>
                <w:rFonts w:ascii="Arial" w:eastAsia="Times New Roman" w:hAnsi="Arial" w:cs="Arial"/>
                <w:b/>
                <w:color w:val="000000"/>
                <w:sz w:val="20"/>
                <w:szCs w:val="20"/>
              </w:rPr>
            </w:pPr>
            <w:r w:rsidRPr="00875FAE">
              <w:rPr>
                <w:rFonts w:ascii="Arial" w:eastAsia="Times New Roman" w:hAnsi="Arial" w:cs="Arial"/>
                <w:b/>
                <w:color w:val="000000"/>
                <w:sz w:val="20"/>
                <w:szCs w:val="20"/>
              </w:rPr>
              <w:t>Fold Change</w:t>
            </w:r>
          </w:p>
        </w:tc>
      </w:tr>
      <w:tr w:rsidR="00AC54A9" w:rsidRPr="00875FAE" w14:paraId="7CEF2EE6" w14:textId="77777777" w:rsidTr="00B71CC1">
        <w:trPr>
          <w:trHeight w:val="240"/>
        </w:trPr>
        <w:tc>
          <w:tcPr>
            <w:tcW w:w="6403" w:type="dxa"/>
            <w:tcBorders>
              <w:top w:val="nil"/>
              <w:left w:val="single" w:sz="4" w:space="0" w:color="auto"/>
              <w:bottom w:val="single" w:sz="8" w:space="0" w:color="auto"/>
              <w:right w:val="nil"/>
            </w:tcBorders>
            <w:shd w:val="clear" w:color="auto" w:fill="auto"/>
            <w:noWrap/>
            <w:vAlign w:val="bottom"/>
            <w:hideMark/>
          </w:tcPr>
          <w:p w14:paraId="7E670F06"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Description</w:t>
            </w:r>
          </w:p>
        </w:tc>
        <w:tc>
          <w:tcPr>
            <w:tcW w:w="1529" w:type="dxa"/>
            <w:tcBorders>
              <w:top w:val="nil"/>
              <w:left w:val="nil"/>
              <w:bottom w:val="single" w:sz="8" w:space="0" w:color="auto"/>
              <w:right w:val="single" w:sz="4" w:space="0" w:color="auto"/>
            </w:tcBorders>
            <w:shd w:val="clear" w:color="auto" w:fill="auto"/>
            <w:noWrap/>
            <w:vAlign w:val="bottom"/>
            <w:hideMark/>
          </w:tcPr>
          <w:p w14:paraId="52B84FA4" w14:textId="77777777" w:rsidR="00AC54A9" w:rsidRPr="00875FAE" w:rsidRDefault="00AC54A9" w:rsidP="00B71CC1">
            <w:pPr>
              <w:spacing w:after="0" w:line="240" w:lineRule="auto"/>
              <w:rPr>
                <w:rFonts w:ascii="Arial" w:eastAsia="Times New Roman" w:hAnsi="Arial" w:cs="Arial"/>
                <w:b/>
                <w:color w:val="000000"/>
                <w:sz w:val="20"/>
                <w:szCs w:val="20"/>
              </w:rPr>
            </w:pPr>
            <w:r w:rsidRPr="00875FAE">
              <w:rPr>
                <w:rFonts w:ascii="Arial" w:eastAsia="Times New Roman" w:hAnsi="Arial" w:cs="Arial"/>
                <w:b/>
                <w:color w:val="000000"/>
                <w:sz w:val="20"/>
                <w:szCs w:val="20"/>
              </w:rPr>
              <w:t>Accession</w:t>
            </w:r>
          </w:p>
        </w:tc>
        <w:tc>
          <w:tcPr>
            <w:tcW w:w="1075" w:type="dxa"/>
            <w:vMerge/>
            <w:tcBorders>
              <w:top w:val="single" w:sz="4" w:space="0" w:color="auto"/>
              <w:left w:val="single" w:sz="4" w:space="0" w:color="auto"/>
              <w:bottom w:val="single" w:sz="8" w:space="0" w:color="000000"/>
              <w:right w:val="single" w:sz="4" w:space="0" w:color="auto"/>
            </w:tcBorders>
            <w:vAlign w:val="center"/>
            <w:hideMark/>
          </w:tcPr>
          <w:p w14:paraId="03D4272A" w14:textId="77777777" w:rsidR="00AC54A9" w:rsidRPr="00875FAE" w:rsidRDefault="00AC54A9" w:rsidP="00B71CC1">
            <w:pPr>
              <w:spacing w:after="0" w:line="240" w:lineRule="auto"/>
              <w:rPr>
                <w:rFonts w:ascii="Arial" w:eastAsia="Times New Roman" w:hAnsi="Arial" w:cs="Arial"/>
                <w:color w:val="000000"/>
                <w:sz w:val="20"/>
                <w:szCs w:val="20"/>
              </w:rPr>
            </w:pPr>
          </w:p>
        </w:tc>
      </w:tr>
      <w:tr w:rsidR="00AC54A9" w:rsidRPr="00875FAE" w14:paraId="46835B67" w14:textId="77777777" w:rsidTr="00B71CC1">
        <w:trPr>
          <w:trHeight w:val="222"/>
        </w:trPr>
        <w:tc>
          <w:tcPr>
            <w:tcW w:w="6403" w:type="dxa"/>
            <w:tcBorders>
              <w:top w:val="nil"/>
              <w:left w:val="single" w:sz="4" w:space="0" w:color="auto"/>
              <w:bottom w:val="single" w:sz="4" w:space="0" w:color="auto"/>
              <w:right w:val="single" w:sz="4" w:space="0" w:color="auto"/>
            </w:tcBorders>
            <w:shd w:val="clear" w:color="auto" w:fill="auto"/>
            <w:noWrap/>
            <w:vAlign w:val="center"/>
          </w:tcPr>
          <w:p w14:paraId="7EE73A0B"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tegrin alpha-M </w:t>
            </w:r>
          </w:p>
        </w:tc>
        <w:tc>
          <w:tcPr>
            <w:tcW w:w="1529" w:type="dxa"/>
            <w:tcBorders>
              <w:top w:val="nil"/>
              <w:left w:val="nil"/>
              <w:bottom w:val="single" w:sz="4" w:space="0" w:color="auto"/>
              <w:right w:val="single" w:sz="4" w:space="0" w:color="auto"/>
            </w:tcBorders>
            <w:shd w:val="clear" w:color="auto" w:fill="auto"/>
            <w:noWrap/>
            <w:vAlign w:val="center"/>
          </w:tcPr>
          <w:p w14:paraId="07AAA80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11215</w:t>
            </w:r>
          </w:p>
        </w:tc>
        <w:tc>
          <w:tcPr>
            <w:tcW w:w="1075" w:type="dxa"/>
            <w:tcBorders>
              <w:top w:val="nil"/>
              <w:left w:val="nil"/>
              <w:bottom w:val="single" w:sz="4" w:space="0" w:color="auto"/>
              <w:right w:val="single" w:sz="4" w:space="0" w:color="auto"/>
            </w:tcBorders>
            <w:shd w:val="clear" w:color="auto" w:fill="auto"/>
            <w:noWrap/>
            <w:vAlign w:val="center"/>
          </w:tcPr>
          <w:p w14:paraId="38FC6A36"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5.0</w:t>
            </w:r>
          </w:p>
        </w:tc>
      </w:tr>
      <w:tr w:rsidR="00AC54A9" w:rsidRPr="00875FAE" w14:paraId="668B96C5"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8566AB1"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ubilin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6647CDD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O60494</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BB053C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6</w:t>
            </w:r>
          </w:p>
        </w:tc>
      </w:tr>
      <w:tr w:rsidR="00AC54A9" w:rsidRPr="00875FAE" w14:paraId="78EA944E"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23DF8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AT-rich interactive domain-containing protein 5B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3F422CD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1486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8BEC077"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3</w:t>
            </w:r>
          </w:p>
        </w:tc>
      </w:tr>
      <w:tr w:rsidR="00AC54A9" w:rsidRPr="00875FAE" w14:paraId="1231C2AE"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4876EF"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Filamin-A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29079FBE"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1333</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24880B9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4.1</w:t>
            </w:r>
          </w:p>
        </w:tc>
      </w:tr>
      <w:tr w:rsidR="00AC54A9" w:rsidRPr="00875FAE" w14:paraId="59E2B092"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063560"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Cystatin-C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7B3A652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1034</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0A46D193"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3.9</w:t>
            </w:r>
          </w:p>
        </w:tc>
      </w:tr>
      <w:tr w:rsidR="00AC54A9" w:rsidRPr="00875FAE" w14:paraId="396C7B32"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CA56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kappa variable 3D-20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5C8274D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A0A0C4DH2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3C9A28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9</w:t>
            </w:r>
          </w:p>
        </w:tc>
      </w:tr>
      <w:tr w:rsidR="00AC54A9" w:rsidRPr="00875FAE" w14:paraId="598D517A"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BEED7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biquitin-conjugating enzyme E2 variant 1 </w:t>
            </w:r>
          </w:p>
        </w:tc>
        <w:tc>
          <w:tcPr>
            <w:tcW w:w="1529" w:type="dxa"/>
            <w:tcBorders>
              <w:top w:val="single" w:sz="4" w:space="0" w:color="auto"/>
              <w:left w:val="nil"/>
              <w:bottom w:val="single" w:sz="4" w:space="0" w:color="auto"/>
              <w:right w:val="single" w:sz="4" w:space="0" w:color="auto"/>
            </w:tcBorders>
            <w:shd w:val="clear" w:color="auto" w:fill="auto"/>
            <w:noWrap/>
            <w:vAlign w:val="center"/>
            <w:hideMark/>
          </w:tcPr>
          <w:p w14:paraId="64A84F2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13404</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14:paraId="27F0BCF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8</w:t>
            </w:r>
          </w:p>
        </w:tc>
      </w:tr>
      <w:tr w:rsidR="00AC54A9" w:rsidRPr="00875FAE" w14:paraId="6F63B8B5" w14:textId="77777777" w:rsidTr="00B71CC1">
        <w:trPr>
          <w:trHeight w:val="222"/>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B8CB0"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heavy constant alpha 1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27D10DD6"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1876</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A0C92A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7</w:t>
            </w:r>
          </w:p>
        </w:tc>
      </w:tr>
      <w:tr w:rsidR="00AC54A9" w:rsidRPr="00875FAE" w14:paraId="3B481C17"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FB1EAFE"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Serum amyloid A-2 protein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4790FA33"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DJI9</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1FDB4DE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3</w:t>
            </w:r>
          </w:p>
        </w:tc>
      </w:tr>
      <w:tr w:rsidR="00AC54A9" w:rsidRPr="00875FAE" w14:paraId="131FC41E"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6A6649"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mmunoglobulin kappa variable 1-6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4E2E6C0"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A0A0C4DH72</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0FBAFA4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1</w:t>
            </w:r>
          </w:p>
        </w:tc>
      </w:tr>
      <w:tr w:rsidR="00AC54A9" w:rsidRPr="00875FAE" w14:paraId="7D2106E2"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B37C5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Hyaluronan and proteoglycan link protein 1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34B57CA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1091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317C0037"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2</w:t>
            </w:r>
          </w:p>
        </w:tc>
      </w:tr>
      <w:tr w:rsidR="00AC54A9" w:rsidRPr="00875FAE" w14:paraId="5232FD9F"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2022F"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Insulin-like growth factor-binding protein 5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8EACF7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4593</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3325F4F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7.3</w:t>
            </w:r>
          </w:p>
        </w:tc>
      </w:tr>
      <w:tr w:rsidR="00AC54A9" w:rsidRPr="00875FAE" w14:paraId="08595418"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389375"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von Willebrand factor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5A7DA90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0427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21CB1E6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9.7</w:t>
            </w:r>
          </w:p>
        </w:tc>
      </w:tr>
      <w:tr w:rsidR="00AC54A9" w:rsidRPr="00875FAE" w14:paraId="387BAF45"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FBE2E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 xml:space="preserve">Uncharacterized protein KIAA1107 </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0B3D7F82"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Q9UPP5</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515156CC"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263.0</w:t>
            </w:r>
          </w:p>
        </w:tc>
      </w:tr>
      <w:tr w:rsidR="00AC54A9" w:rsidRPr="00875FAE" w14:paraId="55268E48" w14:textId="77777777" w:rsidTr="00B71CC1">
        <w:trPr>
          <w:trHeight w:val="180"/>
        </w:trPr>
        <w:tc>
          <w:tcPr>
            <w:tcW w:w="64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FFB7C4"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14-3-3 protein theta (YWHAQ)</w:t>
            </w:r>
          </w:p>
        </w:tc>
        <w:tc>
          <w:tcPr>
            <w:tcW w:w="1529" w:type="dxa"/>
            <w:tcBorders>
              <w:top w:val="single" w:sz="4" w:space="0" w:color="auto"/>
              <w:left w:val="nil"/>
              <w:bottom w:val="single" w:sz="4" w:space="0" w:color="auto"/>
              <w:right w:val="single" w:sz="4" w:space="0" w:color="auto"/>
            </w:tcBorders>
            <w:shd w:val="clear" w:color="auto" w:fill="auto"/>
            <w:noWrap/>
            <w:vAlign w:val="center"/>
          </w:tcPr>
          <w:p w14:paraId="1C39C1E8"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P27348</w:t>
            </w:r>
          </w:p>
        </w:tc>
        <w:tc>
          <w:tcPr>
            <w:tcW w:w="1075" w:type="dxa"/>
            <w:tcBorders>
              <w:top w:val="single" w:sz="4" w:space="0" w:color="auto"/>
              <w:left w:val="nil"/>
              <w:bottom w:val="single" w:sz="4" w:space="0" w:color="auto"/>
              <w:right w:val="single" w:sz="4" w:space="0" w:color="auto"/>
            </w:tcBorders>
            <w:shd w:val="clear" w:color="auto" w:fill="auto"/>
            <w:noWrap/>
            <w:vAlign w:val="center"/>
          </w:tcPr>
          <w:p w14:paraId="6ED0A3BD" w14:textId="77777777" w:rsidR="00AC54A9" w:rsidRPr="00875FAE" w:rsidRDefault="00AC54A9" w:rsidP="00B71CC1">
            <w:pPr>
              <w:rPr>
                <w:rFonts w:ascii="Arial" w:eastAsia="Times New Roman" w:hAnsi="Arial" w:cs="Arial"/>
                <w:color w:val="000000"/>
                <w:sz w:val="20"/>
                <w:szCs w:val="20"/>
              </w:rPr>
            </w:pPr>
            <w:r w:rsidRPr="00875FAE">
              <w:rPr>
                <w:rFonts w:ascii="Arial" w:eastAsia="Times New Roman" w:hAnsi="Arial" w:cs="Arial"/>
                <w:color w:val="000000"/>
                <w:sz w:val="20"/>
                <w:szCs w:val="20"/>
              </w:rPr>
              <w:t>Infinity</w:t>
            </w:r>
          </w:p>
        </w:tc>
      </w:tr>
    </w:tbl>
    <w:p w14:paraId="432D4D7A" w14:textId="77777777" w:rsidR="00AC54A9" w:rsidRPr="00875FAE" w:rsidRDefault="00AC54A9" w:rsidP="00AC54A9">
      <w:pPr>
        <w:spacing w:line="480" w:lineRule="auto"/>
        <w:contextualSpacing/>
        <w:rPr>
          <w:b/>
          <w:szCs w:val="20"/>
          <w:u w:val="single"/>
        </w:rPr>
      </w:pPr>
    </w:p>
    <w:p w14:paraId="4BDB6012" w14:textId="77777777" w:rsidR="00AC54A9" w:rsidRPr="00875FAE" w:rsidRDefault="00AC54A9" w:rsidP="00AC54A9">
      <w:pPr>
        <w:spacing w:line="480" w:lineRule="auto"/>
        <w:contextualSpacing/>
        <w:rPr>
          <w:i/>
          <w:szCs w:val="20"/>
        </w:rPr>
      </w:pPr>
      <w:r w:rsidRPr="00875FAE">
        <w:rPr>
          <w:i/>
          <w:szCs w:val="20"/>
        </w:rPr>
        <w:t xml:space="preserve">Positive numbers denote an increase in the protein in non-responders; negative numbers denote an increase in the protein in responders. </w:t>
      </w:r>
    </w:p>
    <w:p w14:paraId="2E5C69FB" w14:textId="77777777" w:rsidR="00AC54A9" w:rsidRPr="00875FAE" w:rsidRDefault="00AC54A9" w:rsidP="00676693">
      <w:pPr>
        <w:spacing w:line="480" w:lineRule="auto"/>
        <w:contextualSpacing/>
      </w:pPr>
    </w:p>
    <w:p w14:paraId="3B13CBDC" w14:textId="77777777" w:rsidR="00AC54A9" w:rsidRPr="00875FAE" w:rsidRDefault="00AC54A9" w:rsidP="00676693">
      <w:pPr>
        <w:spacing w:line="480" w:lineRule="auto"/>
        <w:contextualSpacing/>
      </w:pPr>
    </w:p>
    <w:p w14:paraId="60C2AEDA" w14:textId="77777777" w:rsidR="00BE59C5" w:rsidRPr="00875FAE" w:rsidRDefault="00BE59C5" w:rsidP="00676693">
      <w:pPr>
        <w:spacing w:line="480" w:lineRule="auto"/>
        <w:contextualSpacing/>
      </w:pPr>
    </w:p>
    <w:p w14:paraId="30F80179" w14:textId="77777777" w:rsidR="00AC54A9" w:rsidRPr="00875FAE" w:rsidRDefault="00AC54A9" w:rsidP="00676693">
      <w:pPr>
        <w:spacing w:line="480" w:lineRule="auto"/>
        <w:contextualSpacing/>
      </w:pPr>
    </w:p>
    <w:p w14:paraId="1E3FF655" w14:textId="77777777" w:rsidR="004C25CC" w:rsidRPr="00875FAE" w:rsidRDefault="004C25CC" w:rsidP="004C25CC">
      <w:pPr>
        <w:spacing w:line="480" w:lineRule="auto"/>
        <w:contextualSpacing/>
        <w:rPr>
          <w:b/>
          <w:szCs w:val="20"/>
          <w:u w:val="single"/>
        </w:rPr>
      </w:pPr>
    </w:p>
    <w:p w14:paraId="27EE9DB0" w14:textId="77777777" w:rsidR="004C25CC" w:rsidRPr="00875FAE" w:rsidRDefault="004C25CC" w:rsidP="004C25CC">
      <w:pPr>
        <w:spacing w:line="480" w:lineRule="auto"/>
        <w:contextualSpacing/>
        <w:rPr>
          <w:b/>
          <w:szCs w:val="20"/>
          <w:u w:val="single"/>
        </w:rPr>
      </w:pPr>
    </w:p>
    <w:p w14:paraId="6EFB7FCD" w14:textId="7CA4BEA9" w:rsidR="00BE59C5" w:rsidRPr="00875FAE" w:rsidRDefault="005D22A4" w:rsidP="004C25CC">
      <w:pPr>
        <w:spacing w:line="480" w:lineRule="auto"/>
        <w:contextualSpacing/>
        <w:rPr>
          <w:szCs w:val="20"/>
        </w:rPr>
      </w:pPr>
      <w:r w:rsidRPr="00875FAE">
        <w:rPr>
          <w:noProof/>
          <w:lang w:eastAsia="en-GB"/>
        </w:rPr>
        <mc:AlternateContent>
          <mc:Choice Requires="wpg">
            <w:drawing>
              <wp:anchor distT="0" distB="0" distL="114300" distR="114300" simplePos="0" relativeHeight="251680256" behindDoc="0" locked="0" layoutInCell="1" allowOverlap="1" wp14:anchorId="06699D78" wp14:editId="024FFB46">
                <wp:simplePos x="0" y="0"/>
                <wp:positionH relativeFrom="column">
                  <wp:posOffset>0</wp:posOffset>
                </wp:positionH>
                <wp:positionV relativeFrom="paragraph">
                  <wp:posOffset>114300</wp:posOffset>
                </wp:positionV>
                <wp:extent cx="5737225" cy="5489575"/>
                <wp:effectExtent l="0" t="0" r="0" b="0"/>
                <wp:wrapThrough wrapText="bothSides">
                  <wp:wrapPolygon edited="0">
                    <wp:start x="96" y="100"/>
                    <wp:lineTo x="96" y="1499"/>
                    <wp:lineTo x="3060" y="1899"/>
                    <wp:lineTo x="10806" y="1899"/>
                    <wp:lineTo x="10806" y="5097"/>
                    <wp:lineTo x="96" y="6096"/>
                    <wp:lineTo x="96" y="6696"/>
                    <wp:lineTo x="574" y="8295"/>
                    <wp:lineTo x="96" y="9395"/>
                    <wp:lineTo x="0" y="10694"/>
                    <wp:lineTo x="478" y="12793"/>
                    <wp:lineTo x="765" y="13092"/>
                    <wp:lineTo x="2199" y="13092"/>
                    <wp:lineTo x="96" y="13792"/>
                    <wp:lineTo x="478" y="16291"/>
                    <wp:lineTo x="96" y="17090"/>
                    <wp:lineTo x="0" y="18289"/>
                    <wp:lineTo x="478" y="19489"/>
                    <wp:lineTo x="478" y="20588"/>
                    <wp:lineTo x="1530" y="21088"/>
                    <wp:lineTo x="3634" y="21088"/>
                    <wp:lineTo x="3825" y="21488"/>
                    <wp:lineTo x="4399" y="21488"/>
                    <wp:lineTo x="8128" y="21488"/>
                    <wp:lineTo x="19795" y="21188"/>
                    <wp:lineTo x="19795" y="21088"/>
                    <wp:lineTo x="20560" y="20488"/>
                    <wp:lineTo x="20369" y="20188"/>
                    <wp:lineTo x="18456" y="19489"/>
                    <wp:lineTo x="19030" y="19289"/>
                    <wp:lineTo x="18552" y="18989"/>
                    <wp:lineTo x="16257" y="17890"/>
                    <wp:lineTo x="16352" y="16690"/>
                    <wp:lineTo x="15587" y="16291"/>
                    <wp:lineTo x="13101" y="16291"/>
                    <wp:lineTo x="13292" y="15391"/>
                    <wp:lineTo x="12719" y="14991"/>
                    <wp:lineTo x="20943" y="13692"/>
                    <wp:lineTo x="20847" y="13092"/>
                    <wp:lineTo x="19699" y="11493"/>
                    <wp:lineTo x="19891" y="7696"/>
                    <wp:lineTo x="18647" y="7496"/>
                    <wp:lineTo x="10997" y="6696"/>
                    <wp:lineTo x="10710" y="1899"/>
                    <wp:lineTo x="1530" y="100"/>
                    <wp:lineTo x="96" y="100"/>
                  </wp:wrapPolygon>
                </wp:wrapThrough>
                <wp:docPr id="8" name="Group 8"/>
                <wp:cNvGraphicFramePr/>
                <a:graphic xmlns:a="http://schemas.openxmlformats.org/drawingml/2006/main">
                  <a:graphicData uri="http://schemas.microsoft.com/office/word/2010/wordprocessingGroup">
                    <wpg:wgp>
                      <wpg:cNvGrpSpPr/>
                      <wpg:grpSpPr>
                        <a:xfrm>
                          <a:off x="0" y="0"/>
                          <a:ext cx="5737225" cy="5489575"/>
                          <a:chOff x="0" y="0"/>
                          <a:chExt cx="5737225" cy="5489575"/>
                        </a:xfrm>
                      </wpg:grpSpPr>
                      <wps:wsp>
                        <wps:cNvPr id="18" name="Text Box 25"/>
                        <wps:cNvSpPr txBox="1">
                          <a:spLocks noChangeArrowheads="1"/>
                        </wps:cNvSpPr>
                        <wps:spPr bwMode="auto">
                          <a:xfrm>
                            <a:off x="0" y="0"/>
                            <a:ext cx="457200" cy="4572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EAE4D52" w14:textId="77777777" w:rsidR="00B7687E" w:rsidRPr="00E329FA" w:rsidRDefault="00B7687E" w:rsidP="004C25CC">
                              <w:pPr>
                                <w:rPr>
                                  <w:b/>
                                </w:rPr>
                              </w:pPr>
                              <w:r w:rsidRPr="00E329FA">
                                <w:rPr>
                                  <w:b/>
                                </w:rPr>
                                <w:t>A</w:t>
                              </w:r>
                            </w:p>
                          </w:txbxContent>
                        </wps:txbx>
                        <wps:bodyPr rot="0" vert="horz" wrap="square" lIns="91440" tIns="91440" rIns="91440" bIns="91440" anchor="t" anchorCtr="0" upright="1">
                          <a:noAutofit/>
                        </wps:bodyPr>
                      </wps:wsp>
                      <wpg:grpSp>
                        <wpg:cNvPr id="6" name="Group 6"/>
                        <wpg:cNvGrpSpPr/>
                        <wpg:grpSpPr>
                          <a:xfrm>
                            <a:off x="0" y="1485900"/>
                            <a:ext cx="5737225" cy="4003675"/>
                            <a:chOff x="0" y="0"/>
                            <a:chExt cx="5737225" cy="4003675"/>
                          </a:xfrm>
                        </wpg:grpSpPr>
                        <pic:pic xmlns:pic="http://schemas.openxmlformats.org/drawingml/2006/picture">
                          <pic:nvPicPr>
                            <pic:cNvPr id="2" name="Picture 3"/>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2857500" y="257175"/>
                              <a:ext cx="2879725" cy="1800225"/>
                            </a:xfrm>
                            <a:prstGeom prst="rect">
                              <a:avLst/>
                            </a:prstGeom>
                            <a:noFill/>
                            <a:ln>
                              <a:noFill/>
                            </a:ln>
                          </pic:spPr>
                        </pic:pic>
                        <pic:pic xmlns:pic="http://schemas.openxmlformats.org/drawingml/2006/picture">
                          <pic:nvPicPr>
                            <pic:cNvPr id="11" name="Picture 4"/>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257175"/>
                              <a:ext cx="2879725" cy="18002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3" name="Picture 5"/>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2200275"/>
                              <a:ext cx="2879725" cy="1800225"/>
                            </a:xfrm>
                            <a:prstGeom prst="rect">
                              <a:avLst/>
                            </a:prstGeom>
                            <a:noFill/>
                            <a:ln>
                              <a:noFill/>
                            </a:ln>
                          </pic:spPr>
                        </pic:pic>
                        <wps:wsp>
                          <wps:cNvPr id="13" name="Text Box 8"/>
                          <wps:cNvSpPr txBox="1">
                            <a:spLocks noChangeArrowheads="1"/>
                          </wps:cNvSpPr>
                          <wps:spPr bwMode="auto">
                            <a:xfrm>
                              <a:off x="0" y="1943100"/>
                              <a:ext cx="2286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9F0D9F7" w14:textId="77777777" w:rsidR="00B7687E" w:rsidRPr="00AB1801" w:rsidRDefault="00B7687E" w:rsidP="004C25CC">
                                <w:pPr>
                                  <w:rPr>
                                    <w:b/>
                                  </w:rPr>
                                </w:pPr>
                                <w:r>
                                  <w:rPr>
                                    <w:b/>
                                  </w:rPr>
                                  <w:t>D</w:t>
                                </w:r>
                              </w:p>
                            </w:txbxContent>
                          </wps:txbx>
                          <wps:bodyPr rot="0" vert="horz" wrap="square" lIns="91440" tIns="91440" rIns="91440" bIns="91440" anchor="t" anchorCtr="0" upright="1">
                            <a:noAutofit/>
                          </wps:bodyPr>
                        </wps:wsp>
                        <wps:wsp>
                          <wps:cNvPr id="14" name="Text Box 9"/>
                          <wps:cNvSpPr txBox="1">
                            <a:spLocks noChangeArrowheads="1"/>
                          </wps:cNvSpPr>
                          <wps:spPr bwMode="auto">
                            <a:xfrm>
                              <a:off x="0" y="0"/>
                              <a:ext cx="2286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E6B45F" w14:textId="77777777" w:rsidR="00B7687E" w:rsidRPr="00AB1801" w:rsidRDefault="00B7687E" w:rsidP="004C25CC">
                                <w:pPr>
                                  <w:rPr>
                                    <w:b/>
                                  </w:rPr>
                                </w:pPr>
                                <w:r>
                                  <w:rPr>
                                    <w:b/>
                                  </w:rPr>
                                  <w:t>B</w:t>
                                </w:r>
                              </w:p>
                            </w:txbxContent>
                          </wps:txbx>
                          <wps:bodyPr rot="0" vert="horz" wrap="square" lIns="91440" tIns="91440" rIns="91440" bIns="91440" anchor="t" anchorCtr="0" upright="1">
                            <a:noAutofit/>
                          </wps:bodyPr>
                        </wps:wsp>
                        <wps:wsp>
                          <wps:cNvPr id="15" name="Text Box 10"/>
                          <wps:cNvSpPr txBox="1">
                            <a:spLocks noChangeArrowheads="1"/>
                          </wps:cNvSpPr>
                          <wps:spPr bwMode="auto">
                            <a:xfrm>
                              <a:off x="2743200" y="0"/>
                              <a:ext cx="2286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8A2599C" w14:textId="77777777" w:rsidR="00B7687E" w:rsidRPr="00AB1801" w:rsidRDefault="00B7687E" w:rsidP="004C25CC">
                                <w:pPr>
                                  <w:rPr>
                                    <w:b/>
                                  </w:rPr>
                                </w:pPr>
                                <w:r>
                                  <w:rPr>
                                    <w:b/>
                                  </w:rPr>
                                  <w:t>C</w:t>
                                </w:r>
                              </w:p>
                            </w:txbxContent>
                          </wps:txbx>
                          <wps:bodyPr rot="0" vert="horz" wrap="square" lIns="91440" tIns="91440" rIns="91440" bIns="91440" anchor="t" anchorCtr="0" upright="1">
                            <a:noAutofit/>
                          </wps:bodyPr>
                        </wps:wsp>
                        <wps:wsp>
                          <wps:cNvPr id="16" name="Text Box 11"/>
                          <wps:cNvSpPr txBox="1">
                            <a:spLocks noChangeArrowheads="1"/>
                          </wps:cNvSpPr>
                          <wps:spPr bwMode="auto">
                            <a:xfrm>
                              <a:off x="2743200" y="1943100"/>
                              <a:ext cx="228600" cy="3429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75478E2" w14:textId="77777777" w:rsidR="00B7687E" w:rsidRPr="00AB1801" w:rsidRDefault="00B7687E" w:rsidP="004C25CC">
                                <w:pPr>
                                  <w:rPr>
                                    <w:b/>
                                  </w:rPr>
                                </w:pPr>
                                <w:r>
                                  <w:rPr>
                                    <w:b/>
                                  </w:rPr>
                                  <w:t>E</w:t>
                                </w:r>
                              </w:p>
                            </w:txbxContent>
                          </wps:txbx>
                          <wps:bodyPr rot="0" vert="horz" wrap="square" lIns="91440" tIns="91440" rIns="91440" bIns="91440" anchor="t" anchorCtr="0" upright="1">
                            <a:noAutofit/>
                          </wps:bodyPr>
                        </wps:wsp>
                        <pic:pic xmlns:pic="http://schemas.openxmlformats.org/drawingml/2006/picture">
                          <pic:nvPicPr>
                            <pic:cNvPr id="5" name="Picture 5"/>
                            <pic:cNvPicPr>
                              <a:picLocks/>
                            </pic:cNvPicPr>
                          </pic:nvPicPr>
                          <pic:blipFill>
                            <a:blip r:embed="rId18">
                              <a:extLst>
                                <a:ext uri="{28A0092B-C50C-407E-A947-70E740481C1C}">
                                  <a14:useLocalDpi xmlns:a14="http://schemas.microsoft.com/office/drawing/2010/main" val="0"/>
                                </a:ext>
                              </a:extLst>
                            </a:blip>
                            <a:stretch>
                              <a:fillRect/>
                            </a:stretch>
                          </pic:blipFill>
                          <pic:spPr>
                            <a:xfrm>
                              <a:off x="2857500" y="2200275"/>
                              <a:ext cx="2879725" cy="18034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grpSp>
                    </wpg:wgp>
                  </a:graphicData>
                </a:graphic>
              </wp:anchor>
            </w:drawing>
          </mc:Choice>
          <mc:Fallback>
            <w:pict>
              <v:group w14:anchorId="06699D78" id="Group 8" o:spid="_x0000_s1026" style="position:absolute;margin-left:0;margin-top:9pt;width:451.75pt;height:432.25pt;z-index:251680256" coordsize="57372,54895"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DefJpUvBQAAyx4AAA4AAABkcnMvZTJvRG9jLnhtbOxZ&#10;227jNhB9L9B/EPSuWJIp64I4C8eOgwW2bdBsP4CWKEtYSVRJOXa22H/vDCnJtwAbZFs3Rv0Qhxfx&#10;ModnZjjD6w+bsjCemJA5r8amc2WbBqtinuTVcmz+8XluBaYhG1oltOAVG5vPTJofbn7+6XpdR8zl&#10;GS8SJgyYpJLRuh6bWdPU0WAg44yVVF7xmlXQmXJR0gaqYjlIBF3D7GUxcG17NFhzkdSCx0xKaJ3p&#10;TvNGzZ+mLG5+S1PJGqMYm7C3Rv0K9bvA38HNNY2WgtZZHrfboG/YRUnzChbtp5rRhhorkR9NVeax&#10;4JKnzVXMywFP0zxmSgaQxrEPpLkXfFUrWZbReln3MAG0Bzi9edr416cHYeTJ2ISDqmgJR6RWNQKE&#10;Zl0vI/jiXtSP9YNoG5a6htJuUlHif5DD2ChQn3tQ2aYxYmj0/KHvup5pxNDnkSD0fE/DHmdwNkfj&#10;4uzuOyMH3cID3F+/nXUNFJJblOSPofSY0Zop8CVi0KLk9DB9RgFv+cYA2RQy6jPEyWg20A7aoBgh&#10;6088/iKNik8zWi3ZRAi+zhhNYH8OjgQp+qEIuYwkTrJY/8ITOA66aria6DVgE88HrdBYt2VcoQOM&#10;RrWQzT3jpYGFsSlAQdTk9OmTbPSn3Sd4sBWf50UB7TQqqr0GmFO3AAwwFPsQEMX5v0I7vAvuAmIR&#10;d3RnETtJrMl8SqzR3PG92XA2nc6cb5oEO4Mcl9i3bmjNR4FvkZR4VujbgWU74W04sklIZnM1CJbu&#10;FlXYIVwauGaz2MBmEcMFT54BRcG1yoOJgkLGxVfTWIO6j03554oKZhrFxwpOInQIQfuwWxG7lcVu&#10;hVYxTDU2G9PQxWmjbcqqFvkyg5X02Vd8AqeX5grZ7a7aMweyahVTFNbFLdNG+/o40iR7gz46JPBC&#10;IIU6RYT7SCuJbQ9Hb9LKnZE9yfa1ss7jCP5a2wWlI638vo2HUc0Kz0r7ifJVc5RUfFnVFpjZmjb5&#10;Ii/y5lm5DOA7bqp6eshjJA5WtrC7HezQi4saQwSu+0aPADXKY6XV0DXY71PVvbkXRV6jFqGKYLmV&#10;AghzYMRfAEI7iBmPVyWrGu3xBCtAIF7JLK+laYiIlQuWgC5/TDTrOuXY1Ug3mNh26N5aU8+egkb6&#10;d9YkJL7l23c+sUngTJ3pN7QEDolWkoFwtJjVebtXaD3a7Ysup3XO2pkpp2g8UeV6ESm1oe6/MhrQ&#10;hJAgNFLEv4M1UiyVjWBNnGFzCsi17fBx36Fg3iKLZ/Aqq+kG4H7QQoIzcj0fzNG+XriBH/qdt3IC&#10;20bXpffe2d/OPv5TJlSJom2YKoIsmnBQOBu1cZxDvSFnpDcuMr93Khe9ATA6tu9d7d6Jxrx8VKe7&#10;dHTWpjX+Z6mww0N9VWYOJUNf+M793PCir6+KDlwIBtz36uLwPvzvx2s9z/t4rY1s+5jrlOGaE5Kh&#10;c3gXd91g1AVtQ+K2d/X+Pv1/CNpUBkJFw9so6Rxit1MwmHSWumdwiFcrBApM9eN/m3C4cHejuOt2&#10;R3I+eYdTcBfSfjqp2HPXUYmIk5PX9clQZcaOE5QXCmsKq0THxfx2hrVL+PZ5uC2Fe0d1Uvu7S+HL&#10;PQIyzi8kf5UtVpmHcyIyRl3wdzbJnt6qQ5yocqTnFDuSc44d35oXxfTWQUZnLxP6mjhxCMn+H0uF&#10;vpSYnk8m7giehKxZEMKrz4K5VjC3iXU7IZ4z9f25M/OPXn1QYQ4zpttnB2UZ1IupyjW3r7v4JLtb&#10;V19t36Bv/gYAAP//AwBQSwMEFAAGAAgAAAAhAKv9S47WAAAArQIAABkAAABkcnMvX3JlbHMvZTJv&#10;RG9jLnhtbC5yZWxzvJLBasMwDIbvg76D0X1xkpYxRp1eRqHX0T2AsBXHNJaN7ZX17eeyywqlu+Uo&#10;CX3/B9J29+1ncaaUXWAFXdOCINbBOLYKPo/751cQuSAbnAOTggtl2A2rp+0HzVjqUp5czKJSOCuY&#10;SolvUmY9kcfchEhcJ2NIHkstk5UR9Qktyb5tX2T6y4DhhikORkE6mDWI4yXW5P/ZYRydpvegvzxx&#10;uRMhna/ZFYjJUlHgyTj8ba4b8iPI+w79Mg79I4duGYfukcNmGYdNE9lebyFvnmz4AQAA//8DAFBL&#10;AwQUAAYACAAAACEAk9/vMd4AAAAHAQAADwAAAGRycy9kb3ducmV2LnhtbEyPQUvDQBCF74L/YRnB&#10;m92kJRJjNqUU9VQEW0G8TZNpEpqdDdltkv57x5OehjdveO+bfD3bTo00+NaxgXgRgSIuXdVybeDz&#10;8PqQgvIBucLOMRm4kod1cXuTY1a5iT9o3IdaSQj7DA00IfSZ1r5syKJfuJ5YvJMbLAaRQ62rAScJ&#10;t51eRtGjttiyNDTY07ah8ry/WANvE06bVfwy7s6n7fX7kLx/7WIy5v5u3jyDCjSHv2P4xRd0KITp&#10;6C5cedUZkEeCbFOZ4j5FqwTU0UCaLhPQRa7/8xc/AAAA//8DAFBLAwQKAAAAAAAAACEAmb/khW8p&#10;AABvKQAAFAAAAGRycy9tZWRpYS9pbWFnZTQucG5niVBORw0KGgoAAAANSUhEUgAAAWkAAADjCAYA&#10;AABHJ+VEAAAEDWlDQ1BJQ0MgUHJvZmlsZQAAOI2NVV1oHFUUPrtzZyMkzlNsNIV0qD8NJQ2TVjSh&#10;tLp/3d02bpZJNtoi6GT27s6Yyc44M7v9oU9FUHwx6psUxL+3gCAo9Q/bPrQvlQol2tQgKD60+INQ&#10;6Ium65k7M5lpurHeZe58853vnnvuuWfvBei5qliWkRQBFpquLRcy4nOHj4g9K5CEh6AXBqFXUR0r&#10;XalMAjZPC3e1W99Dwntf2dXd/p+tt0YdFSBxH2Kz5qgLiI8B8KdVy3YBevqRHz/qWh72Yui3MUDE&#10;L3q44WPXw3M+fo1pZuQs4tOIBVVTaoiXEI/MxfhGDPsxsNZfoE1q66ro5aJim3XdoLFw72H+n23B&#10;aIXzbcOnz5mfPoTvYVz7KzUl5+FRxEuqkp9G/Ajia219thzg25abkRE/BpDc3pqvphHvRFys2weq&#10;vp+krbWKIX7nhDbzLOItiM8358pTwdirqpPFnMF2xLc1WvLyOwTAibpbmvHHcvttU57y5+XqNZrL&#10;e3lE/Pq8eUj2fXKfOe3pfOjzhJYtB/yll5SDFcSDiH+hRkH25+L+sdxKEAMZahrlSX8ukqMOWy/j&#10;XW2m6M9LDBc31B9LFuv6gVKg/0Szi3KAr1kGq1GMjU/aLbnq6/lRxc4XfJ98hTargX++DbMJBSiY&#10;MIe9Ck1YAxFkKEAG3xbYaKmDDgYyFK0UGYpfoWYXG+fAPPI6tJnNwb7ClP7IyF+D+bjOtCpkhz6C&#10;FrIa/I6sFtNl8auFXGMTP34sNwI/JhkgEtmDz14ySfaRcTIBInmKPE32kxyyE2Tv+thKbEVePDfW&#10;/byMM1Kmm0XdObS7oGD/MypMXFPXrCwOtoYjyyn7BV29/MZfsVzpLDdRtuIZnbpXzvlf+ev8MvYr&#10;/Gqk4H/kV/G3csdazLuyTMPsbFhzd1UabQbjFvDRmcWJxR3zcfHkVw9GfpbJmeev9F08WW8uDkas&#10;lwX6avlWGU6NRKz0g/SHtCy9J30o/ca9zX3Kfc19zn3BXQKRO8ud477hLnAfc1/G9mrzGlrfexZ5&#10;GLdn6ZZrrEohI2wVHhZywjbhUWEy8icMCGNCUdiBlq3r+xafL549HQ5jH+an+1y+LlYBifuxAvRN&#10;/lVVVOlwlCkdVm9NOL5BE4wkQ2SMlDZU97hX86EilU/lUmkQUztTE6mx1EEPh7OmdqBtAvv8HdWp&#10;brJS6tJj3n0CWdM6busNzRV3S9KTYhqvNiqWmuroiKgYhshMjmhTh9ptWhsF7970j/SbMrsPE1su&#10;R5z7DMC+P/Hs+y7ijrQAlhyAgccjbhjPygfeBTjzhNqy28EdkUh8C+DU9+z2v/oyeH791OncxHOs&#10;5y2AtTc7nb/f73TWPkD/qwBnjX8BoJ98VVBg/m8AACUdSURBVHgB7Z0HmGRVmb9nQHISEMkwugRB&#10;xCxImhnCH3cRRBQVERcEBBQD7qMiioijgHFN7F9MjCjsoqIrykrOIAKiqKyACAMMMwoOGZHovm/3&#10;PUtRW11d3X2ru6r79z3P2/fcUPee+96qr06fG2ratEQMxEAMxEAMxEAMxEAMxEAMxEAMxEAMxEAM&#10;xEAMxEAMxEAMxEAMxEAMxEAMxEAMxEAMxEAMxEAMxEAMxEAMxEAMxEAMxEAMxEAMxEAMxEAMxEAM&#10;xEAMxEAMxEAMxEAMxEAMxEAMxEAMxEAMxEAMxEAMxEAMxEAMxEAMxEAMxEAMxEAMxEAMxEAMxEAM&#10;xMCoDEwf1avav2gjZu8Gz4fN4NlwM9wIV8Ap8AgkYiAGYiAGxtHAc9jWifA4/L3iSYb3wKMN0xZS&#10;/iCsCIkYiIEYiIFxMLAh2zAR/xm+CLPBpL0klFiLwi7wBZgPd0Bd4XZWarOyZ7WZl1kxEAMxMOkN&#10;rM4emoCf0eGeutxrOlzWxc6BvzWwyIlVzGFo94mtd5dbBUrMomDL3Xl+KWwLiRiIgRiIgZoN2GUy&#10;D06t+DZDY0swAZ8BR1flTzE0FodbYAEcBLbyb4LFIBEDMRADfWFgepdquTHrfRPYzWCybIx3NI50&#10;UJ7BMibbT8AnwRZ1ieMpuL4Xwm/AJLws2LUyEy4EX3ckHAuHwzZwGdgdMwuGCtd1yVAzMz0GYiAG&#10;+tWAXR93gy3cVox0v15brecvDD0RacLeHozTwW080xHiPHCZJWAfcN6BYBwMju/lCOGXiONDMZd5&#10;iRiIgRiYUAOd9iGPpJKzWHhl+E84DRpbvoyOOFblFXZVXABXwYfh+7ABlBOC5ZI+T17634H90r7O&#10;aJzneJl+EWX70ZvDlrjrT8RADMTAhBvoRpK2xWscBvMsjDG+weulxHMpvBO2APuqDVvOD8NSYMvY&#10;lnyZV64wKcNy0nEhy0hzrNA8IeMxEAMxMFEGunES7VJ25hdwENTxJWDXhn3Jy4NR+tHvoDx/YMq0&#10;aetVw3UZ2up+DJxvOM0ow9sHR/M3BmIgBqamgRez29eBLVr7h225llZrq5Yrs9vG65nruk6Gt8Fd&#10;cCMYJnDn2Td9RFX+LEPD1rVXdpis96vKNzNsPpHJpKeFLWnXOfdpUzMSAzEQA5PEwCz2wyQ3FCPd&#10;TVvOnwcTvOu8HjaHEsdQsOXsvIuh9FNTnLYD2LJ23p0wG4aLJOnhDGV+DMRA3xtYjD0YitHunOtb&#10;bYgXL91mnkneS/IcdhJJ0p1YyjIxEAPjYqCOPmMragL9E9gXfRz8CIYKH7g0mrDrxK6OVuEVJENd&#10;RWIr2m6PRAzEQAz0nYG6krQ7bivX65XtCx6qxcusRAzEQAzEQKcG6krStnIbuxMay53WJcvFQAzE&#10;QAw0GbCbopuxIivfsNpAt7fVzf3IumMgBmJgQgx0K3Fuxt6cD/fBFWA/tE+o8wReIgZiIAZiYAIN&#10;eNPJPPCEndcle530ltX4uQx7PXJ1R68fodQvBmJgTAZ25tUm6DfCTDBJG0eCV2D4bIxejiTpXj46&#10;qVsMTDED3ejuKA8wuq3J5eOMLwW9nqSbqp3RGIiBGJhcBp7L7ngH4DzwaXIPwdfhAbgJej3Sku71&#10;I5T6xUAMjNnAoazhUbDbo3Av5a2g1yNJutePUOoXA1PIQF3XSTcr+woTzoadwGdpXAiXgy3sRAzE&#10;QAzEwAQaMCnvAc23f7+UaW+fwHp1uum0pDs1leViIAa6bqDOE4euy8eA+nuDp4FJ2XFZEvaEE6D8&#10;1BXFRAzEQAzEwHgZmMOGSv9zu2G5+mO86jXS7aQlPVJjWT4GYqBrBurskz6WWr4WvKtwZfBEYfl9&#10;QZ/t8SCcBIsgEQMxEAMxMEEGXsJ2fWSpdxka/fawpbSkB49b/sZADPSAgTr7pMvuXENhJrwGbgVb&#10;07+BvSARAzEQAzHQAwa8iaX0S3unYSnn6o4eODipQgzEwNQ28CJ236R8CbwM/GmrfwR/Y7Af+qPT&#10;3cGBSsRADExeA29h10zSPmipMfxZLaev3TixB8tJ0j14UFKlGJiqBrrRJ/3HSubWTVId9zke/np3&#10;IgZiIAZiYIIM+BuHfwIvu7sSvgY+V9pW9GnQ65GWdK8fodQvBmJgzAY2YQ0LwMRc8LI8f05rLOGd&#10;i8+B5sedOn2lNiv2VvVOI0m6U1NZLgZioK8NmDi3g3+G50MdXStfZj0mfZ8NUsI7Hb3Mz+nnwCpQ&#10;YhaFheC8O2BbGC6SpIczlPkxEAN9bWA1an8IjKT12skO78hCdqE0Junys1xnMP3oat6nGBo+M+QW&#10;sEV/EPwZfJ71cF8WSdJISsRADExeA29g10ykh9W4i3Zl3AZ/gcYkfXw1vjlDwyRsUjZmgsva0ja8&#10;bd3x5hOazmuMJOlGGynHQAxMqIHhWpWjqdzVvGgRvACWGs0KWrzmS0zzhOQnm+atW42bwA3vcFwD&#10;XHY9MBrnOV6m70p5Xgt+x7REDMRADPSEgTofsFR2aDkK9v/uB94K7pUe9hnbVWFsOjjo+O/uLPlW&#10;8Dbz5secli4V1288CtPBfunytL3GeUx+2nRb5s1hN0lJ5M3zMh4DMRAD42qgG0na5Fi6H7zbcMYY&#10;9sirOE6A68ErQ7YCw66M38M9jhC2nB8GW+52adwNZZ4nMI0ytJVvnF0xMNLwZwXK9zeMpxgDMRAD&#10;E2agG0n6MvbGk4d1hInZX3iR7zSs8N2U7caYX02z5Ws3hd0fniB8DGzNG6VLpAxvH5ycvzEQAzEw&#10;dQ2sw66fBCbRv8EN8BGwZT2S8EvEy/cKH6JsS/k9YIt9+2r8dIZHVOXPMjRsXXsS0WRt14vlm8Hu&#10;jHZhS9ptzG23UObFQAzEwHgY6EZLenkqfj5sWO3AEww3gjnVtH+upncyeJyFrmtY8KVV2daw3RZu&#10;x6s23g+7wiVwHBi2pveBU+BbcBfsD9Znqsaa7PiePbTz11KXi3qoPqlKDEwJA7uxl7ZEfwS2gJcE&#10;+5LtQ34SVoK6wxb6UF0snkhcCxx2EpO5Je1x8Nj0Cl/u5IBkmRiYyga60ZK2BWt4U0lpBV9O+btg&#10;a7rTZMmiHYddKtIqTEgLWs2YgtPst585xv2eweu/DXZnfRPGEjkuY7GX18bAKA14RYbJ+UTwUjjj&#10;BWC/9Dcc6fGYzC3pOtR7CaVffH7hJmIgBrpsoBstafui7UveF+wT9gdpPclnLAN/HCgNPiFvr6qc&#10;QQzEQAzEQAsD3UjS/lL45tW2FmdYErST1q2mO/Cqi0QMxEAMxEAbA91I0pewPa9vHi6eGG6BzI+B&#10;GIiBqW6gG0na5PvAVBeb/Y+BGIiBOgwsVsdKso4YiIEYiIHuGEiS7o7XrDUGYiAGajGQJF2Lxqwk&#10;BmIgBrpjIEm6O16z1hiIgRioxUA3Thw+j5r5sKNW4V2BXnp3DngXYiIGYiAGYqCNgW4k6TXY3j5t&#10;tumso8AbWU51JBEDMRADMdDaQDe6O65kU6fB9fAB8DcPvUXcuxAPARP4neAzoRMxEAMxEAPjbOAl&#10;bM9nO2zTtN0LGBfja9CrD9fJszsGDtGQf/LsjiHVZEYM1G+gG90dfoiNdQYHA3998p2/R7guuM31&#10;4BFIxEAMxEAMtDHQje6Oq9iedx3OBU8Q2tVxM2wGztsVdgYfm5mIgRiIgRiYAAPvZJv+MKzdHoVf&#10;UbYF/V64Gl4EvRjp7mh/VNLd0d5P5sZA3xhYk5ruDnvD2g21Ls+YbpjUU8Uk6faHI0m6vZ/MjYFa&#10;DXSjT9oKmqB3AZOzXSobQYmjSiHDGIiBGIiB9ga6kaR9fvSV0HjisLEWSdKNNlKOgRiIgTYGupGk&#10;Z7I9E7QnDSWPLUVCIgZiIAZGY6AbSdqfyzIOhRsHSvkTAzEQAzEwKgPdSNIXUxNb0J+BL8Cf4XEo&#10;kcRdTGQYAzEQA8MY6EaS9saVh8ArO3ZrsX3njyaW4kVLw30tXrwk0/yR21bzXNwbaf5iIREDMRAD&#10;/WSgGzez2Cdtgrbb4xq4tAlGRxQm3++Afduu81zw5GSJORTKPFvwjZf4zWJ8IdwFPn1vW0jEQAzE&#10;wJQ2sAd7/3fYuCYL763W92WGx1XlI6t1b1mNn8Hw6Kr8qWqev1R+C/iMkIPAbpebYLgvplwnjaQ2&#10;keuk28jJrBio20A3ujvOp5K2Wk2gN9RQ4ctYh4n6K2AL+oPwYjD2GRxM+xDD38De1TSX2QZmwCfg&#10;hKp8OMNXguucAdtBc9il0muxJhXaqUcq9Uzq4X9H/iL8W3ukTn4Bn9UjdUk1YqDnDfjQ/yvgSbAl&#10;+wu4vAGKo4rtedW1cA9sVa3hdIa22k0cxnngdpcAE7jzDgTjYHB8L0eIN4HjQzGXeb0SJuih6pnp&#10;06Zd1CsHKvWIgboNdKMlvQaV3KKq6AyGUke8jJWsBnfDMtUKPSFoPDI4mPYow+lgv3Tpt26c52Jl&#10;+iWUX+OEpnDd/9E0LaMxEAMxMCEGupGkbTlv2IW9+TTr/DzYmj4V/DKwVW3YcvaBTl4BYsvSRF7m&#10;eeWHUYaLBkcHumTuqMqNA/ukEzEQAzHQEwbqStJ2cXwJvEZavC38b1BHvJmV2Ad9OHi99S3gyav1&#10;YD4Yln8H68Kf4TEoCdhpRhnePjiavzEQAzEwdQysxa56hcW9YEvWBG2y/gTsDGNpnR7A613nV8Gf&#10;47L74gawW8N+aufZN31EVf4sQ8PWtVd2mKz3q8o3M/Sqj3bRi1d37ESF3c/Q2sFF7Q5o5sVADDxl&#10;YDGKL4R3wfdgIZhYbAFfBZ8D+4tHErb2vbLjTnBdvwZb0iWOoWDL2Xl+MZR+aorTdgBb1s7z9bNh&#10;uEiSHvSls34hSXq4d3Xmx0AbAxswz5bst8DrlJ8PowmT9bOHeOHSTPekYquYzkRb+g47iSTp/knO&#10;5UskSbqTd3aW6UsDJr5uh4lZThzjhmyN2xpuFXavSKvwg2y3RyIGYiAG+s7AWJL0GuxtuWKiecft&#10;N7abIREDMRADMTAGA2NJ0j9mu68YYtsXMn32EPMyOQZiIAZioEMDY0nSH2Ybp4A3hXynaXt54lyT&#10;kIzGQAzEwGgMjCVJn8sGfVbG98Bbrn3SXCIGYiAGYqBGA14yN5Y4hxdvBV4C9yrYDRIxEAMxEAM1&#10;GRhLS7pU4fdVwdb0SuCNJYkYiIEYiIEaDIy1JV1DFbKKGIiBGIiBoQzU0ZIu6/a27aEuySvLZBgD&#10;MRADMTACA3Um6TNHsN0sGgMxEAMx0IGBOpN02dzzKPiwo1bhXYE+8MgTjpe3WiDTYiAGYiAGnjLQ&#10;jSTtnYj+Kkq7OIqZe4HPhU7EQAzEQAwMYaAbJw6vZFunwfXgo0XfAD63w2dvHAImcJ/B8W5IxEAM&#10;xEAMtDHQjZa03R2vg23h0mrb32f4HHgjeLv4dvBqSMRADMRADLQx0I0kvWm1vXUatjudss959tdR&#10;3Ka/pOJDmBIxEAMxEANtDHSju8OH+z8Bc8EThHZ1+Isom4HzdgV/rcWfu0rEQAzEQAy0MdCNJO1P&#10;W70HfI7zjrAvzAB/UWV/WB9+CUdCIgZiIAZioI2BbnR3uLnj4YewBSwHF4KX3hknwRcGSvkTAzEQ&#10;AzHQ1kC3kvSabHUXWBtsrW8EJY4qhQxjIAZiIAbaG+hGkl6VTXoZXuOJw8ZaJEk32kg5BmIgBtoY&#10;6EaSnsn2TNCeNJQHIBEDMRADMTAKA91I0vdW9TiU4Y2jqFNeEgMxEAMxUBnoRpK+mHXbgv4MeILQ&#10;H6T1bsMSo03cXmu9LDxUVtQw9Ol7y8B9DdMai16jnZ/0ajSScgzEQF8Y6MYleCZTE6m/0nI+XAde&#10;llegOKJYmqW/CgtgEfwnvAhKzKFgl4oteL8cVoESsygshLvAq0u8CzIRAzEQA1PawI7s/d/hHvB6&#10;6EuaYHREcTRLuz4v3TsM/gpngrElOO8MKMt9irKxONwCJveDwBb9TTDcF9MKLOM650KvxE5UxDqF&#10;1g4u6pUDlXrEQD8Y2INKmkw2rqmy72M9P4Llq/XZWn4S7Po4HtzW5mCYhE3Kxkxwni1t41hwfGtH&#10;2kSS9KAnXfULSdJt3tCZ1d8GhmtVjmbv7OKwa8FWbh3xeVbyWngQvLzPG2T+CLao1wXjtsHBtFsZ&#10;rgFLwHrVtMZ5TirTX03ZpN7MtS6UiIEYiIFeMNCNE4cmyflwInwM7oQnoIS/Lj6aWJkX/Qxs6b61&#10;WoEnBI1HBgfTHmU4HeyXNqEbjfMcL9Mfp2zibw67SRIxEAMx0BMGupWkbe0aMyosjyVMuufCi8Hn&#10;gnjy0LDf27Dl/DAsBf6LfjeUeV75YZThosHRgX7tM6ty48AvgfsbJ6QcAzEQAxNloBtJ+hfszIY1&#10;7pCJ12TqFR3vhH+DErbYDbswfgd2f3iC8DGwy8UoXSJlePvg5PyNgRiIgd430I0kvT67fcQQu/43&#10;pps8Pfl3+RDLNE9+PxNeDl5G9zL4FhieUDwV3g7HwBWwAXwODE8mLYQDYB7sB7fAzyERAzEQA1PW&#10;wCz23C6HdjzJ/DdCJ3E9C7Va11rVi03Qtpxd5mIo/dQUp+0AtqydZ9/4bBgu7O5w+bnDLTiO83di&#10;W60cZNqgF7+QEzEQAx0a8NK4H8DvwVbwnmDr10R6MLwF/gSXQV3hDS+rDbGy6Uw3oTvsJJKk++8L&#10;IUm6k3d2lomBysBLGNrC26bJyAWMi/E1WDBQ6r0/SdJJ0r33rkyNpqyBbvRJb1rZXKfBqq1YuyE8&#10;eec2PdFXLo2jmIiBGIiBGGhloBs3s1zFhp6AueAJwhPhZtgMnLcr7AxejZGIgRiIgRhoY6AbSdoH&#10;KXkts10eO8K+MAN+DfvD+vBLOBISMRADMRADbQx0o7vDzR0PPwRvalkOLoQ7wDgJvjBQyp8YiIEY&#10;iIG2BrqVpDdmq28C+6EXh62hxDtKIcMYiIEYiIH2BrqRpFdnk94w4rM2WkWSdCsrmRYDMRADLQx0&#10;I0nPYjsmaJ+vcRp4l2EiBmIgBmJgFAa6kaT/UtXjMIbzRlGnvCQGYiAGYqAy0I2rOy5l3T5k6SDo&#10;xpdAVfUMYiAGYmDyG+hGkvZmFu/aOxwehUWwsAGKiRiIgRiIgU4MdKOluxIbLncdeqehz4JOxEAM&#10;xEAMjMJAXUl6KbbtzSu2nC8EL7sbLpZhgYeHWyjzYyAGYmAqG6iru2NjJNql4U0sW4KPIm2F29sK&#10;vgQ3QiIGYiAGYqCNgbpa0t4K/mn4IHgdtM9wnge3gVd7+LuCa4I/f7U8XAfvh0QMxEAMxMA4Gngm&#10;2/oYXAj+zqBdIAV/WcXfKdwD7Kvu1fCkp3We20MV3KmqU3GZ4VPvK11c1EPHKlWJgVoN1NWSLpW6&#10;l8LHyghDH1fq40lvApN0IgZiIAZiYAQG6k7SzZuezwRJxEAMxEAMjMJAXScOR7HpvCQGYiAGYmA4&#10;A0nSwxnK/BiIgRiYQANJ0hMoP5uOgRiIgeEMJEkPZyjzYyAGYmACDSRJT6D8bDoGYiAGhjNQ19Ud&#10;S7IhH6jUSXy8k4WGWGYtpj8OdzbNd/veZn5f0/Qy6i/ElEeolmkZxkCvG1iRCvojGr0S3qR2f69U&#10;JvUYmYFyA0gnN1mMbM1PLb0NxcfgB09NGijN4e8j4Lb9dfLGBzrNYtzb1Z3nbyxuC8NF2Ze5wy04&#10;jvNzM8vTb15pfp9N1ptZ3s57rHlfJ3L8oHF8z2dTlYG6WtIPsr4jwITpL7FYfgLqil1Z0QnQXF+f&#10;E/IR+C+4Gj4K3pouPuTpRPBNfTDYgnd8I/C5IokY6HUDv6aCx42xkpvw+tfAj+H3Y1zXr8b4+ry8&#10;Bwy8kTqYFOv8xjVBu86zqmFjS9oHOjlvczC8s3HBQGnatJkMnecXh3EsOF5+FHd9ym9uwf7VcnMZ&#10;9kqkJT147Dx+rZisLek63n9vqJz52Uz0oYHmlulYd+FUVmDi8yFL34G/wljDfjCT1DWwqGll3nJu&#10;3DY4mHYrw9mwBKxXTWuc5ySnXwavhJMhEQMxEAM9a6DuJO2O+q9VCR+mtBWcBL8pE0c4vLJavrGv&#10;uazCE4KGfdLGozAdXNYn7xmN8xwv0y+l/DonNMUyjH+3aVpGYyAGYmBCDHQjSTfuyI6MHAJXwGiT&#10;dOP6msv3VBNsOT8MS4H/DvsEvjLPKz+MMiyt8flMk+ZYoXlCxmMgBmJgogwsNlEbrmm7JcmWrg27&#10;P+we8SqQO6ptlC6RMry9mp5BDMRADPS8gWf0fA3bV/BUZr8djgFb6xvA58DwZNJCOADmwX5wC/wc&#10;EjEQAzEQAxiYAVtAq/5kJo8oXIddGY1Xd7gCE7QtZ+ddDKWfmuK0HcCWtfO8AWY2DBd2d7j83OEW&#10;HMf5O7Et6xRaO/ALOdHaQK7uaO1lyk2dzh6/C/6p2nPHTXb2EZc4lMI3y0jNw6VZ32pDrNO6rAUO&#10;O4kk6daJsJe/IC7q5MBO0WWSpPv8wNfVJ20C/BLYtWCsAffDvzpSha3at5WRmofeQDPUL7+YXBaA&#10;w0QMxEAM9JWBupJ0X+10KhsDMRAD/WIgSbpfjlTqGQMxMCUNJElPycOenY6BGOgXA3Vfgrc4O+5J&#10;vHLC0PU7bjgvEQMxEAMxMAIDdSfp3di2d/6VOJCCJGIgBmIgBkZhoM4k7cP4EzEQAzEQAzUaqCtJ&#10;+3zmDeDWGuuWVcVADMTAlDdQ14lD13MLXAzepr0yJGIgBmIgBsZooK4kbTW8oWRbOAH+BD+C10M5&#10;cUgxEQMxEAMxMBIDdXZ3eFv2q8HE7O3hu1f447A+b+Nk8PZdu0YSMTCZDfjf5Md6aAd9fo13/zbe&#10;ATyR1ZvLxo+YyAr007brStLu80PgU+lkWTBR7wm7wP4V8xmWR4ZSTMTApDSwHHu15qTcs3p2aqV6&#10;VjM11lJnd0ejMX82y9bzO+FIeACMdQYH+RsDMRADMdCJgTpb0mV7z6TwWvCHL32oUtlG6fZgUiIG&#10;YiAGYqATAyWBdrLscMvszQIm5p1hyWphf3PQE4j2R/8Uyu8NUkzEQAzEQAwMZ6CuJG23yXerjflI&#10;UE8Qmpjt8rgHEjEQAzEQA6MwUFeSdtP/DSfBv8NtkIiBGIiBGBijgTpPHK5OXRZCEvQYD0peHgMx&#10;EAPFQJ1JelVW+m04FzYoG8gwBmIgBmJg9AbqStLeoOKNLH8Ar+j4LXwIloBEDMRADMTAKA3U2Sd9&#10;BnU4B94DXht9DLwFroXGeHPjSMoxEAMxEANDG6gzSbsVL7n7PHittLd9blrB4H8jSfp/VaQQAzEQ&#10;A+0N1J2kt2NzX4EXgM+X/jJcAxMZXrO9DHgzTSIGYiAG+spAnUna66JLK/kqyj5k5tcTbGMO2/8A&#10;mKg9oenNNndDIgZiIAb6wkBdJw5djwn6QXgvbAkTnaCtw0fA5Pxx2BE+CIkYiIEY6BsDdSVpd/gn&#10;YB/0F6HV40hXYfraMF6xT7UhrzI5Cv4IZVo1K4MYiIEY6G0D08exej7DY3cYr22ezrZ2hZXhXjgP&#10;ZoO/ZP4Y+ChVT3I2x+JM2ADsw/bHC3ohlqUS6/RCRXq0Dj51cX4P1e2Z1OXZPVSfXquKn8c7e6xS&#10;/pf94x6r00B16uyT7rX9e1ZVofJQp0cZ9wvCFr0PQfcZI49DczzBBH9lxuVbzW9efjzG72cj3nbf&#10;C+GXnF9id0GvfdB6wY91+EtFL9RnJSrhF7xfYjY8Eq0NtPrvv/WSk3iqLWkT43iF1227vRWrDZ7P&#10;0AORG2wqIaMcbMrr9OpJ2UTvG3gDVfR4edI80YcG6uyT7rXdL//+rldVbF2GtqDt6kjEQAzEQF8Y&#10;qLO7w+6Fdknff5PHM/wZLy8DPAauAP9F/xwkYiAGYmBKGljEXvtv1XCMpxwTtC1n63QxlH5qiolR&#10;Gkh3xyjFTdDL0t0xQeLr2mydLWnP2PZaHEGFPg4rgCe6EjEQAzHQVwbqTNL/0KN77pUakoiBGIiB&#10;GIiBSW/AL3Yv6SpXzUz6He7zHfS5NR4vh4kYiIEYiIEYiIEYiIEYiIEYiIEYiIEYiIEYmGgDPqci&#10;0fsGvJ19DVi+YjmG3rbej7eyei396uB7r9yyT7Gnw+e/+DyOv4KXcxr2zT97oDR4LKpiBhjw0Que&#10;s3goNmJgqhgwSTRff+4zRu6AfaGfwpNY7su3+6jSZ1Z1fndDnV9WTTu6YVqKgwZ+zuDhyKjHQLs7&#10;BOvZQtZSp4F5rOx98C9wHNiiPhHKre8UE100MId1r9XF9WfVMfB/DNR5nfT/WXkm1G5gAWv814a1&#10;+m/lwfBCuA28o/IDsBFcB5+Fe8B4Ofjo1k3gV/A9uAmMw8H3wsVwANgN8Wn4Axh+me8Ls8BWsI90&#10;/CEYs2FPOB72hufB+dW4yxqzwPXaRePt+o1hV85BsCN41+o34CowPgLeMepT5Zx/bFXeneEsuB3O&#10;grNhPMJ/4fU/1MOKtmHeHrA+XA1fBLtIDL9YvanK566/A5aGr8Il0Cpa7ftvWXAoV355DOVluOPr&#10;9oequ/tsg8D/JlaFfwL/g/sklBvE7L46AtaG06A5tmLCgbAseLy+BYbrejX8ANyvn8Ep4Pt0Z1gC&#10;roC50C9dY1Q1MRUNlO4OP6QzYXswMd4KD8Hy4HWwfwT/zfwpPAjXg2/0deBRuAC+AneC8/zQGL+E&#10;++E+MGnY1303mPRNot8GE67r97WW54DxbnD8DjB5zwPH9wHjlWDXjPX0Q+jQ+a7T+BI4fincBNZz&#10;SzDc3wfAROcdrTPgIpgHvs5k/jhsDd0ME5Tb8cvHuv4/eFlVPpqhYXL2C0Xv1tvlroWlwNCr826G&#10;74NJx/3y2LaKVvvezlU7L+2Or9tuV/c1me++eNz94nE7jp8OxpLwB3DaBfBn8Bj6PjRmge5uh+LP&#10;pG98FHzd/eDr3g+Hgh6/CSeD8z8HiRjoaQN+kH2zNuOb3oRt2FJ1vknTeBs4/ibYrSrPZTgLng8b&#10;wHQw/BC77GxHiCPAcT80JRn9hPJiYAvwRvCD5we4JOljKRsmMF/7WUeI74Ljr3KE8EPo+EmwCrge&#10;E7ThuB/w0xwhSrLbgrJfNm7bZP1reAM8F6yf07sZJUlvzEZMrialbcD9OBqMW8Cku5ojhInF+e9w&#10;hDBJO/4SR4hvgOPu2/LgMSmY+Jr3vZ2r4by0O75sqm3dS5K+geWeAYvD3XArGK8B98OkaqwBjpck&#10;fRblJ2FtMH4GzlsOSpLWleH6vwN6fC9sAq+AZ0EiBnraQEnStsy2AxOcH4Svgx8a4zPgtPlgErmt&#10;GveDYDIuScJl7ocvV9MZDCRpk6MfEsPE4XJfhXdV5f0ZlvgCBefvBCVJ713NfEE17/hq/LJqvLTa&#10;X1iNuw9+AF2Pidc6i/UwQRkO/zZQeurPYRRtmfs6h+eBybqbUZK02/g4uO2fVkOT9OpV2YRUYmsK&#10;Lve1akLxX1rWc6r5Mxn+Y1V2edkQmvd9OFftvJikhzq+w9W9JOkfs44S11OwZW2YTK3zWx2pwoRu&#10;IjZM5n4Rl+Nrgnf550FJ0rtRLmFi9v1QXNxM+fVl5lQclg/lVNz3ftznB6n0xWDi+wc4AG4HE8d/&#10;g/EVMHHZGvPDsQB8w/tBsKU2G/YCW7Q/gbPBWAI2AtdTkt4iyn5IDD9UJUr5T0zwQ2U8NDgY2GZV&#10;HBi4DmMduBHKup3muIn2avgQGEuDXyIl/loK1dDkfw6YBHeBXcHXHgjjEcewEf257RJ3UXgAbGmX&#10;aHRUpj1G4ZFqxHKJeRQ8biVMUkbjvg/najgvQx3fTuvue6+E76sS5fiuV03wS8hjXcL3k18E+4H7&#10;7vH1i9f3bYny3nHcL4DN4aWwA+wD/wanw6Mw5WKxKbfHk2OHTWxvAd/cR8JLwNae4b+fK4Atq3Nh&#10;JXgb2IIxUf8IzgPDD2hjmCj2hg9WE89geDm43P7wAfgUbA9XwHUwXLgOYy5Y56OghMno5/AK2ABe&#10;DheCLcsS7muJtSlYl6+Dif1b4BdQ834wqWthgildGGUjT1L4KawPJ4LzPS4uezKUmF4KDBvLv2f8&#10;XQ2U/Wnc93auOvXS6vh2WveGqj+teD5jtprfDe73/4dlocR/UTBxvw6Wg1Phi1C+rCgOfFE7NFz+&#10;Bngc5sIt4HvX8UQM9KyBlamZyeiyphoeUk03YS0OtlbuqaYtYPg+MEwIx4PTXI+tlQ9DiV9SsKU0&#10;F/zQ2mI5HEpsQsFtmDScfxasA4YfTte5uyOEyzru9gzr9U3wdX4w3a7rOQmMTeFa8DV/hR+CrS3j&#10;t1AS1sAE/rwJXN71+eH9d3gWdDPOZOXNSeIUplnno6sNm4jcJz06/VZ4FZS4hMJjZYThUeByMxum&#10;NRZb7Xs7V+28DHd829V9zaqejV82v2PanQ2VfSNl//txf84GfZm4jWVAL76nPGa/Ar+MjY+Cr5kF&#10;JZ5D4RzwvaCvC2EHSMTApDKwepu9aZXQ/BDfV73GL4SSJJtXsyITlm+e2OG4r/UDO1S0226r17i8&#10;XwC9FnYhtvNfR33buWrlpdPjO5a6+9pV2+zcksxbpc385lku73smEQMxgIHGD3GETD4DOb59fEx7&#10;sSXSxzr7tup2h1wD/kuemHwGcnwn3zHNHsVADMRADMRADMRADMRADMRADMRADMRADMRADMRADMRA&#10;DMRADMRADMRADMRADMRADMRADMRADMRADMRADMRADMRADMRADMRADMRADMRADMRADMRADMRADMRA&#10;DMRADMRADMRADAxj4H8AkPM/GItndQUAAAAASUVORK5CYIJQSwMEFAAGAAgAAAAhAJ9huSNQSAAA&#10;3GUAABQAAABkcnMvbWVkaWEvaW1hZ2UyLmVtZoR2BVTUW9f30CHdJQxdIgw1NNIN0iA5dA8xICnd&#10;SLcISg0hgiAg0iXdEoKAgEiH0v3O6L3r3ud7vne9M+t/dpx99tkn9m8fFAAA4IL4/v69QwEATv4W&#10;EPSYCwDQpAIAgAoaigAACuCrLQAghLBB/5cNkt1FKN6hAQCPEH2H/08fYBUdEFKOBkA4AIzLAgCd&#10;iE9JXkUOMeTR36a1f82LIACgovxjJM1A2D1AUNbH8oo8oIcCuKw967/Wd+BHr8Z7PuEKAvmAUCsn&#10;XAkJIK+6rZs9zAEohFDpAHkVHV1gtp4I6gKB2crbWkNtbIFSUrheME9biCuuL0q9gQaURgav9aD6&#10;kJhAvS//wJpGv8IzJt2upMzJXzm0rDwk8BVXcDvUTtoIVTaSY7XGvG5t46fE1YiA2YSAggGjk31M&#10;qz6jSjGrCl6cay3tstUaaZWpMuNEoYUJfmB7wIHdSaqbg8ITP/9XWhvOpVu5sIsqOMsTNHUSHG6C&#10;FOtIdDEL97iXIEzL1ZZfUfh7R97OPxclY620qjHKxdrdUt6OvTOu0sFVTOAeHfiRoasz36z8SJdO&#10;o3Ar1chRJIFjzdE4o5Eowyjkw6uw8VOTq/Wwt9pzpk8MZpiSOtteuHBpRNfl8ImvW3vaeJDgiPNu&#10;FSvPbBy9m+94YVGBqbG5Or5/2jeEscdE0VzbWdbS3BKK1jvPMGpUbDIZXk/utNEv5Ouud40L/9mk&#10;yFo/I3uSnv2CtEe3h3NEBERbFZe5zRpU4cxWepmvuPxjB9437XJbS697E932eRrHBO0YMO6grcny&#10;PmSa4hshjVkizjAJjWRiCii/8lTUb+s25ylmrVNbENeynriz3d78MwUGNLVgnaBQnpX3gtjjh7ub&#10;Hz21Kl1yZA/UQ4pEMwhj014N0dLAQrW+TQHTiYnaIsJO3j5me/1crcyllTd91ozD6OBeZFij8UmJ&#10;dL00Jst6zNsaq34rTVcQrHhBU6RhgFCI8eoNLlUzRZ0nLUGdafCD4hkocE9JjubOZ/ScMDqCH0op&#10;7CZH0NsiJjtsXEfwzT2YOCT7advzbEJmYSsC81arfh8vON6F7rSwrhrJe/ZGfRCqG7BJhTqLxOLr&#10;TNh4Ta7bUPPiBPmwlHqn+SqYQkP9cLDXxsHKeEVxpbhE4FO1HUNcmbK5FilFQkDo+L0cm9pvUMrb&#10;q5HZOm4aGDH6TTukLlVO67Tbv/p9GjbPFMoH8UlP8Y+BgcZLPPQzR9QkfKGK9u23b+2eVm5d+0iQ&#10;RVQGP3uDs4xr62bz1zVGcMjbj7zySArm40N2Iln+fyWGnp+7LZD3McT+d+tp6wYDCvxJEh1bL6i3&#10;p7WtF1D4j0IO6gZD9HsBkYmFyCINWxtHiCzUF2jCh1AIgASAIDDYDBeRSH/Ngxz3dwI+9oRa69rC&#10;gCaIyeQVgbx6tr4woBmQVw7qAvXUdYdY2wKReSrnBQKCf7uXkkLkJ2LG32o9PRBQBKlGeEdm6l8T&#10;iP5rgr8yHISMBRGcJmIZvDLINHdD5DiQV97Wx9HaVkdJ9v/O/kj9ZeiCHplULFSnmEIaaKQUHddb&#10;ra9r0kRLU/UJUyWtZE+VomRrjovluxg4tpwWa2GroUIrIBSMeY3y6AsaobIEIz6mVcCX0473KrrR&#10;XBUqygGbPYSMbHsY+ivNPlbsuj2mJ5dDosuiG+Ib5gvykhaO9bnU+jGZlW9fjrFkpMEp0vM14ibr&#10;Pquhfa7c0uRJGRohedhJfja6s3I/DntoL2X/VvOUud0//utELJNWhxv5/SDqczzt4c/ODWpk7VhX&#10;546NmF+P6A6nhNFRK1GzgvJIfCf62CU1GaVxEse5dsirsFswJVrm7HgbIRZoVP1pK/putB+Z7FLq&#10;qlIhnmMrvEkejaA7wocvvI93zcKNrvJKmqw/EMYucZ/qtcVKz9Yf0x2q1VhUN6lAgjHOky4nA1F9&#10;GbSPy1ODYEsbShYWVWRLmEsYARPu8HsaV07eoAA6qncTJ6w72f3MIrPe9iR1xZQhBwbn7+esN1PK&#10;+nUdv0G+daoGVeRY5HoY/IhYHKp7kjOMypxk0w4f+R6CFSL9vqqlDGNkUgwsUEjxS83Q2e1tucz8&#10;21xj7Xs3/Dni5kn9nK7NGV3pDEMEH31eUw9RqH6a2GILrrLztyeen8NozqecTy5YnNyFYVL5zUm3&#10;iPH+wKRbMPusY9VQ1KG0KS/PrEnBYzVdripe/DifP72nVVFYgpW/PyKyewgCYtKaJHFZ9BNNWuuL&#10;SKilbOUp1C4R76t2bx94ZySt+wXlmsGqbpeP1p60uAY892IXW61TrJMAA9fTVYycayqI4+SoRctb&#10;j0JM8/Gv60dBHDHao18OaC5Hkm6jcmvUuI+ZtcZBgiZ7pEAsUgdv8KQU3NlZepdAYhCz+Xx0r83Z&#10;GXbtcfR8Md61T7jG7VND1/lc9Tuea1cdVHFL/7jM14OHPl04vsz3JU1Rpljxd6DfjMfndebfFZVs&#10;X4SOM7N1SvdLDU82rYxX3BbelruVWZRRfl4Wd4qgFi9lCeIK4r7hCGIP4r1Rj4MZf2S6YTHLaEt5&#10;iCHafNBawDoXUG0BIV2MM3OYdi4QYtfVHAz4Trmeft1yXStBW0PWZEGfBv/eeriLczqCd3O/lQqG&#10;W+ekUR/A8xOdSpCQFfMl5uwnvd6IShiF8UJBWqmOcP+nuWNmuI9p3npmnK9Yfhy7cuxBvFZP36oA&#10;amN+y7n5OVtNKdrJbRopn5jYN9cH6qz9AqsvxTwMFI5xYS/GR8yeYS4TFKpU+swID5IbfqmuqObE&#10;CRz8wG82rRRNPiJIPrbOIfz0Q2tXfBFLWzhT4qbM0lWbgs8inuu+iXz0XZf4joGDSRlp0B7RSTvN&#10;fNShZuAPgcJ4rJOPrasbRcrfMVN0xWqWr+5vqa0uwhonfEPO9MfY5cUZwDR3b8E04hZMdxQTtkfS&#10;xgAP3/8G1t9Ig4Q3EJ8g+G9EQmIXUoeAORU5OVmIl60NEIlSOkCzv02Q8Po3Kv6Dvl7/G54iIdIb&#10;AYMgIK+ao40XAkCR8I3w9y8cBIH+y6ccBAZxgdr/gXavvzD9H+REgul/BvEba3l1va1gvyuCnqe3&#10;7Z/okIv406mqqadkIM8t4+kIceGRhbrYaOj9wWh5Wy9rT0d3GNQTF/QnOl4FN8SrytENEYAGxFoH&#10;6gpx+0ej6OjpBZNzgHgCBfgRTzPIXwIIBAbyGjrawBx+rxIsgovE8n/+AgICQOT3R/M3JySELDP/&#10;W/vX6L88gfmR0f3z/0/5bwkMFgH+zSNtRQWRBU9YGHm2fP+KCTmnMGLr/03/+OZHeEBySCoiIvrb&#10;CmmJ/BCVEqFBjEF4Qsr/cY7/XZmRO//P9v7Zbk2IK6Ki/f9PwwVijzhtxLYiB8oiqjOuCY8wvwiQ&#10;RwAsDOTn4+MDgvhAIojCq4K4H47WMm72LraImHhlvKyRtV+UTwhZK/8IPPyI0+SVg7gr2zraO8Bw&#10;wSBhIK8uzNbVAAgSRNip20J+HzHiTHiN/tgAhUCif2yUgSB+xJ2V8bH/faRAQTCiQwPi+1vC/R3J&#10;7xgRb3FbfiDi8YC81P9c0N+Kv2/o37X9r4fHHxEEBInwCyAi+r9e8y8DcAL1FBqe6i8unJ22lUyZ&#10;ZO5rsi+q5CYnw7BDld2AsZYR6NjZBswyPuCwEI7EZA89vg/fMMsSevCJ6LZgAFKK2OY6Sfev4zl+&#10;/AIiZcxaS7TySipnZ9ULMh52zw6ugpY1KjRdNwymy3Xho6LeARfPuX+QMm8xoWr/MJeGp5Ul3REC&#10;qkdaHZukX45RycQEXoSNRs7Cj5a8IxykjHwXee5NXnR4yP4KbnS4zfPbkhDFEvEnxp30o8EYtoDd&#10;/Hox5ReM9U3rrQn/0w9S4+Etnjd5L6Kv2FuC7/C93hYQxmxYYRV2jbIOZVYaT37Aqik6+nTRvedI&#10;y9iwLCniPf3Di5/6gfOPcXVsBW6GCwYduX12EkiPquqA+nBxVKusYP+R//P1QcrSN0FBDSU/uKuU&#10;Kttuy9s/fz/s2UmykDxagI7hG8cKM7h6OwWYo0j4BXpy5TiwLj+72uNy/shu7nX786TBZzonYmPA&#10;DR2WMJc0Hg6QvTd2NlDqWcIwvv8Y0kXNyaCMjzvG/smgbJ2VMOvpfTKflC/FqL3NJAJ+P99KleSD&#10;l6cNQQ/x1ZTK+V5rGA4lelq8pHQowU4witIdCTljdlEQSQBCHjX392FzosvMMUpkOByv9I6tKmSK&#10;RR8+KC0DSoUlyxLxXdqDsuwHsrpZmRRPYAWj/c3BT3oHSfIxMzHekb++BwF3EaPjG4f5csviyjza&#10;5vwsqZB9mH5o07VdN7MVyd5Pg84mofggnYRhqa1prGLyx4SUmmKTjj05PSMPdkJPJKcNUehKPSFg&#10;D6VrvIVTm1+VFaJbsGTqpnB1QnXsj2cj+XFXRn26JYwM2t7G2z2AdVcX0Vu6upjLEV9KGmTw1O9e&#10;mbvA667AFUwSFimIkOXDb6YddB2VkX49xYm6W3VGQ83jFjy5s7g5xdjT3mFp6Wgz98xTS4RNUvjg&#10;V8YpHA8e9iWw47rVxyrwpXDkOmGIau8fMRCRZZzvXMIwpdq8cZztLhhXNGXYCN5vy3JnjXkqj1s/&#10;P9lWf3IFK/2F7634mnzKBcM4kIoZI8PvDTaY5bBQ7MU40IaUffstuacym2VRcmXXXldaMfFFwVlk&#10;bVA4VkS03husC7WJm3NB5+cHAjlDWDuwLt/PnyKvagBn5S+hm/eec7J7M75OTmfkG/fF13FOrsVd&#10;VPa2nv74TmfRqNwNr4L2q1JEs7YXeD4dt1IZXpPq8mguTtC+chgdexAsZ8fUXhP46BDbjeiTP6C4&#10;mOPkdGs40GY/QlLO9ce+QO6QMyHOkLIAand61lnT13U1AuzebT3F46Y6EVl71F1/ZfeSLEyo5y9W&#10;URabcKI8PlFZN6YpyuojxjHqL0ocV+Tig7E9S5CDn+t2Sskbh7Pdh43dh9KTfEL9iaVgjKv70X07&#10;tV/Yfb+4nCrVknN+IqgxVKE2PyTe2agck7JBK6Y4pPp1BMACcAPO2FGhF5fGwQyAT7e+Xd+/p9lW&#10;szGVdONYdLp3ZQjl1YgP7eDOce/apj43DARkE57z07L4hUSjLIaEu4j63XPnrWRZA5zhdc/OyYyu&#10;7io0JCWg7KplXxCt4uSEL+LEhlOSsLx05jy5b8NbY9YTX9quHNFS9nWCcvDMmOBbULrkUCa7Z+Cp&#10;mGRAasOEgMNnuUQP5d3dcnny4IGoHpl2aIirJS3Z0wydV+kcCxG1YbWpta5h7R0Wq9W/oEezxl+C&#10;iIAm1Ke8Jkkf4s6pP2DJyMx17GvG6P/8yDgcOxaf8rBH0qkCzQOeyxRT5RQ3m2+gW7+rOZnQcZg4&#10;je1M9JHomap8TyWRm8I5Tper04BnsQHwTYTgFroiO59Y6ES5FQy1iJTqZcemHsh37DcRC5lASSCw&#10;hJVR3e/YBChi8Ynp4Ukt/VbwdDigKN7je6KXQGH5HlCEQcXDhRRDJgqtODoeh7wGyGmDyCx/s2VU&#10;uHwIlkuRmm8wRBszgZ+8CI/KtoMDTTEnDilappdTPbM8D13BirLoPUTrJsST5rvmimJAKvXxuPne&#10;dNSgdldYGYVCMKLIqQzIu3GRSq5PHpZ0WMjGEJSItibCh2g+xHnQUfWFeuRV7ZInzrQSpBc9EsVN&#10;L+Ia1H5Fh4Fs9LUTUdc5HicSaL0kDRMYBrpjhYpjf5Uhf0r0IbzjPvr+qzjxmEwEp+ex1hGDxkyQ&#10;8CGOGEuRjsrDskc/QYRvtSOmkkqyYxNFkZDPXy+B3vIYUIRFJcmFFEMmiqxcAJ8wLZENuTUanzAA&#10;2ZRR0Ya8Q6Gi1Uu42yiBSJe4PsmrfxNPUe6OfyEbWTkAIl9S9Nc/J63ViGxMXdD/EKdX7s6KU06k&#10;VtW13gMvwbHIKBnFIR5P4KOF4HQZRCxiRxPbCHmjlycR67zRGSDl8axr0V/iYcgUal5f469THpk0&#10;cGyEGU3uZiaqDVtk9apX0EU6MJ6hJaUKxbTLdzCGfTDQmK7luHwuO2qwyjtYGLeXfjdk5V+cTf+w&#10;tDl+66b3vWbfw9JCrq3r4rhQwHsNUNSnq0RGvciuNcac/YWzyKEs7OenJ1Phjo+L5ZNvUF9TQmi7&#10;9rD1sdexWbExsKUiKh6DxufTW1YM6dHxmNGJrrH1e7Yich0aHTNQ7AoXLs3BxPcP2E2xW9Bi3akf&#10;BTN9xTu0Ygqsr9ZUOkvhm43bNHepMAtpJm0jLbtVoJEoOLz/yE2pixLDQStCCdU0BftuxtC+UCBW&#10;63tZVbc7JkXeBpw9sG7c5UmXITqRSoRcizdIjOuRK7HgNmmIcuXcxVZ+GM6yyPtRtfMKP2cenKNI&#10;OAmndjRcJncjUgpvcwhlnk2n95v4ekD/GcanKzARxe7P1+0W6CI641r2nP7Lnans4x9Gs8qmjk5F&#10;GPyjIXndrW2uGE+v6PuaHTqllovaUtquVC/rOdoo19pM9phWmheXx3w4qdseWuRA/QZwlvmXWdtE&#10;27baTlHT2QMNLwl+QVKpXK2bTy+eHHYNZCvIdD31QPkUxih86faTs62mej44eSorYcUsPE2NwBM3&#10;+RfsgPnR8irqcf7hyJttuHCJkRQPNLk6mb1/7furPPaNQdFaOefZJ/V2VdqVs071qQaf+XkmxC51&#10;+zKwG0npUp0eKjONxTjND/rSEFt1lWWmqClLyDlYaQiwjZeefzOdhNVLP/NRrCnYhpvRz6IjFtoa&#10;K1ivGZMUK3gyVL71s0JZ19StqbAqa/LKiuN5nfdN+vuGkyky3o8C3G4FMaqeG63GaBE6Yy/PPln1&#10;7LWUz5g5M0Ar3d7cgbWjn8xpM1yseFhkD8dCXXInKJZzSOOzjuS52GfI7rbw7jJc0Ya71PFP0IaH&#10;Zd64Ptq1yYzaajHdfZP0+gtOPfWHLwl2LMMouY7sRNJQTD/+UHA3TclCZEiiDwrBuCaUibHeTBmq&#10;sxCb3rgj+QNadnDCLPsCVTax3DWRPPnefIh1iMkyrWyEgYy061qVg8l4NcEb5aCUsWg21pjxCNll&#10;XYvvRU72PycZcsnwwOXXbSol81nJ9EmXNPQrQoldR66IVDlCY7y70zlil3dYLiOvtHDNZnDZxBYe&#10;VtqMqW53TBFf8q5fXm72x6g+7It83DftRekhYv8sUMH9WVCgd83Ssrhq7xV829DvpMwyiNev/nV9&#10;1Zm+7bMgq3T+CkYRuNSMocmUwVlR2/5tW3VDbvCUIX6wMe1BpQFiUNu2rzfPQWXimX7fVYW+03Qb&#10;DYVXG9RxZzoV512skSHBVbYMIf1+P24Pm0jVyzVROcKEex8M7fcocRZl8FKMvlLlEYEZDytSP6aK&#10;mUcGfaoc5mjAM2wyTLpnswcXj6p8w9GAwZ58dE9G5Jlui+cTXQm+tV/Co1weGCznT50bEqSd6l8I&#10;PnjbJ/1raLom8MuvI+j35MPMu8sHd0/H4si5M3mU3jPVJiSX+v5MKD3fdKSKfVBUmXhJNaiYz0uK&#10;Xv/GEO68qYVfyB8mM77eIp4fN47NUbYZK28zw3zSn2BCPHTVIoqo9TJQo3CAV3aVekdGR6XB6Tp5&#10;xxPZtMlBwYimwSMc6Cs6yWN9lIzuMEE9F1ZlF465x7WvK+Cv4MVwVdm9NleOY9c1JcdC2ItHmUqZ&#10;L9kxU4esgcJRvVcB/Ckvi3y+dpOmKD+oTag4Flu+xSrLZL5Cg4CUToxL2/KnTEr4rPLRJ/x4ZpgX&#10;r3Dz17TEXq+GjXKRqE5wvdSN9z3uDqczVbhSaaBpSHMBodPGF2vmEQ70lpO2JMqdirKISihL4Enj&#10;/JK4CKHQkd4qWiahvIjy3+Tgp/56IbQbu2gTI4F61JbhUuyTSugMY8tRV3gfmxywuVb+QqcgJb4/&#10;/Hv55/jj08+an5e1loDLluh3saR1ceoKVzk2Uhfq5xE9OknEPMZqeDZ0OZovbQj8GIItIHSEKdED&#10;asfs5dDxyvCviWfTyWI6Wf6i3olkaQE9+LnWH1u/o3iGqJY3lfeOJ/9SBscXL2kFqcuyKOazjVmr&#10;E4txaDKhePI0pbmU0q/gF9MzjiWzCNX6QAp/8Pnnqtul0ParTmr4pFpoi7tO0E3laS7miuE8HAZG&#10;Uk1Z/aKuKtadqysECUmdEDeF4SU38lncgjnMGd1mTVPeaNxInOC+OaAsz6cv5nUeFDrDvxE8sdnG&#10;OOeWsyHj4Ce/MdV4pmjO1s5yp3EbXaVSxZjWj3d8LTby+hkNau+yPX1DbhXFEiMzaMEnwQfji+oq&#10;i8xpGtp3IoejAM+8QNn7gvHmstWlhON3EEXhpPvE9JSn2AdxeoEExwSpqOMOon6Zu8ztjO2sSmWY&#10;B7xFPMc0HyPcCqXhfcZ5QZ1tFPWrYz0HPYwaHH4SF2ZOTtvcc1/NPTmNFWZCGrTSpGqjr7H8CM0H&#10;2tPqPqv2jSscq9DA+7Yo1ft+GQns2NBCJO9ks7kkgC0PDOJIe5x7l+MYHPcn32Rt9A94LaQSsgan&#10;BIqfWG27HiZSHxB2htZlX5OZ/nwgqr7UuSDNEswS/OM6/CypKGuqcnyI/2OilHqwjAUcOjUGUnOg&#10;Ox+yXjOS9DfrckN/6WZP+C564op4fyskbTVpF7rLLcP8HacosqQrTdZ0kzIRN5i8ykqZjjOR5EXv&#10;UC+ZQamp1zu7KLtou6wf5COO5Yq57N6qBYONQ08dggX0JI4LVFJN0xPYrzqan7hPcj1exUFlBzp4&#10;hFzjkt0QJpyLiIbrH04C8K2/Tr9PEZ7gPOb3Z32pBYU7b4XDBILypBQsOvD4sNisd4kN+uxqRF2k&#10;msOrbM+6st5F79m32xx0v/bEZX6KI8PIlEDCdi/rniE22JJgaGWwGS096NEcJx3xErEmbgEuvMbp&#10;IcjQlPEtCQN5Y3xAT6NQltPbvmXd3O5cmZGFXK9cL5K0Fp0GPS4z5r3k2wdqvxyaFNpMnhneNjek&#10;2U1ZJXwlXLq7hdDvdpo2pIn2CB2TxXlZehvxHWHPQDB9epdVqpJ7Pmb7SX7KHJCwwlTKIgMRKLiL&#10;Sj7i2tqxed6DzhG16pH6Ktiyr9fwi8J3yXkZyVWfFcyRaqOQ3TDB+Q6CWjQY6pdup7kHDQrAY9K8&#10;uIKQZSgb4ZTzFn9tfH6h9Zbr+7i3jAf8cL7wJRknHS1QyvamjX+uJfp3+KqE5/SZ7nkjzhP8g2v7&#10;AXb5tHPSfvizWmLuS4mLbCmltpLcz5TJbqjFE3TKOQEdB09JHp7MvxubsZT2B8q8TUtMltQLI2xV&#10;peF9ywQfkO63z735VoaTXMqeFt/L3tNeXKHDOgeZs7XBOl1k8gT5DLN/S5XrP/qaMbfl308iwqBy&#10;r4lutG4BeEKv3KtroiOttpj6RPYZ/lfoFvYlz15n4iaWIv61ORSSFag8a81gfg2FnwXzqI8yh3/3&#10;2i7FeE93tZL+g20Ec0RzhH5ELXdZtejRnnj/2rdN6fAXJ9mdpr+EL/ICNeqNaAmpZQqpDqgSWp+b&#10;9ll1MfKn+Kuwn7owfj+PWMl50G3ihnXSYCnN0LUkgi/qweqHcyugaJY9YXpc3RuQ+2jjiw31lyjy&#10;a+o9uQEJ5T2rX+DhBfW+Dkm+MA7fKUXlKpmELcLv1a98VO/PYvdH+ovdO7jMNVX88Tp6ojjy1Arj&#10;NMVJecZ/BfzqqVR9Ko5gkhRaC8HuY4G85enc9seKiizw0k81vV2MeSDO9LNvx4NMlBMlVJEYR1RM&#10;Oe9z9Njg1ngHj2USppbLi3zTR7SqyA3Yqpnb2cYgGmQ/2ZryiUre6pffD9Ye+fBu2rqCq4h8vWhQ&#10;VSkzIYaMkjxKDuOisyVkOetF2sv1kw9mo+pKUYt29dkaiuHm8AzW5xx8qoqC6LTi1z8fK5niYbBr&#10;cK1cfKMjG2569Yp5X0l7LWmh54YOSlDx7LOOzBDG3WcdlUa9NqhK1S2Nji5/1zLRcV+wCcPx2dQQ&#10;vDM3ZtmEIeFiDf75mEyoVUbjRTIBesg3qDtvxVmfY3Q745LvVOF+VOJlKvH72VcFVHkiFhb8Ycfb&#10;+Mo0yXHNYS9bPwvlV+D8cKJaGIqZieD81Np5GfWBHVuvRZHDIVuAd4m/quq1FDdRTEZCzFSsV7hh&#10;H87sM2YnUn7tPbaHGglDTuDb3nG3NZvW9qc9lmeSNwae3ko9Irwi0NEMVw8IwdIEUaPCODToa/12&#10;xFX0A3MCSb+9yHpj2afhAe8KwPv75jtJhJrOzQAwd8cyUfzK/Q5bjOf3F59vXtK/0SMFl6/ujhqZ&#10;5C3FPoQ8ICurUx3jdR0gg5muJe2EkYbFf6ze6pj0bV6zueQJjZitxCtOJIWGtzfX81DFzNphWHtt&#10;1wXcLw645Ami7z248NAYiDGv5NGYM6+zFYEImmVnExbCdz6nz+fBc0uDtYwH+6jy8IIk9gt2+pTn&#10;w7KnqOhHGOQ+biR2on6L1bbs3YAoUPR5k4p/rLL2Ey1VXstFdR5fviFHwULXCvq5lirazaoTesLd&#10;xS1aEDjm5CG2EShGH9sTHy8a30/6rpRqzVfIwph/tfSZsNicYyTURhBPZhJ1fjT2OQ/GBRpKW8fO&#10;FbmnEP/Pt46uWy0Fpi8zgKqcu6wznc41IVu5wzktpTuBI2eb92Xcf9HvNwJzPFw3r4Ljp3Mmahxc&#10;8sTusrYvti5LqTvZjMC3UfuJkLeuTjfaD83GcHA/vnYTIR/LnmOzAaX/JBsi+fyEbz0jK3gZPUfY&#10;2vRBR3sP1vNFxhDOadRtaIKJOFvJWrYUEdUS/13cFK8z76NtrZc/jLjOUVx9KX6+S1nxKFW6z3BW&#10;dJ2kaL9LkfuE0cNId2d9cfGSYVpINtP7KRjz5vni/UWvS10zQ6ybGcszwMJow9Onwo9wSyjfS9cH&#10;Bxm0/MynKq2NScRY4Od/DVae1djR3xTLrkZzB13M1jewUtmSirP1+B9pzwp/i+7XV/tyVtLyvGBD&#10;mRSjiD3boGqQ5jH2ls5CnFNobsG9s9QnmW4R/Ko/TutgOfqulPG9qq8Ou+v08V3t2JsoIExd/B7U&#10;OZGPQ4lkP+BBon5ozBlCU59jvyhxIllzvDBncrYriXosbXx9z/ieCGkNeQ3BQWAMlmj0G8UvaNhT&#10;xDNrnmmN3HKX5rLjovYaqPEyXVtyMQwUch/leQyYMYNYbzoYQ5TCAXvoiU6orhnflu4KGG6ScPEo&#10;vyc4zUccHV5by6CqHRb1Ke7WhNPVuE4SnmGRbmq4OWBft2V31K41WD/kZSv6GT2E7Zn6MMrtTA3y&#10;1ujhs/JYFVfP0OvQU9pF/huuG3DUc8W6AUgu1P9rS9d107rTkMcObMHwtPeQfZWcRooTRSC3BoFw&#10;LGd1T1jDHXqKHx3XZhf3FGUIqrDRFTMWhoNW2fZjTlxGHo/o7eTkcsoJFVM47ojKFw2iNoRUAYhb&#10;/oeXr46LulviBhVFEBRhCekOyV26pLtBOqSW7k4FJAWlU0CkU3CBBUkRkF66O5WWbt/f+jzc632e&#10;+957/3g/73z2u3POnDkzszNnf3yAz5yk5bdGhIL5lh0erWzYztZGaW/b8a1mP0cSg1yyzOuaK/l9&#10;+Yxp3bcoU78+yRJRGP8SYXjssbTkX6FgZvJkatzC50h31vS8MAuSX5IvY1da1R7RaCmAFaKdy2Xq&#10;+hTNNAW7rrtztenCEjGt43FvtmH3fdcz50nZsyeZn82efb1PO6dkeGSEoPEQbHzxxoxK6n0BdUpJ&#10;zRfmEqMO/HUe4/NN9m5+FuHvzcklvgra8wfJR5Y/y7ymO6RNm6BU5L2FWbhPyBTaPbPAXS8x8oWG&#10;KCFZxlKX45toHuSzlX5iQ/udVuFJjaeebc8H1iy/3+mcdpi9AnvRnZKSy5IadOPDyPqb9O/Gq6LJ&#10;6YM0vzCdBINF8da5NMvNiYqEFmFjtdTqpfST+do/J5XklKveMHWjVG1oU/aQK+/RMEhDc5UioL0U&#10;vD3KZGqp9qMfhhzyBVbSP22tErg5fK+E2XJY9Ah0w/urO2o76vrzS6Ejg5YzlkNm3DrW/Vyp1Rv+&#10;vf6MDXk+vQeU5w0HZdsGcb3rR3UpxPbEuc3bkZ/gVorC8oXBOnjLzFNhdGvakM1nDhlLyZ9xPddA&#10;wu0QdSXFqgwDfjQbN6aP8XcadXMa0hPr3nIXM6Pth/Xqck0m0HfG9q67asa/KXtkBwsRK7loSNuZ&#10;K99rOI6boyqzdFqVSHs8KAKp8VJ2dv9oOidFSDP1Dfec219zzNvvIaK7//6Hmwvj3W7vLNFKKKkt&#10;o8VtEiZ8Zs7rb+o0PZxzJXcjPyQ5tKaHKvZkJEO692tOwnzya1j0Hntd5qgU7Sk9pP9E703nXXW6&#10;7avcqOUY0qqzyH+cWMIyoefsDt3pGZiUfc31NRPCtJb3VsCZe7k+M7t3QcOJH5zN12Ndubyba+Jb&#10;hVdCcBwYIJaTKTTxtWCghY0zUNi0MIaIbyVyCsz5yVSJfviZXL1wN8eG3GqnkHIjhOnS2jrP0Z08&#10;glkogAXfykjXFKalrieZk173VUbJmt24eNVURlvjXXLpyPtR3dKBSRS7Eav7T0u0THD1pvCCWLvj&#10;2j6CGeDUP6gu4F9PPnEq2ghIfHxHY069nPP6DRGETiqp2rTKNmDgiKlEwZwTr1UNFNn3gSHUP0oS&#10;l1aHMwNTz6fRkxHs7l9iF8N9WhhqPXeym/YqX4MGYbiZk7rscV99ZsfHhi3Na+TCxr736kArs4kd&#10;vrP+CcJC2VcY1updEktmpOBbokF8mWedPmAaSWhB+IHraoIhHawq6xqBZpJlFfsdY8h96FUejwJ/&#10;V2UrQ4pZ1Oyz2PABS/DhEAHeBwr+W7b4UDzFwPBwb6rHeaJDqmbY/WJhVlLHm9Tv0W8FdsOFUs8P&#10;NeaUU0zgiyY/ypk7DOVZ9L4Q7icfD8l/p0Hnta3MfcCn3lcpXuYU45IHLWgICbQ8WrdWEvY51O3t&#10;CPNMO+R61eac0Urb/ipSPbKJ62qggNJqMXCDOjo0obJFM4aoUpXYvDjUvTzTt8LBaM/VmQcrE5Qh&#10;7DEy1nlfh/WSyQrFnPULGettc/3dx6Rq7Qam2lkGxTPLE2UTZX599RDT5nqEO4NpvzvNl/hCIrti&#10;eJnztnkTjMyt404HzrtXGu5TpTr+zFxrffq7uqPcrzoJGLDKUdbqm6t1SZ+6Srsxpr8oblttnIkf&#10;9H+ksudrwkjD6kBt3z3cb2pmvl0Bpebyxpz+uplxsd/DVw9H5OjsK5xPHOV+qXsbFzp0+324g0fR&#10;3UJfyKf3JOCYgrSMF0EFQQ4nnOrhictWfhut46WjbXqLc7RNfHuZnU+GFn9OXp1n0Wspp30qgLnp&#10;5vNSw6tyLb7Rd0J2rhi9Utu/zRxQ8u801yK2/c1Gzs539IN6uakPtQbQUmsXyFmy8xrMJ0mMOIcz&#10;z6RqscN57Bygvu9ORfC1tB2cp41BYjnjvKmREO5Y+SieMJeq6JCUx19svqQppM0gkjNcnqzNJNYJ&#10;1du1upjfnCVwMXgM2e6q6a7gZra/wcJtXAd9Mx2pIfF1CK1FRql8MqaXeqLj8oSEllgCzj8z0LdZ&#10;ZjsapwiD0fpQGt0lTU0AMQWXPPB3aDPjGVnlWqsQfJ3+Vb4+tt1DAQ52LpkQY5l1RnAYm3/myLcY&#10;PjZTxgxmzOddUJactAmdpNbUc7M6H+woPEKn9xO4z3Q5AtKeVEqslqbixCuKNLk7HLUhwXx7v6We&#10;YSnQ/AGrzJDsGOJyOR2ubDhUYa3o/C0Ivn1xqngTlqbHD1VOH10wIKrbbF+pCN5HG+ugF8jw+nlp&#10;gW/LQua2O2pET/BzebyL53vlaDEUzo3YJvxkeboFn6ncrT4/MVzjbzc+aTJ/n+92U0KJVN316Yhq&#10;4YOYkti8cjATY1i0QF7lrZYCcQ2JiApcjMPcdo4cOXWb+hD9L6uYmJyvKjEPMzES5WnCbpKCDvjT&#10;GTYYDnGJjAK7YpXwLh91Zg3I6DYs9hJ9WDMgrOdT9UPFvSW7fPw9Qic2ReplkL6Na2199KCL49Ar&#10;j2a7KUm0ScQeKF1ZutvVgD9vCrEXHobP3xRiLRhSvFoUqn8eT3nf86fCudpx/3DI6eHzYKpbbTnV&#10;0C5GZglGGveckO6wKnhDtXtO2s0JXXXYUdXY4KDJG9YiiKTsy+75vBpULe5adtfbYdFydJXv/Z8z&#10;3ZVL30iQ6FiqlFDq3hcRaSbHMkMPXHXcyy3L8oPTzD1bsnT78WH2nXqsX+rl2qeU5994x1i5A/fa&#10;3tUHCJbifZOIMnzG7xdgOceiIkoRKxUkrj5qjSVRPHCWSw0O3oMbdqorsORhx/VbrYM5mgp7hm9a&#10;MaUmf77/KEl0ovV7++gxkXSpzFDA4wD1ki15B8Ep4ZL7RWYit8A5CCbUUA2lqhcJMp5P+9M+v8kn&#10;fFn8DvXp7pOikhvrPadNUZXRI0MtyxVZQamX4qE6M/CozXxxG/b83mT1By6DAz9VevhFB71vJWlW&#10;2lRUXzIOWvAM79mflVm+cS7AQ1hGYax8HKXs1hXtTmb+JtHu2hGGMRmGsd7m/B1dMxExk02oe4/0&#10;dtZQv/kzoRDRm/vEXfd63o1gNcWLtwmaSmloXVFbf2N7dxuf7IBX+cFyM1HV+oKqoqNvCWmn1sOL&#10;aOitxuWvoHQ+kpEznB+qTeh9/UxMPo5MUUxf0ml13bYgGtZ19xLWW1n3XkdaW1AMoitl6avcqlCt&#10;Ua8TncpWtFRGH7RpwdmS1i2IyZ0sYFeaKvFTGS/awnG3WWoxLqVs2GJ6V84EHMeyZLnu7B4E9YRq&#10;eKxiBCs7uEsXp7CU2OWyg3IQrOMO+Uz75pmxF0lxdD5YsjG2N9YNO5FW2Rhrz3SP9XTsxPuHurva&#10;1R3IS50s33BfWL2Sf4YsnlltDMLI7x0u61MXjsHXK/m+l4V2kEMYd2rMxbMCgml9qvp9u2zHXRKS&#10;gHs82mPytf3TkAW+agb4TAKMe5fQq6eirbaNdsa2obdq8HnSFes+/wb/1xkdXUZprfle52XeGxmB&#10;NgbFYe58WRxeOCHOr44Tp/UuZvZmqusaPE7JE8ghtpVC9DsujQu+c1bFXdYwlkSCDa0YPTPZd0kt&#10;OF6kOPvpXguOjep0ga1iE7T4lNMI1hli677HAxx9xPh68YdDRBGSnlr5mMG+Gew2LdKS7ob5EImt&#10;y02yNiPNEjwPPA98D9AxnvzV4lBbyTjBNofaqwELZggGO/v298e6l9beRqIBq1Prtmbf43HFow9y&#10;jnoKw9wYvIqO8Fob5IWsi6UTRLvgxWe6AUO0oS1Z5XgH4g10qK3YOkyEQr7DUF2nzUXiPKZ86PCh&#10;wZiyRg+b/Xi6L+Wpukx9Z42KjoFO8rSRgZ/vzuyTy+9euWd7R0T3tzP59+ykVRqrEmdD68KCD66W&#10;B5ez2exqRFNOBks7d/qwaNULe5wC1rpOuxx1ghoiEu5GO8RPFbPEsSR1jhGWcThvZNPXIHwV8pMq&#10;Y2dz3dal04h7o/B1bEYmSKChbcakdmR2teMfW3xfHZI2LEBnejPSnEe/j3ptd8W4KoX2WXIgXqx4&#10;h54a7w9BoyYcwPwKdNltyVbOfJjgEuzJhW9O7KFBJzfRoi3pYHxxlr36PaHhndYmeR6wFiE1/Ufx&#10;r8VcDKaIcq6e6USj3UyxCm/X8ErksdYuc6Fs/z7rv64g0DdZqUKuFjyhhs7sP7wnNG0fsidttw5+&#10;BhrmQrmftA/RjE1X0pISIewMFE3DmsQ2CnJkIJzuSLzYaijTMtyu2UptXMbdmRv3HglMnWvyUFTc&#10;z7kQouc6T3vudg4jN3tTa0NQ+W7SoKK5H9/Y2n/qpXzZC7G7E3c+BNWTcXIPxpu8QcfpdChgD5N4&#10;f7tNgDui7rBMWCQsdMe4Rf1uuJvawI99RFCHp7C0p9IXD/97monfpGk2yiWk2DqHQTE30i9SrnJ+&#10;2Mw8OTAi5nKw9i98PnSC46V1nHXlt7S2jJtun3RSCU260llCrVB2EWkaO0ksIGZctZI79F9aWhRP&#10;/Xr4hrDqC316YqrixWITgkQG05z04W00HDn4gZViveur2PCXxmQIIhp91U4qc37LHX33lj0nrCkI&#10;0ynsqN7kAdfVlYZOZs4YauJjLYzWb/Q3TP19pYPZeg94Z7uwvENRx1Bimc+r+EM1i3GxpEy9Jg1F&#10;6ANxqgMs8Z4pN28nVX4sCVBrbhaXEhrGYMeJD1JjGTkaAkvuJGETYTPm8gp4jX5b67qRTTbk5de8&#10;kQIe3na7j+UlJL61vc+E6qE5TJXzc3gg6LntiJV4CxrEpCuYv6W8iP0eBc1TYqzR8UHj8M7Pg+5l&#10;KM2wGFT0Qz//PUbdM2nrl8TJV+H49MAPC5krylNpdOW03RW+E5NGOzx6v7E3ysuh5fJTzaK6e2co&#10;wgXPZYkcCkiG1VUfcAUyL5ZJxCmdE7m9wLYON4oljaVRV223evUUh7BP5f2AzXfmb5iYoKBbapjv&#10;BAfW77MTzLJwjBm+hfu3nKVsSJalJoiKHcDQ/PiVmAk1ucg27sLdGLCUmpvlhtY27ypREOaPP2VN&#10;LngrSE2ta8spAk99MVygU1zVmDdJWF7Ki+oIZV/rl/VGKwn67rraT1/jk8rtGj2Sed7Wn/3Ny3ld&#10;fVrmTajkU6UkpldmH7j14pYODGO5GH2cP++Ukk+5ZgtFZXSLYQpiinsEkx0ILs/chn9Om4V/jIw1&#10;63KVI7PQZuqK9NL8WDfObfXhIMRMkOSyv8t5r1t6Qip5L6Gjw7IxViusIw7XIPY5a+YKT9F2ABhG&#10;662KvdIY5Nn3xLn17VucykAGhqr5JVEp6O14Wz07kc6PVM4+2ai+ijCt+Ci6S/RGU5V8MY3iByxS&#10;74Lf896rzRabpDLIYlyF2HOByc1ulDxsuzcXCOeTyyaNJjhOCOBjirgBMzgwJbBz73VncbrLqty2&#10;+GkBd1UqGVdeuUq5qjoz+HnAmpKjyzGe570p7Ee2ywo+y7e0lhKlBtP4VFPFk9qV0rUM9rJKzFYk&#10;9PbXVmBHMveOpG5hMiRn9TsRkNpGH+VyCqZOkfcpaBOVvfAW+3yzVfHBCb5j5tcoCYzbceBa0Ht+&#10;km8XGsse0thHPHd10DoRWJo6yQcK55BQqNDV/EZSNbOVda5W1JVgU1Hp1WAIRnHApdey6f2v2/4c&#10;E88R6UlQLa/KqKhwt6S5qXiDeUTGKDvrqYBPrYA+xF7Tq4DpubBMI/70LvvRC7SM4cz7DwR6WlVD&#10;1otKXsGS/RI55Z9083WTdl/pJjK1OeU5ESXoYJnEFTJmU24Yn6qmz1q259EbXg3ESbnvVnWwEzJL&#10;7GBYNqTXco7ptr58MC0kGRHjHst6sNZZqDjkw6gQlJXapFTFKtTtZ8pVxdtpI0r3dr7Sj0qfEzMH&#10;7QytD227bSLV3VICpwwnyLUG8fKQBMMCyqv/rn/XC/vD3Fa4VmxnVsBjb5CP6x7L1pM604WLunes&#10;mf68XuDT+ycEwp+oqoNBT6ama93GGumf9ylHpyT7sLgHhl7IpoxCwydM+yQT247a+qam4Z7cFYrt&#10;PCUONU/KG3euFM4UznXaLVLmZIhMwe1mhiZNrRPfXhMREK9UHDFZJOhpF+pY6RTXdjvDLUL96lya&#10;GxGFEJfXbhaSfNM2HhK9IDrDxc6oogePYq2eNLr0B0Hd0wIYLOXwKqlBxM3555SVkhqnBuCVXE4R&#10;OUVBYwzOtMKJNNo7JGQOeqnxRaEVfl2F6BpUNR19lZkoX7HTwyVQTo3r8Up4Np+r1Fq7JkjdGHJq&#10;QC9heC131SsI9/phZ1NmpxMtSxoDabpkPuVZFzzsot98BfzT7v6mYOVKBG0uW0Pgh4fzKlloU7Uh&#10;QxiTvUSraVhy4UJ0bQccPql63EFcjQPf+V3qnCe0Ka1J0ogO9amGidk6S44Fi4achGUt7721wYOJ&#10;cuuV43lrxUzgBW7kylRohx379wmgltLnl0rNvPUNkUfk8UkJ3eSD39sgmgcNmVhV+FcI9bKoCdhH&#10;PQ6lt/zA4CH6qjH6aStf5866N9tzjlODvYTWrWGIGVupEZfFDCnmWumMs+S9zOH5l3kZoSmH+mt9&#10;8g6eRykEmdMRp6PGjca7EUFmQ/l3wkDnOQMqlwXbHENSG9i97peoM6jqTVrFbv2ymyaFqnNv675U&#10;Kk+u+an/TPzhd8mxxLM3RqdeTSugHvCyQ6OnuoB233E1RoEyziWYFq4ZDCWgqNMKiLVw4PBITpmw&#10;y7csR8SBckHuIzGpS6HUIF4vSStCRllxj2oMEGar1X2ZiGI0KehUlg3bDi6WOw+9R6MoHapuagr0&#10;/eD0RK28M3w1ojbxhSaHznuKk3LOSMeIL2lcm8YLRlL803JZ2aOly7oPRG/V1ZaEhL1qtQ7VIC8h&#10;DRLDfNopTQ16Txoavq+4QDHPsM4TdRJowo5KT/Qh9MZcZsTx94OlEVuDd5qXNBzugfIq9tyPsWE3&#10;mFK88qGzDTqoFcMIfNMiH9RE3MoBDP+HrMGV7962Xe5uOZLRi4kcFls4kr9lrh2HDwudwWY6m2Zq&#10;k/ln+SS3BqOppoUtWlaMF1Z1tEaHVfgbDiroj4V3pXfFaE6he/12G/QDG5qlKbw4mSlgX3KZb/vz&#10;fv7Klc4vvj27NTZ5UBVRJvn1k6vTDAVJhNE6p7BBqH1U2R20R6KxTuE0L4ZAzvEkd6ACy3k5AWva&#10;CLPNx/0odFB/jQNLmyHm+zCdBqXFR3MPpmee1NwuT3OINBN55Iz5g9J/JoDt7ZEqh9d2nXxrvwe5&#10;8dZzwoVI1Pef616dnHCyPBrNDV8SKM1OZeN6lJknDpMaCrpRI8xOI2TGtbKsJR0on/icKNw7bKZA&#10;zuSgeOKnHfWZbpR8c+84kTG//Qs81DpSv4CzdoVOq0gMVbthUqxR2G27oDphy5dYhpziY6rDTyur&#10;vhFZ1dX31mhN2kQSkLLwG5rRSeZKshTw6h84xWjkeMKyqzo8ChMe8VF0zZLQE5B5p9jclitj0LOr&#10;dtR0d2coucPHMho9k6dvOGGcLS/y1n+0QLteJ+utbTxLZx6po8h7W2VRBrzVWDpRGULYFuybNZ+G&#10;lOm0MSfWYzd0LvTTBUttIh/VSk5fmgsn7fKXfgtl5SItV446vCD8LxktTTkENuOOd0z3bTAKnHeD&#10;JZ+RpQcP4VCUVucnGLLW1hh+9Yt7txbVb2TMKgm+kaLP5lg4iSo8/XlQyph6RTY2VSP9q2BtKsbG&#10;HQJbZhvf9S6QMmiVRnn1ZX6UHifYCwx3d515H7ssy3HQ7FIKsajua/zov68S2etvYtabc0gcF8kl&#10;7H8a1i5ARsofyuWDwoPNUZISZ/t02jnk8ZLzFlVpWKbns6qSw0nvbgvNqFbZt6ZxxmWEWLfDLKXE&#10;ld6f7GfXZQks0RoeUvWkJJHPzG87wZSOrXjOBxVnvMU70INgDKh18UMjN/CSD/OzYrz0vwiiSX9l&#10;z6WARvMV4xfEqym+3Mn1QXE98d/jTpCpZVaPpFVeVS7OqBe8sTpW8jz/sgJK3u3nf5WcKPBQNpNw&#10;8qPF4nsB+xUfN/7lI9Pkwrv5F3Tmg/nAbx8bkR8gbTwT+Y+gx5aC/Piwvq7klchanoreQegWnWnT&#10;ttCRTy+56w6RsrWSXGZqyVRVE7QpxnCk0Xi4pH+WZSYL1Kw3Lxb0Kq6Dsuu19cRUzEi4zW0XlLxl&#10;tK/OurWy5Jr6FToRQ3Lw8U8oFiMmcJmprPH+o8gCUhvlYZuAC5XPaNtr32fE9a7SpOKaLhY/L4/N&#10;DDf9CCEm81oOIeb+WO9TMJzuu9/9U6nRW9r6K66A+4HtREUQwsNvj98Jd9UmWPg4Geys0J5zD/oG&#10;YyRvPdJSs4F9gpMvW3iDXIe/bCr9yQdE18+Olh3/HMxD3vzPL3ba+zacqqlgEw8/6o7cnNxFpE7H&#10;q3M989oIfz6wMvzqvr+wi8F24H5KpYv7mguZ5uoJzmUQGJ4hB2LTh4jo7E2LTF32apus+WGWNV6W&#10;1WKOGVvprdL+hPDFC6ZdlDut9lu0iMyVZR7bPbd+TOjMQimWwH9MKrdAhzWS8v1e741ejCgVawcI&#10;G9hjUrLhtU/S+GV7fMzIozQn1AmEJpPkx3tX+Mk5bK2g+jKFsUJct1muo1J37qnG9sYp/2HWyVKa&#10;1qgZqrbmXfFmMvutSes7ltXeou6310s+/eATyLQ7VuATndZ3Hsu44aG1RCykFJF7wheI2bgld4WL&#10;5ndKyCw8LqB417P4BAofIOsbwP1QuhNm4P5DcikvKSJLcWxUy5/ro73FXhPHV/AuDOTCDP3AEBSr&#10;iGH9hTXtcc1E40QF44VMhZI7J3/y5Qur5gvofNw8Tx7MSy3Gik7Yw7O1vLNRyKGZYQwt4eKsv6Xe&#10;K6vqqOp13Z5/4odiDC6ZqBB5hd7E9uaXgnxsT0iKwJq3mfaZghJOP+aMjbuiwhlte7q7MbtOvbrC&#10;zNvTSOFmsxqV7z0NVknb3pgLq9XTOyj3D0vueMws+Vee1C6eoHeCHJkCng0Xmi2NPVM6q4jjf1wZ&#10;kBh4jqkdsNgXju9Zi5NfQ+GmJ9X/EafS9RZpDDEDTM0GDWvXJUweCnove6a/aPhMeXnVvwwvI6jy&#10;KUu18d0bCIpNngLUfJlJCnUmWjna9Zys+oGAdpHHUbWrA21lsJOioTYJB4o3IGhyZEm/ALHHUVRw&#10;CD7bITe0o0a+5QkPHBF6lKtzk4btcKOxxSQ5xyr5joWqkb0wgnxnf2VpEqP/i6Imb8zH6JpRCek1&#10;rlU7bqG3x7qzdV5qFAjLh5LTZc0kL7ilmWoMx9aYCtE0QORcmVoPVlQ6P09Iz6up7i7Uj6PmL1th&#10;sEWDarEZFkggX8IT45nUHbv59ASjuuUUPhfOj/RhJAUef8KzVGfN/ci0vohfK8/IIPbyWFdfeOQE&#10;ZABpwMiBt8nr1TOyEWdcqNmvFiHuauPUDC20syNcDHqe+s0etxhwXGhiKfucGVI/OZSXtCgf08XA&#10;QTtTN9qEPCUmbbfOUCAsFs1C+GCNFHWFkBe0PvtmjudYFTlX+EUdM09+rrd2uFjNHrXuLdXPEFC1&#10;XEGk9xZPT0NjUXMMH9/pBaj4ydlytgdmnNEUFM7CuG8R+q27ohpi5M8rIU89ZIEPTTqDkFbn/YCR&#10;bQl7zp2pLtGfvP083bOJlsQ5czi/szgueWxC0NsMn1f6KOlkANWznCrAcY2VLjLm4r5I7XeP7cRn&#10;nbJ7/1n2IAX7zjSU6LUKlG6759W8poqyKL1iQP7PJHWV/BX5QrLnut6PMmDk5M8vsrP2LYx0X4op&#10;1+we2CincdTAXnLPq3CNDwgyKpD6WP6oEmDLJZs7mJTlwVdHjKZoGVW5UG/IfnqDIB+rX7xF+vJR&#10;mHSDw8sMUjry3c0mQeF49NYXHxpLTvqYcI83yXyfJihTnYzIxGvEVpw8rM/gnNfCJViS35SXhTRq&#10;ZUjlLSVRQ374aROXMzb2B5YGhP40CdYHVx0u6hzGfCImQNSWmbXEbqwqWkmO/EQN0ntG82+67ZC9&#10;P8h+IA4IGPKPdjuO6+5mBqDLjEJZnUIbaG9iBV5cFKpuxs6u3hRAs/GvvmVPV8brBjygi+kPUwwS&#10;/GB2oBMJAubhgLCzg8G67Oz0wOufmn8qIjuTgQZmMzdT4NaAXz7VgL4o4LIAVysHewlkf/Evm4BQ&#10;0cHs9/k/+5k8nc2hQMcXBw/wZ7FrouDm4oJwUUAp/pBxcHPyAA1gSKKw/1PGzs6L9PevMjAY6Kz6&#10;iwwZ/t9kPHzAR0XSb/b4gAatv8jAHLx/0wNDuICMI+mfe4HOsb/rcXD/PT4I+9/2gnm4gY64f7UH&#10;YQcDPXX/IuPghnD91R4g4/m7HifkN3uuzsZAG5nzr6se1K28gXoArYRqDg5A2ySy4w4ojKw91AHo&#10;ofxjLAF0UQpyg024+My5uc05jDl5eHjAZuYmPCbGEHYTMJTDhAsCEcb47yp/dO+5uAJH7VeBgWQA&#10;vaC0tJLKUhjAvRQ4AO4BQAeAnD8AcE13gcEDAJLAGxswQeoh59eECQweALi+9wIfGCN1gKs2UB7+&#10;OUbegQH6c4y8bwMLwAMA1yQPDB78OUEDuAAAZCzEAB4AuCYdYIC8R+Oafv5JSJt/EM9dxQdIoKAI&#10;AgKkDXEAyHj+f9jF/dPXDYBfxy4GBJcCzJGxswO4puvYkXGJ3UpBOcBGggRd7BYSKShCgBwZ/18/&#10;BzKX9ACQ+UWOfydaYIL8rEj577H8NZ+2QJHxAOP/KZ+2GHjothgSaAZYSOChX8chDNhG+sYHnEQB&#10;3BzgYwC/9g0MX/ADb8g4kGfJCAAvAGROkBxJ1xyFChWF5A/R396v7SH3/b+MXwSwh4z/EoArAP+/&#10;xH8HiP+v/gC1X/Sf8vWHxn8+fwyAEjIvyM/03/KCrN+/o/+UF+RZu64rzW+br88a0q/YLTz0A+x/&#10;1lMEkCHzYQigFUA2kI9NgF/7Qebjf46bEvXXuQO2/42u7f27eqoATv5b3Cp38NBV7uj/4xyKAB6Q&#10;cecC+ARgAcAhgGs/yLivx//O5wrmf/e5gomHvoL5d5/kQI6QPvUA/lefvz//1AAdR0DnJsDtgSIA&#10;7B9UjwwK+KreoUChEkVxRrFCMQbuL6JAEUNxALjZP/T+t8EuKsqBRhBSlxcFVfMkfbeJQBuEXi5I&#10;HugJ+EeCM2O3aUoMHx3JCQF8FgehI+XS3t7eAMNAeUfwArkXGKPwAus7BvjowM0W/tGHGkFIPY0j&#10;EDoFSsQvP9rAOgxYL6/B8r2OzwwVH/2DNik60kYNsO6mR4oeDfBdAfLAa53f+Qtg7fc50u8ve+NM&#10;fsgxCsB/rf+ZtX4iEPqvOQbM5xuwN0ufFB2pg9Q1c//1qPxH7ZH5Rp4N5HcNSRoAwgAkAVgAsA1g&#10;DwByr68ho4iOCaNIERpQS8AD8pmlAOB3uv7+PAOEaijmKC4ojkCV7IEqmQOVcwFqh4Ki+ieQz4jf&#10;gZTz/rl2fR6xgLP5+zm5liPjRsaKxA0guAWA3wP4X2Mtv/tHrMDS/zVWFWBNCYA1gGv7SL/X4999&#10;Yf3pC/lM/6uvR0BCkHn5b74cAD+a/4Mvgv9DjPmE1lVEcfgleQmRPiRilaTtIjwtRFpLjHmx2lDT&#10;gFhjrEkbSRZa+7RR+8cYG5REChZb9AkVYoVAFUFUKCoWrAtLoRtxI7QquOrOLLJQ3IoQEPx+yUy8&#10;nU7uPReD3vLrncydM9+ZmXPPnXmO1R5hTRlZEwbWGG3EmOe+JcK66lj1PF9tvYd4djcr3Mlda+jn&#10;brV5FEe8eyO8HvKNZR7HsX/MwOp2rN4Iq2ZkTRlZYszT9qEI65qRNYm9JT7EEGtPhNXFC22ZQ2ss&#10;Pu5YYxHWaSPLEot6n8WY516NsBaMrIPGORRDrEMR1k6C1zKH1jg87FiTEdaskXUMXztR1vslxjzt&#10;9D0K89T3RlYs5jvokyX43/dl2vf34gfpttCHWtF+pOtN9Dvyc/Rf7MsW+Uhk7csWG9ZzXrlxPzmI&#10;r5fQLPoDJf32ZeXeHUjj3YhakJiVpuVv6J387S//DZbNYkOlqb9YaQrnSswamkXfIc/J2guKOVrM&#10;Yo4W+4ujxRhTeU3MMzmZ0wxGe4XVxzld31+cro8xZTOLDqA84zxL+3Tm2aXzaIyJ6RJzW8C8nb9L&#10;SPHqfWFKV/YyByj/iF5AvyBe35V91xwNBwgA1Q2i5OXXfIjKThR+F9O4R2m/E32IxD2Pktxh5v4I&#10;cdZI/WrcMZ51QV7+988eb5h6Lz9e0k/qns77cwRb+XMchf6cJgaz/OleY38ecP48GvHnPHOU5U/P&#10;GvtDKCzNT1vEH8VQlj/bc/gT5h66X7r0fmx1Zd18HLI87ko/5/t+b6V1CTGNK/kt3+9BZXKrlP57&#10;UEeC8zTl7Y6puy5/14b4puWqG/73cSxfvf8bKbcgnZW130zLGwvruusW1vU0epuywaaMzblSd10v&#10;jGbUh1rRBli3cNc+5n3u3jfl8R38rbaeQ3Hp+rdrlswlHfSodVMO24sm8UPlKoHArXCKP6Q1P8Nf&#10;GDmp/u8r1A36M3zfF625zvCyxd3rz/Bfj1x/hoeTdoZXH8kz/InPW9+QXx913dZ8f6HuHvWv55Yz&#10;vH6DKP05cnJmoK057xl+BI7EuhfeQm3oPSS+P7f/RPkUSUF1gyh5+fd2iErFx2HkY0n52pdZypVv&#10;lVjTSKwaClmbDKxR7OaQ7z+N9SLtxJpBIatGwska127sppCFVaWdWGKGrFYDaxd2VpbWTSwxQ9Y5&#10;Jlx1aes1zPPjyDKuIdqJ9QQKWdsMrHbstqIkK5kPfD1drcTJBspXnd3P3JNcfiUr/EYgqS5tjMoz&#10;FeT7Xy1OxPoWyccfUMi6aGDtwW4KWVjf0E4sMUPWwwbWS9hVkYX1Fe3EuohC1q/sz1SXNofHeK59&#10;noX1Ce3EuoBC1pcGlt6bd5CFpe+WWJ+ikFU2sKrYjSELa452Yn2AQtaVxuw5POrsLax3XVsxQ9bH&#10;BtahHKyaa3smwpoxsBTv1jl83bHejrDKBtZ4DtYrjnUiwrpiyMMHsVN8bEYllJY3Xua5YuNVFK7X&#10;hIHV7uwtrOdcW72TIWvAwNqFnTVHPelYz0dY1xqyY/4Z7KrIMq69jvVUhPWagaX1trJ2O9a+CGuT&#10;gTWRg6W8qdh4JMK6XJ89h3nisOJYD0ZY+w0szZ/1Xd7iWD0RVrOBlWcOy46leaxDfl+qPcBnSHWD&#10;KHkl96XP8sA6Lu1xxLkDhax9BtZ4DtZ6x9LeI2T95erSxnUXbbTmm1EJKUd1uDJLUPBl9e3LhHfh&#10;ZiS2rhak8t8AAAD//wMAUEsDBBQABgAIAAAAIQBzDMFGZEYAAFhkAAAUAAAAZHJzL21lZGlhL2lt&#10;YWdlMS5lbWaEdwVY1E3XN7l0dy8spXTD0rB0lzS6wNLN0iLdSkgp3YiCICqigHR3SYN0S3d9i95e&#10;9/N87/dd7841/zlzzpkzZ+bM+c0sMhISkhOi/v3lICMhnfztIFriB0hImpRISEAFDUUkJGQkI2sk&#10;JFaEDtp/6NyTOwjGB1QkJBmEbP//kiEtoSEFl6EiIQwgvZJBQopBVCWIijxiCIL688v9Z15EgwRU&#10;hGjft+YySEiciJZFG6LIxcctgM3Stnq4ul16lDfU1oEtCOQFulo6YEtIAHnUYS62cDugEIKlC+RR&#10;tHeCwzwQrRMUDoPArFytYUApKWxPuAcM6ozti/z5Ua8LDR9u/Z7hvh3DI6KTHx/wsEnFSJU/ymgL&#10;SrJoZljuSpjlNS4sSnHSbFN6jTRFrY4QRxUpZgUWePozMaR+nGdZ+qn/PCbNusCgL0bkfU3t80fC&#10;jhRvuMSVHo+PDC5xHXDbK5igfytNHhUaPcmAn5k+JtHW72IltFxJaWhK+B6b/SimAj3NvXzSV/7q&#10;aWYD19xLHdoNrQS4/zDIgKL0DSmmmN87+fXyXg4260785sDELU5zEE7xMMl20tk5Cg0L4EFEu/T0&#10;XEEa95DWJjvHemLzo3Yrerhogkms/BHq15SU8SwOFWY2D1nq5UmvRwSwjR1tnaswqlwyy5ODDgra&#10;L/J8L+9CuHcJ7Bp0bKJFJk0XWdcrZEML+aSE7Up+TGujdrgFPfWlJjHoES4012RR6n+pmQH4VLyW&#10;ZvOYYrszarx/yU+ydI0i0OEtqJeEHMkfZ2irnEkbo8kBY1+8/3sf1id+wYBXICsJw9aPz+jvjJ8D&#10;qrcmpLwd33bnZEL3bDpZATW3eWu4LIttgnZDersb38ltYmD9yqGGfHEfm1M3YoQAz1hKI7UVe/tJ&#10;Tlv99dhp+glVy79EyKVflqs23nKUiQVb0X/sZBynC+1fIcY1e9ZvELhJTQYZE5YV3Iuxs3rF9M1H&#10;QdA+lhJ7qYb5kUILvgqTbeprsVAjBfW4SuWlRxJJbbJsvp4hdfYXCSZ8w5xJ2DgN8FeYhe2asvym&#10;OhyY9efmTUbUrslj4NdDr5hesdEUc5KPC1PpU0uMaydRTikho1fwdglGTb6wxaoss5EfttLpUB8y&#10;IXVPN17glg4SLX03teUypXr2zuUVHbpUny2ySMlo5KyVLelOKgH/mAfS6a+8nHGzgSujNgc9bl80&#10;oYerHk2GeoLeQQ1sveL+T5+dN9Q+Nu/H8MUcuXhsInOajw1zsf7n3CKo++N+f8bvW2FRoXvhPcn/&#10;H5mg7+cGA/JoQ21/fz1gLnCgwJ+s0IV5unp5WME8gcJ/GPKuLnCE3BN4n0mItNGAWdtD5Vx9gaa8&#10;CAa/mBiQT0TEHBuROf/Mcz/ub8Zpe7ha6cHgQFPEZBBFII8+zBcONAfyyLs6uXrouUGtYMD7xJT3&#10;5AOK/DYvJYVISMSMv9n6+nxA0Xs2wvp9av4zgdh/TPBPSvPd+4JwThOxDB7Z+7x2QSQ1kAcC87a3&#10;gukqyf3v6R5hsOA6o08qFeOqW0QuDTRSioptrzTQM/1KQ13RAVBJLt5VJS/enHzIvAIWiSmjwZjZ&#10;rHmrFRAiArhGlplCJVCWYMQDWAZMnTZ9UtGLevhWRTlgo42AkXUX3WCxztuSTa/N7OSyV2xBbF18&#10;3WIGIvnY/nMGlUF02rv32YPMqcml5Ck5GrEjH8fUUMfebWpyJfX2E3M3k50NbC/SxWL27ib9utU8&#10;BTX6x80OxzBpNbmQ0QVSnePq9I051qiRNmJcndt/Acwe0e6PCqOhvENJD8wi9h3uZJPUZJTGih96&#10;uE1WgVkPkKiftOH5An2MStmVvGjgQvONySbpY8VLqMfgIk+C+xe+OwLuTK/jHfMwo6us4q9WtQQx&#10;8xyn+t9jpCc+H9Puq1U9rvyqAg1CP0+4HHmK4sugc1z2MhA+v670+HEF6TxgHj1g2K0UR+PKwYsv&#10;gJbyw/AJy/arLpDohJct8cciiuC9R+efJq02kt506dn/hP5sVg18+/pxhvujtfC53o8mr/tQQAnW&#10;jaX9K8EYwdKfKurfoPePgEUECsgP1QwdXd6XyU6/zzDWwbnhfy1ukdD1wLkutSWFoRf/m3c+VS+5&#10;asfwJmtQhY2/LdH0JHpdDsV0Yu7cyA4cQOk3KV0P5lkD0M6Yj+la1hQ2KW1AICBNci7L8TJV8SLt&#10;HP6UtgZFYQkW/q7wiNZeKB+T1gix05yfWMJyZ/jzaooGrgKdYvHOSrfG7g9G0npTyNcMlh93eGls&#10;SYqqRCYzdzDVmsHN+OjYHs5gsoejgewnR/VaXvrkYE3tw2uZQPZonYGpPerL/oTbyIwqNY5jkNYQ&#10;n6DpLgkQg8TOS2REqtTRUXoHX6IHUHc+sPvd0RF+7X70Yi7OuVO4yqWjpuV8svID17WzLor4E//Y&#10;tPyefe8WLF8QnaQZ8igL3rbrT+Ohad3pD4XFWxchQyDWZukuqb6Rr4tDb28Lbstc3jx+QzG2IO4Q&#10;TiVewhz4MJDjhj2QLZDnRj0WbvyN6YbZPPV7Eje6WN1eQy7LZEDlYyjJXKy53bhjrhCbnmZPwArF&#10;asp1/XW1BE0V6dfH9MmlKw37O1in/bg3dA2UcOyPDhqfA7gO0CgFCVgA2YCJDv328HdwcuOZ3OQS&#10;XeGujsljUKm3WdZqWqwvOCeWTTlmL06rrXNJAOVLTv25xTlrVQnqyW0yCS8Y/NOZU52lS2ApG+z+&#10;SOEYG5451G/+DLCAX6DyzvuHcA+Z4VTl28oHWE97avnNx5WiyPoFyQZX2YV9ahta4gqZv4cxxW/I&#10;zl99V/Cew3X+ZQqJumsR335kZ/qGJHCX8KSRejpyX/PpmkBBHMbJt4al9ULlFUCSHrhq4YpuU21p&#10;Dv5l2Df4zGCQDSLOIEJ9916EWvwx0x35MOxI2hjJ3fd/AutvpLmHNz5eQZG/iHSPXfc8BMypyMvL&#10;QT1h1sB7lNIFmv9VuYfXv6j4L/p6/v/w9B4ivRAwyAfkUbO39kQA6D18I+z9Bw7y8f0Pm/JQONTJ&#10;1fYPtHv+g+n/Iuc9mP63E7+xlkfPyxL++0bQ9/CC/fHufhF/hCrGckZqWhyyHvZQJy45VydrDf0/&#10;GA2BeVp52LvBXT2w+f54x6PggnhG2bsgHNCAWum6OkNd/uUo2nt4wuXtoB5AAX7EWwz6T4ePTxjI&#10;Y2hvDbf7vUoRUex7LP+3CAgIAO/rH849xS8i+rsKCQkD/1be39Tf7z+j/8OSCP+9h/+W/+7/7Ykg&#10;LP+l73XFBO8vPWFhkf+w9K8NYUQA7udHaPwOxb1f99L7VlRU7Df3XvJHKoDgILSx71fwX1H8n/fy&#10;/b7/u7l/NlsT6oy4z/7fsXCC2iJijdjU+4FyiLsZ25RLmF8UyCUgIgzk5+XlBfLx8okirl0VxOmw&#10;t5J1sXWCIfzkkfW0ur/5xXiF7m/KPx0ufkQseeShbsowe1s7OLbIfXj04DDnR0A+QYSeOgz6O8CI&#10;VfAY/dEBCvGJ/dFRBvLxI06srLft74ACBUUQAg2o7+8e9m9PfvuIeHrD+IF8f54c/x7P34y/5/Pv&#10;zf7Ps+NPlw/x2BASQHj0vz3es+uwnuorfBO2MLDdHg3wATfANn/BR4wzEhMjCKNXwjljqZjLS8Zx&#10;oRgTwJ+h2O7oYSB3/VnKGDBKLCgb37KFyT13dQC9Ezb0+quNzX6BgMfqAO8G++ZtDphOey974e7u&#10;6ju+gauzFpdrw8kPU69YoYlKc9W+okxMiOnT/hbugrvQRgw/5wM8x9BN3w5RuZTeNC+uRla6M1cm&#10;yOXu4TtXi7T4KEXM7qP3Rt/cVMCaA6GaZiHh8KxHIWuVtTb9Gpu+VSTHP95VmkqkMWzJm9XZLGpY&#10;7ZLMP9ufjpjgRG+vLKOz0JnwejexoTNyTmZnO3Gi1tmjtyL+DER0VvLYCRjOdGRikYiBsuJaFO/E&#10;yA9t0+zpknheFN+gyNzm9926bqmdimbB7Mm7q6hm25/sh8e52x6igUcxCkffby933mRTHuo8Gu89&#10;wv2ZUtatplyY/fTmZGJ7ZzPNd+Dr47wgF58wBd+QnRD51v0wt0C3J5/2W4Ity4YAstnc2ayzw7H5&#10;Y1X7cpYexTkWl9oKZ7JQEWOZh0n14nwJbHv0Qxm+B3OoqXojn5xCNUki4TVLbzEFz5E5wqzahMkz&#10;sL6hu4jPQkWp6KY1pCLVmrFauBc3IWpIZNJxsU543IvGuDphQWjc6Gx5Z4OWnIMveTp0Icdbr5HH&#10;+zKDFJVgWINIsDDXqO3IGVQfNE2mieYF/PRQEkJ/aj8tElYJLonUKowdPMVFlWrkeKwEEppi5uBp&#10;Brqq7Xo/p6Y0nXyhyYgoFRpakDsUQBVp9eYUuYkeiNtuSlJMAievwaesIPNOWXiu6aqoJFzYLXWu&#10;n+CIeXCYicE/W3/kw+qET+ejVlD/kI6yKoBjuikiE5MsDXviJS8W5raspyxF2FowN3EaYdy8lnOT&#10;TeWGYsAJuwWP9UtLaxFMF13kaeZzlTQLJ+eWDBdb54I3RSggF9J6f6LMJ4wG7A6EKRAFoK/MEHzN&#10;lVpboz4ok/i0L1a+ZS5Uzox9/IVuTvBu4pM2WpqTpD46bS6yBjwbKHekGIUTVl4Cqdnad1azTBkF&#10;PPx84y5WlxVzlpVE9SFyRsNS8YhSZZwlaapoa4xIAkyCrTcMR6rD12Of7DToqow4Imn0oQ89lltu&#10;XgVfnXQEYDAlP1SWh7AzrbrhSswHDwHCd+QI5CRffabv0yeweYuRvRVyTLRosTIbxw9rAY+wzCr7&#10;L9aA+tofCiBHHrYnvu7ieUtJ/DSU4vkHBiSOB7o3qG9Tz/oy3Ww22utRbRwVbhihQq+xOnlXhFDp&#10;Xdu9MMKJA9mXAfXGtEOpwbX0xBKbZbIaLlIsUeFOvKECrEpdGtaAJTzktq9ADExYo7WSWPJk3U6g&#10;1NwO5lLWrcPzW//ntwEZJZFTw8cFTxoX4UWMmYGhPeRV0om7mHzewQ2aPTrNSk6Jg1JXiXhJ/kNW&#10;0TzIdCgVaHO5mDcSvF0ADJmhMzZichEGzgBJIi4aHDTsDpSc8g/Bo+bD2k0WVpUvnfQPTIeeDhlO&#10;8XajSuJuodPZOHYNyj62HLfG3pjnuwSIdylkNfSdJqnkoWJx7MlJ5LtVszF6HlqGFlk5w0LCdhRq&#10;Ms91jm1johle1wGYLpBnkMeUpj46aTCx/XTirS61E5d8IRe4Qlna1p2jObav6k+CERbC+KPXX8j1&#10;xaO8VAfx8MPQw5FDOrkqoBF1OdYvTOHJqRtt4AzVD54Z3MZINKoiDM2wbdgZa1uGbyt7R1tnu7LI&#10;tZTkGFajGgHRubdkm6fWZr6/twhiw7U7/Wvx3ObcvpAQ3YJrTX+6RNRpaBmHDZnU0uRrfAveQCnA&#10;ieamG0aHUBCay8A3Mec9EAS4gCRaEwgO2RgjypaBowxjQUrjf97sohXoKX1CHgZAaAidwQV40cLA&#10;6WC7USJnGQSzBCSI+OOIKHT5yL/LJiYeomgopaDq4EPECFfBBbTRHsCeEPYJolUZBPM9KFQGLQQT&#10;hWiMSBb4m9yKBhIiSHALfjgdpjihNx0U4zdZF1+FiiDfgxSDKZEt0aKJ6PhQ2jAJQTLPN6KJgAgm&#10;VOQUR4lmHm2FHaiELPZWPh7FgzSxMJh2nBHRxe4a/pDvqegWQgXwppyEPony2uGtam3CRxUvt4rS&#10;8UCw6GgwmPAhtNG18dGoRPekmVJbCIKcIAqUOUYexoDkxm+gFhBESwEv4RAGQgRzM9oC6B+ygV5g&#10;qHSMMowD4SFsABdQ3DO92u5Oxqpm7OuQA7i2S9rBczJSE5v+HuqlX5KeZc+rem8ck3tEaU4kUWfP&#10;KzOB2/W34XhYlHZM2laObvLofeGmSD50s961km5Ri6SScLT8hEXdcpNeEucedVhdtZJYuXJAClHE&#10;1MrrQ2+/hKdGaaddIH4cYWu+uPdK+SZd5D/Zp5DucESdmPa3T7Ql38nVGQx9HD9/Z2mQsWy9H0fs&#10;XxROz50foLqRRjydV41T9sbxG7AM+gTJeaIvqSzEyk0oqaVsSP1s72qWRBnCCgBsNgs++FEQ/Qx/&#10;guAL6i/8Wupa7FrdWpRaJDONIrQqby7X8p6wvAg3xlqgGZ57HZQVTAdwjjbeiA8R4YKs7pKSI/sA&#10;dYzw+V+xZ2EdehS46eTJFl8pM36J3VAz0q+TPWNG6Uy6+Sjox0gkGjz5HpKHXQTSEaVfOYQsVqLi&#10;kYMT0CD42eKK609a/J56M/EytNuwoLQDhyHQ8HRuWXn0Lq5IhUBaUihddq7LgyxMddnNekheWrpw&#10;opzUgT5rsf8Zc7ifGaVM1HfKgl2mcfWQ5BAM1NzCxiB0K0Z6BgCGQiIIPQz+3QaXljOQOIIGJQYA&#10;4km4yQ963iEW+KCq8Od8E8mbOPIdHAlySobaRvhQ8ApD/sLZlgYzig8axpQLF2iIjp2g/IEkvRFd&#10;rWgVL6/4kE7wMeRnbJPsvAZx4a7T2XcZmodZ8TqkzCgU5Hk8G5ZqP9eCydlxxwAEHrcvVertlT02&#10;ZQeQdZNcAmnPTXWDf5CE+AmFjeWnspemWKx6wDL4FbA4/FTfvyysxdUMm3si9ApPMawZSANBFSAM&#10;c+QVKlC4EGtm2e5EN14h0iGYoSJoDdOiFOL14Iuxxawo9xoQnKZmsFA3oUBftl0Lxyhz/wFzfyDx&#10;oiO7osjr16fzIrvtvJcZdJUxNR2pNb0zVw8apCPHRGcElbtnT2UzllR8bNuzX3Qx+9yxO0Zrb9Vd&#10;KX2gPPjm+ubsh3gp2ME04zZioozNW1ih8cavkaYvxtU5e5Q+SIqNvPJniL5mudCzq6yfZLvyfR2c&#10;/RryfT0q5YHKO5Y1a1MS5jsOsfmT7g2URVOxlkWJJKQC6iBZC9xLa2qeSDHV9DikeA9GTe0BO0ai&#10;BrM2u+HemJT0bWlyJ5ctghb51yhy8ZuweLLEvZSQNqSZMYaQKN1FoPN6sV2A6BufcqNKdkKZJF1f&#10;djno3iYZ+pt5o/qdGSZ0K4W3gxRlP2aIR26G3y3Sv3Uny+ZYfij32pXq4o7cBMylisFabn7nfzTi&#10;5mlb6/fAzPbpER5H/cEvheYnd5efJUCUFEzZcYh1wRdHzqf3R0rOL930qoJC468YpiqPdrAWS54d&#10;+h/Nnt5OfC7WiMGaDl/bbymZlAk0D2g9m/529tR01+uuoAJsYSzu+s6i8yahhtrXW9L1XciX8aaZ&#10;txNbJzUZhh5fXR33RBLtPyj2cZSi9lmH4/rYRFiOzp6+LzPLiyoJr9/+eBoX/oupxI7TBV8rzvSn&#10;7yN7eXvUwRbwsvEj5pmO6vrt0vDq01FzK2NvZvGW0a6vMUDaBerKnHFqgv6v5dlxqmaoOLfjWRVr&#10;0pIzahmGwosMS47wLzYnGZ5CHqq+3Xc3pkeVzxwn3ps3AOanNxzkTJZZPE2WSWzz2WJDS8CZlso0&#10;QdwahMefnhk406vjgQRiNYeE6sXoY0fYRd9QxaiT/mA7e/A8l+kH7rnnw/fiaHVQVNr41p0OtPfE&#10;vj9eoPqhi3LlKxt7ZSzV9ixjBb1B4cIdQ+qxl81wiNdF88fxVwtwvMS+VL1ysF75NRPS1oT/PZW1&#10;xxvTWgN+ImYDrGUF2BSa1jeUEk+J+bcGShC+6Ch4VzZQ6bnaWOwPLljgJ7caC3p3siXW6IXfui7L&#10;m71uKTVSUbnKd6uGAec8Lw9LjNXdfJXT1uAaFL341k66+8ec5ksuRbcOprLldTMP2Jbo4HLKDXoG&#10;rYjy7Isb4hX0Q1MTSJh18DMNiRWOrUKSLrjyerqo1g5j4QqUdm/9ZcWYyqE7dbZSiR4RrGBF6hKy&#10;FTlmu4JyaHUI34L5K235rbgyuiZVDoXdNcUby3PLXvhZP7hQPw9v000gQZ1SVrfGfq0xZ814gRR0&#10;JyNNz0yQZLhRUVY59DZuNuRySxnVXrkhA6ym2hVoWQlXD4yRkMHXFvss+pmYXJd+Ezo8hlGWoBLe&#10;1iWwgn78QDWqPU452kzhF2uCbu4+uRxBcu5LZqGP+Pk64OdpJckXtcF1SceJ6908Zck1Kp1FemWm&#10;umzACKoizEATFanCcTgg4JFgaUmJFFN6MuOh5/P0O7y49Djx4t7kk7LcIovWzSuYQxHG5jvdCPjd&#10;xm5ZqS7P0nd+OdZgUHpetsKK5uHDC/QL10ORGsbPIWaQtbxVEXt8vBFM0Vvkow8nTg373FQJw955&#10;Xxy7vYnZsKpzaYFRTZkLSUSHWF7DnP585hCGvCArm5pwOqIcwlPsvRj9p/jX+Mko+3Z4fmk7oDvF&#10;Zxrx2lgn6aPC/iwN8VJyQXJKRlmBA99J8Zayl0SW3pCqxDM3qpi/vMQYmH12iFod74TkmsuIas1z&#10;4XMo5cJypzmgLZ4NMRwqtcuKHxp83XM4qf6jvWbp+FpgkXgRedHgg0kWqwXLrcm18jel6XJO/Ze2&#10;PswM6recF5pbq2PiiXQcWwk/UWxZvtLpHnCKqc8r7DK8lE6Udr+QvdHbgB1H2cGE5iAMBdKFriM+&#10;G495VY1oz3ut9IxITBrizQmk5prprQnyT0DXJajppEFPgmB3hMyMWq/Yy4lziJda8tz0z7WGuRXb&#10;DpbQ3Et8X79q6dNXplD1LDIfcdkU2kwxY+NJqlvRShVPqcO9Ezbhv2RQeWmW9JwNA1gHUB4Buy2p&#10;hKrJ7C8hXbCIXu5tHGCKvTDeHyXkgjQ62uM4FwtsFB9jf0uZlxUZYRhV2iQ5tr9kUgzm40UPTKgG&#10;CEdxWatNmTuBroh+8Z9W3+xQ7KCavcmCDErKGUVjk4RvtsBaVls+U7ZSm63OoQ9IASV4aInmyTQx&#10;c7HZ+Bzp+QzNON6TMJD4xAa0+xQxKE/83LPfrBLkbABlpw70qJ/2Tnm8flpcr3abzMRBkiq8arEq&#10;uboXyZ2hoTZ0BLS+u064qAJ4Th31sbjksSVlhelF4YESLOnXnhhcZ4/hqPTFpa4Xur7uY7Nxqy2P&#10;cacMddxA1tVYYKaxZm3iJVVSDr3NeRFd+RGn6+pT8mVbdsvnER7j6J1I4S0YxhQy+MUOzMtJaoaV&#10;8BLLu10LuCeSFLVhABea0tAa6T4WNpEXSTx7ZfpKfo/Jq6z0tbIBODuHaQP5q7mZ3DPfZ5h3/DKO&#10;7uJ3xocqw0zz2DeCyjWWio+BDKPrXRP6qoH4u6wyNFzhaV8JDp+JLJpUom47of4oJKBecbjAnFKD&#10;zeZPdOm1e62QXrBdqE8TxGQAnP2Zvuo+1b32fMtqEEsWaaDoDZ2rAFJYtj9FeSAWLppgHpLqEs7d&#10;vAqyB6UvHu4I2zVg6B6M1Yxll2XqTSQ9Rr4SolNqLAk0IgqTGVuc3143YmEY6TeKorjtXby5Y2VN&#10;T4QeUmwVo39C2V4sgoeNcUjy7KZaJD3j0kL6ssekJVNwh2YvbIkW1y2+wrOi5tA0e94lqhtxqym3&#10;MNM9zslKy/RiTOtblU1cXmfpixfWQg5fUWdnIk+eYjoukx63ka2QzebybTVHkxcGom7Zo+dSJI5b&#10;Y9jsa4KDU1iGpllWKim/pGq2nDSJFuSXVAyZtG6M7nUHhc48aHi8nEeRsfF07ITlawqnLA6JCs1u&#10;J+4O6PNQuUZLY8jCxZhmybDEpd5P8Ae5itrr96m36lRU6fXMQjEVpPjQBBXGBoI6Q/Kvwe/leJwo&#10;O9m7iwRUvDyEL/e5ydpEb17Mx3VOjowpLnasjK8Yroj1xbDO5wkSFQj1jW+VWmiLwDx2izK23vbE&#10;Yq3CltU6FdRi47BB6BeL9dq8iZnJ2atnfpK/1A0jR6FfjLlsknWE2KuZsZ+/dO9fTBt4IjFCRQFa&#10;jON+uHqwL8fMea0pZysRXZS2lx6DIebCWP3dUFe+G3ZXWJTGXZbNo7LbDNY1BHNP0uJ3BM2R4uOP&#10;9NosChLd6eiJkj/PHWsVOHarpK8B0mIjEzqdvrfD7rC3rRKb92iNzVkbKBlx/7Rg7YQrwi2UFg+6&#10;USQJZQ1fynEzlD5RL/YP9stgOxOwrHoS7R5UWyb2Cwc11iE8dC1Cbcn543RmZrVcvtFmraizGa0F&#10;Kdvs5YstBeXCeXUzl+cc/gLNqVUuy9aeVUGzboOBYd7VbwQcLIgtqvdjT2urCL0EO+l0Ps2QnpWL&#10;/7oRju2Bsrleu7ikDY3umFOtRAT4CwOWWz9ON4b1Yx9QW/KNIXNy2G3u2MuOnkFLTC6SHg78iv/c&#10;uTlnRxwVgRKov3lQrMWPnm0IWHbwNfFVGEzNfkUdpJXV910sZf/qc/4Y5oEIRsBaTZT8wWW5mxNU&#10;z7sx7rjvu19TKXrgwuADuglXnyKqGdfPL9D70vYAaaGbmxKSRRTr+T+m1sXU/BhaR6EJnWFxYRsq&#10;AZRWGW0NxcnKg0sqr5CuLUnfnBP3dfXUTk9OWeX2jfJBqNOxdxafDEpjMgOfHh7tlXLSqiXh7NwB&#10;JZJ7u/104kYj1lsO7AQtdFsUIPZtWQUJeie+Xpu1NICpNrd0Oh8QiTshs/PP3ZbJFf4qadIlkno/&#10;bVAcYYzPoINWZ5i1zqNQO5gozwfNnDAs9XXrgWWxuXWPgVbx1sSVhuv5UOsOvKSjOydvH8Wj2G73&#10;rdu7LouMAddsEpf2TdbJ2VEx1s8Vno0UauuekaGuXTQ47QLUMxGckYL0lsahOTj59UvVRwqE9iKd&#10;7SjXyX6lH8BomMU5MmFc7gHrCvbSNrgRHWl9dx24DyP3ggF6paKqbAstHYpEubR027bfJg4eLMQF&#10;Vfqs0ed7cQviO2YHGGslHAT4cQ3BJCW5Fp+oadkOtjTrnxW4DdH/orIUnxrIeW9jl38cjl9y6joQ&#10;+2WWolX70VA3oaliyUnUZonxDfVc+PI24ftXoZlrNWyUsBfZo5Y3F12ODNhyq1tlO08f8pCs8I2o&#10;Mm5g2Qx9rI4UlPt2Ul2Qk9dJseyvoqVGIUfNEodhDO5/nx7XblnMe+7+0QDHcc3Pg8wMNOvQxmD9&#10;uUzHXeg1wZmgGYsZ2i/dTeesj/Ospov0qY4qz6NSGYgUMhIOg1g9dUpCRuF0K7IsUeVK18i1U26Z&#10;B+6eoJ6UwmwkRrusONbmGNnIChVlQnEbsILWD0lAAMsNSUzbYHeVjgEz5aK6ldgC29qeAtdCjPFJ&#10;FR4P3sANLabooMJ3JQE37NbqkOWzZjTvZApylDsLdbfq3mbNnFsNZhIsKcVEEv0Skg0kyf558jXs&#10;O5Zfafyw9GulVdlWi8/qc/bXrzexRtfXJI6Mex/22v5Y/UGw+wXcV6sF4SK+5VWNUJ/ptdN9BDBu&#10;SJNl5ntAWMjE+uCAyvpBd3iYoJw+rWJ9G83n3DKairq2Z99cOuzoypQmn5HPhx8mglbYg6Nm1DyE&#10;2XFzx5kP8bBiW7NmDFlsP5CN1FEGxdlwVe+SvpJt7/0/xJwFXFXNuv83KEiDIC1hgHSnlIiCSHc3&#10;bKS7wxcRRTqkUxAQkBBEQZAOaUlppKURpMP/LF/3e7wczivnnv+9dz7+mFgz830m1uy1wGejC9iR&#10;4XQJHj1EFjbANRPfXJ299sCw7EO96Bun6q9LKhUNIZHpWXJDchF77h5JFFZdOGQhheYejfXxdxs5&#10;dGRDE5i9Nl9VNmysklW67KL0TUy/JPhmkzLxoVoch2ZcUndPT0Rmxd2QdFXyinvavFBcvhumxjM7&#10;fi1rz7OtpjEqCtiu3T7Cg24paOIvt80KJla7CeBj5HNRwRW81yRC71dxkir5LTDQKr9LimPxQ293&#10;iKc1ZS3fXrsikFVSGZYY5TqTG/rpiNgrJPqQJ26/T0Dvqty1qgkhs1Tywbv9547U7j2zz6nxz62x&#10;HPBLlWfxvxlp/Fg9+srwNWGPEl73J4euTVj7953DiiIpCFo4q5dRVR9OhbK6Pfi0RV1B/AK3YaNE&#10;mucJiUY9qsIct/8Lg13sikc9FJzikodBkQQtjD73w6hynRzNuZweyCCpneWQbK0xljZ9EMhuLSSK&#10;/0UvTg//KECTsnffzr2xWWrJFK5/fWFhkefuVPrbwfFY+fyPdxk+5o7JCH+OFP5Odrntw0EvehcD&#10;dh0GVsS5kv6EoIQggfmNlo0F2cXWhU6VOk+JNoqNTlwml5e2BWusuCTmGnmCCkn34joyW9vNA02y&#10;9hi3MHexN7FbHy+5rHsseBA9HiX/xsGaH/EaOau8pbxOH32gxbIt8xJ8WPR5ohGnHc/2XFlInOcz&#10;F70eibxtF8LVteYvDCulZ8NDcDQn7ASWAi52XMHxaL8ll/zyA075sI4G+yt4Wh3lk8KAbZuhbo+p&#10;faqrVY/0Bmc7suM14mi719I9IjEjkvbfTIa99hUus1k0xXYokJzcZrDsz2WPW+pDbWvtie1Gc02N&#10;2I13JyxHocpF+cDDTKlOrWAWdrhm4sugYKhqV9WNk6zQ/0zj6mXU+lQS4ttdpiNyLpPPI5Ir35F6&#10;bs4HiYzaFTnf5J9H87tYpCjEXpWp6H9VTvCoo+RpFBVx3fv27AO9kTqadHzTW5zuYWKLJSisbtu7&#10;j4u86SuXhRaEFgQWeLng3HDe2bZtoUvCS166I+FWYYeiilc/7bDik78PrhSvujSesNq6jbniz6c3&#10;Mj0aXcLsodWxMdg5R5J4tSmZoC0uzEGsQ4f/PT/VNIn9TkWpTpwKf5v1mxlbJLg2Mrf/+Sry+ovh&#10;olu9sHQ4+fc2ApzY1ra2trmOiitiiqFlo3wX5SdxB0IGbYwrRxwIXOOlRnLevSPVRg8SV6N4PPnE&#10;+WWOA59FdjrHUA0rtqSsOd/EixmvOwOOaRrLJWk1uoykF1NDhr6913mpBw92GOaOjJ9pNdQgfZqS&#10;r3D+yKm+1Ph1h7nIrSL96/C6mefitDLxF9Jzr1Ozhny8ZYptnP6OAf9R4QXptoKX1dlnDK+0BNwT&#10;1rq3un8Q9WU649UW4aPpLGFz18W6ApZEhThBh2cJd5ttKNMWVvcWWZO26zLUxiIO51m/r09O+tzG&#10;zhq+7JlXTZDAJiVecWVXPZf7HHNJzqBpSPxcbAHH92amlNfyGo6BKIbhM5dbZ6KTomOYbTSUA0Lv&#10;wAfT7ohH3r4EL27guKPXe/DgC37qzViN12hEtGRP0jQeMUuc578RWBjM/s4FHNcwNGHJlag3JNl2&#10;YRztZk1z/XUBqTtWm5ZnjNpMR+Xu32DtzljdYaCbJM0ScER62YTKNqQgUcNlasVsmlIcnYt8/l01&#10;vDjJyC57F3kDa6Og/T6b1NV27ZfldM5PzDXnX7RhCbzwLdpMLx/IS1kdjhGMGhHD7ETrTDyciGnG&#10;1WA5lOg+26GNwayI3OFqO+x8J8E+wyzPIH3i/LisWdYE/+IGqVi/V4gYaV3IFdJoabO09ObKjkP8&#10;/eDDF1L8N0JgLIoNi69NUdj7tK87XLLQELCMvvGCqf6m9vpNgQWVnGyJvqcMn30X23yEnnaLknWv&#10;IxuSbl3SFR8Jp+8ymm4cMeJs711iXaN02FvvRM9iSeCUTZYNnJ0P4aTIbfyGZYo7h32BR41POeCL&#10;PeerImQBlK4+HJ+zCsRq/GbP8K2alRrLgl9pLTG+baiS9HaaFom4n0bzvWTDJV0uL8WpOSC/rPhd&#10;PX+Zw/CeuI1MsvdqaLMSl/hqBm43zbkOb+fVukUem7KEqleTHvsGIwKMH8ewxW5JUvT0xg8xlKEl&#10;1w6mEqmoNZMJ1oeYWT27OV3DSEvz2Sn8VZvgk947m7OMzVGW2YXSmgbq1gfKhTpMYp+VGUhUVJSV&#10;7/re8klTM1a54BuxFHF1UL/3gF8puAI9UiSrRb36rCjRrotlOwOjNL4duxWbh6D3Fx+/ndqA67Y6&#10;Q8FJRmEzFuY3MmbM37b0HjKl+NM9Q31G45VJxSL81mu3erSHIrciPYaL1WpP7t5NkrObTpyyD1pN&#10;PqIreIkNuQ6Tkzd5pFMHvM+3niK3eT5jV6CZoZlz52nBen8pespde7tqkss3GeLY/BsPs6/yOb3R&#10;I3o12WMhnMd+8xLSfa6nl9C6J6YZR9P3rWUrGzI/DkXoVd42vXru+aGph7qt40OL4bzPnuh8Npc7&#10;76Hk0JGiZJJh3pqj9MFADqdBJ/c1ZIv1F+U4O3MFw6+rRKO1h8kqWjbwo8n8m8LUjJHux5sMmrH0&#10;aJQxkQb5IoOzSBsPS+a2fBS+1IaofEqZJymuc+SpPkPePST/B1lbNmEpz7fF5yK+jNUk0QXUPow7&#10;MTxnSicav7/pvtx/KzCiSRz37r4EbvGjAq2B5XRytkwJ9ky2xufd9z+9zKEm93zQRH0dO3a45gKp&#10;bfyCG+eZGBdlu5yotjgtGmU61Jg0krNnjAJSA4Ky/f3JWvzJ1hswdv0rv1v1e8Znt/ea4b+THqXt&#10;NyXjeZWaPVIvjer0UlGWezGRX8W8YbvU4ACHl+3r5yb+R9SZq+Geh334pcFTu9I3KbsfVGd53lLK&#10;81N5RC04thhziRRVhhi3IwN9ZkfVX3F0X7rvkbVSiXAh5sFULpbDZ8kHWi/wuEQtz6/wfCPbw0Kv&#10;sxP1FuMz3PkA28hrk6eRZm/jOlAfsP5CsEUyWWvgS/9+icGAznwNj7yLyYRQhemDUINK8FMJLm6u&#10;yoB2v6wY62bsy6id1RcaWs+GcoQQMiipZ9ij9zxlHPC87fSKyQTVQpVSzZmxqja3Rm4QfSalTflD&#10;wNPAqISnMi2Y0pn6rZueB3u4zp0MQkRXKAqR6VM8FlyfomoItN85cn5N1a3NULHvFGi7xsTymaTy&#10;os6VuVqetvrgPJny5eTE4GdNzVP5VitWlLu0+1bJ5L7bJKuvrIts7EcTTMIcepHvRzM2Ea4Tas9o&#10;SGBZoAXTM36MSjjknRu7uKSw4jSyWHVtJ3a91Cx3it8kZZ95+5y1hIxquVFGUXdpyMjLD8iHSCyw&#10;AlrDSoGCQrbxPDxRePiSYoI83wfvNUVjuG52S6nlwEUVy7COLstajxyyJ2c9/V4ShrolCspxq/Cf&#10;G/TSLKy4xTjPNM8wzzLPGO5Lk3VXXTK1sFPaavaPshGm6sIqm1TXw8V5J5Qr4ay5nF0qnCGh181b&#10;7xzORyrs31s3PpT8ECGhNjuy8IA7VessinUoPn3QhZYJauk7+A9WFacfPDFqEezBaQh5K8ZtbVbL&#10;PfqJy7w/xmP7qp70GE4wLwUVR78aMc32p/6Qim/dVN93Hqh6aDQlUq1WGR8I5BfaSwm9pxqHRfcw&#10;N6s0N+nOv1e18JyJnuY1lYjMVp59+tGB0BNeml+j2dD28IPaEEXJm/k3UlGMMmrxZX6jxGOmQplk&#10;Jr6W30hGGp/0E1kEyrAPqDxuXSgqWyLII7AiHurXtHlTZcE1+nxsuvySaeS7Zhe5kJfvdHIG4UlG&#10;OhbvW/fCNklzjbE121gCGyw5TTUFVx5glQc6v9vTbpu5XCOPxBXfYN5+FZVRbcOv3vAtW6uHhp+X&#10;vTZldGgtz9AAYWaNrVusn1icWXCjo1c0r4F0gQNN4+6YHT58mT9DOIexWEVefe96I9lKYW1FKo4X&#10;Wely6xyMQ3uiP5jt7XDkefzGYtuBiWrvlrlUNnwcG5NPh5uHK590lyuWW3ymI6m0RbbBULy3j6Kc&#10;OFlbxj1uDolsxLgI7g8vSW4vNQprVQkQkY3SakeMCy9PthoU3dimHxjn8W2Cx3cnKlxiOCcTRRv+&#10;off57jW1iQTnbRhdb51b/JqKmFHSR+XK77uf4zob0EIlPWeabCPwfNcuECoZb0VKl8ReeNFi2kgw&#10;y9p3n6yKS8pGqoqt0urIvyLL+95B9QHx+pOcFaKUcGfyFG4qvHPPzzTGtIkQ9301TFaGY8Wn4FE9&#10;TWYTtuQJWnZENS9Zw1050y+vSZ+LFsvlemeUR79wrddKkxY5k0YQHvHV7M55eiUDqnVfCkuLztiG&#10;l8UiFqsWtAoYOJkt54zTMTSf6VzCcwhDC0L56o3OWhE0MMYgLR6D/mm1KO0sdk6rvvztyEHt8Dd3&#10;uvyrCyhvFcMCCeesBlPp8IOQUUk5yA1Ub/jrX3xK+sIgLNqiMdUT/GKdsW6sOX2WmpeIZFOjY/CM&#10;93hQF06Vi2PvKvnyWjIn+g6NqJD2ntyq0BZMwmpIebNaPok92QbViKd2G/3pc2+MP95XmUsb2Rfl&#10;+JLDShU+wPx8Srl2uZj3z3BP7UUdhUdffUszfvdIePccndzjtQaNxLIq6/Ose3A8uR6JV3eHL4mi&#10;rs/iURZVpclwq+CSZ9P5R6T674hfyqgTFbebzXS/K6+qXfRSXqHGOlDjPMmW/GVSbEfhJb+ZeEnU&#10;XBTbZJKgc7HnnFrbNvC3hqkNfNs2OHjbW55dQh0sQorixMz0SOr0HrGgkomcKpWS3Jhrs+ugvni/&#10;MEeQ76zdVlAoWeHHG+/dYZrp1uk+VOsGDbXuc1jVyTUj6de+zBSKmPa4pad8Tuh82eX7cn6pU5xK&#10;rNVBKSUAk92cfOWle4miqXQIqVHH7srumPpWeovRglrOUNRwUistpspsc5xKZaAf7UZDnExlk3Jf&#10;g17UHVoRfzg3vSp59LMuJcuSW/rRxBY85F9tmjPKtsJqYnp0sxitvWv1nFDhn+9RvEX/ei5YKPMS&#10;2TB36123DLsMhziPOBeTNyM+q0x99nu9qy9frul/d3CrNPJhlfbu+Xh/sLXZJqKAZiW1UsFUo+ed&#10;X8KKZqXx1JtWox204JLbXrjs+4P5c/dtl4tFvHazl0lszjRq0ck2jOrweMH9B5T0zJgzh5p6m5i1&#10;lsufJzWeWUBqTR3Xt+0KHPCzD7SDr7C0CrulfLea6mynIgmNq1KsfK1eZDUYp6kqq5IJd1Ie5MA1&#10;pWy+wLGZxPJWN0sVl24/HHVzybLYWTOub/E5XWFnjMptxqS9SwLX/MV4VL117eLFpXp6E/KU2uEl&#10;Kps+GaVBRsY+BOXT8Uhd09/snecSLuCnmcQ9i1M134yZYfnwnsXFIz/WApOUKzAPA0tvMJVTsIU/&#10;JFJ2b8AhoorG3q3kstp7tdaSmtaiulbn3o0Mglyqvs45WUcMmm/LpH6OAfaJtB2Efmadl/YYqT0d&#10;Lsp+hjWAP43gZE6eybHLobRC61sMdTVsSj9wzeC16bMs21QdexEFUtVMh8/kpEVIqmdrhBWbTVwJ&#10;O1KVH5w9i3mlzzmx2h+v28aLY2dXOlxoyWIhaWcweVpvVVdSZzX5uaybMsGKOt9y0c2JzF213j6F&#10;6+VLX7N03T/jhvndW1+efjbMo3erQPfts1d23OMxc7SmT5LC/Njo02PuBVq3DcbWJcKlPj30YBol&#10;qKduEKZ72nNXlf7e63BujJhhw3z1moPJ3S71QZU3BRf1TPiy1BlGlQIYmko040fybstMycZJCDXu&#10;221xxTFn4hdnfFzYMo7WbKN8+6V9Dn8tggVpr16L4nokqvQsFzODJOaNUmqZa8oZKKLtbTkLD6mZ&#10;qrl7429Voy6ay9SaM8080G9RrhAuez5w4avHbpqSl3DV/daz2lxT5zmSg1VmHydWrm/kho53rm2a&#10;iphR+Zl3xegdfplnz91I7ArevfiH/iLni/hcatKmdHlhIzjh276yzK52RumISmsrRh1GzGhi1sB8&#10;prp3NBSUze0xOd7oSsE0gjw+yQt4bWREOOI5uRyVDvGVcTwk9gGzelpKYQYaIgc1VoF0QgdwXpVM&#10;Z4qBiIPhlI6xwbKDIxnG6LFBRT56Tt7pZLyjCQLWitczXuZpRylCnlu1vvsFL8nfjbeseK5ckxPa&#10;tRyXY3u7J8T4jayKu8rO/wVffK9A0Gb8UGaRNXc+ztTlCUwVjBdJC6gluOgR1IylisSpDVz2T4Ng&#10;gz4eKhq1weHh9OcZDLf0d+bUngiLeWkmTbBxOrc+9mDRdvDy0PdtcPB6qndkX05BXNpM4Lr6KjSg&#10;uXhcm0m8chetZ9cKdw7rPLoT8caRpBX+YvSka4m98t7NCGTFrNeiC2LIOM+/RISjn2+5Jr6Knu/+&#10;XU2u0NZ12Ii4qfuoQOtjv3vFXbcLEbp3srDCDVMFPhKpRvMrOSfkPmQQi3rLMFIfj90+lllIei19&#10;kt/c1M7l69ZkSotAFMVszHRM29fJ9IYrDaqK2qojj4LqGqiIWxviRcpzKL9aCykp3kyb7LRzQOJm&#10;uMSSWpZm6MKHUVxUfMVPvLAHHspHMWTSl4TjThHL+UGTK0GEMSIy+PVikZkpT7v40NiDO8/DVi+j&#10;38RgH0JK0OzM5jl/yHKr62YeUj4OS1VhjnyCp6iKxkR4bSgmipZBamG5PLVfTe16rfIz9S+Mew7u&#10;RY0hSvKaZrsFddi3L4gvxqlQJD4Pzn5NX+tCg3YQe3i34LEK0hWe+PMtif4W1J23Rl1MDc1z9ctm&#10;m4soe1mDXW2FCHlwWYc1x9a/EVqksLRIJn+gT+Q2adiZfjKy9wSb8W7ktfoPZzrbk3htVh4wxlNS&#10;BL9CkQspKL+30X/ViFlOmyd/Jr9JvNOwg7JaxgjLYZZ2mLsgYqK5tK2wlnqyRgDeOmZ8r8gLHmPc&#10;MXnxMfKVbksOg30TrklaTbYqc1wmMmXkPFh+2cZ6rvt7L91+8Mc1Ez3X7E/3AmLtsOhkP7+ulhqA&#10;1RgsXuCK6eSkVeLzDrHD0EK7bPrtbJLSuwln77nGPue+3RoBR9qZImn2aMFwkVznvXi6h3pDB9ZN&#10;U5xnmLb9MiKHVu5ePWNoPDzWSOgyWru5ZrnUHGr0nMhTxONW+Rcl99o1k8aYuMnhJaUn/F4Rcibs&#10;+wdBuyux2+e3Xhy8mDi/kbonvJ/0zWPTawN9/uFBdkNlzxrjls364qO3bd2ade/XdVCRilDoudz4&#10;ArXTJnPA3/00dEp1Xz/S//w2a7vptWjaffuPj4tzruR19UZtmRSKqbrfHkJyEhfgyEmMdUrTOzcr&#10;gVGZXg7fDrLet9GMOmiYE5H1HhTz1Sp4vzXxuOC9M2NreWiLUPPbqp3V6UWXDGehMgu18Tc65Tuu&#10;vNcKiKhqXJcLyyg/Ncq1lNL58uc+1JSyEldRjWQb5RBKp19M0VjwdDty01oKWu9kOmBFi9PSQpec&#10;eBMzyxO3FtBIwLFTrm/KH5CnqlVv/SmYVYl4XlyqMnHvG5+dfr6vjJlIx+b9vUg84wrd7+KPJ+wo&#10;KqV1t3SGAx1t7eaMGn34E4npp2dj9g8O5+AMapWuM3gmzcViy1pww4DRbVYtxyahwBib2t43zJJH&#10;EvZcbrS7Bq0VXZ0Pn/mMipAO7H5zRpsWv/mQzGup/HWaxNUczfmLZnGvVfFbEpf7CftZsu4p78al&#10;WLFntb0cEySgokQdDNZ8lXajEoWWPHBNVJFZrVxZYdPG1tqlCKUDu0OoI122y+zaee+z9P3SWN+Z&#10;c0JTRC9uinEJHGrA+1zqd6Uf2zTaTcoMp4ataFaoT7pU5a7xDfuSN5kf6Q+rs6NH4n6VdUB2QfN8&#10;JXCPKuZLY278daMYXdeap4MmhtPhufE539krJ3an7xsFzYSZCjSq1+r2PDJ5fJHngvvF5LX0Dgmd&#10;0AvC2mkM+UTEDpSFWBrjOF74Ry32tHIsb9qKmUoELd3ryzhtPrzkelhykPlhvYImPLgjON9jfaVN&#10;zeJyu33gvGGrtJbUPc3kiBg9kmx2tcc5Gzl1fbsBlk8vmn+woOeam5nxizoQtBox35DJT+C0odPV&#10;KqLfyI9o4qRiGUx4y2s5n6kluO1GxeiWf1VYduvhiCad9kx/0df7RiPfjHid1MhuWqFoYaj7zLZn&#10;M6yFTg3VnMkb5gmJDk03mfpSOiJfljTEaHbnrWFqnFPA5XmvJ+Ptu2m82Pb7G0yvmaU7VUbQZsjO&#10;bnP714zwSXY3PlJlVvIkdum5M1YvL3WPJdgt+mNUMqfr1KxBmsjTpgAOJrjqtN4fBX7MtzN5RDbf&#10;GtNtplPsNMlEOOQbqfTjNUsdmsNUle+xyWzYPqT60D73NdznhncU5fbuZmm0X7UK0XX2AppVhVYx&#10;N5vp9zHXHq+3ESnUJ7kMyV6JGjEkX3va77sgnkfZyfhiUrm1ZkzC9mPfWpD6Ur1KF31AcRnFK1nB&#10;yOkPWLx3FXPaqz8Fo0zSez6vxhshk77hkiEh9p4SO7pIIjc/e/1e19c1jICJZ7oJ1z5rfC7ruOI+&#10;u8t9zyYh5c2ukjcPz45KVw/FyEGIeKhEjb9K1tdwGd7J0qTlbCGXy7PnjC11ctcW74zzzGV5P8um&#10;NX2fh6Z7j21zV1gqb9Akf6bmYRnRxT2pqmxV3qav2iKPMF8HIVvbb9iYlYr4flRRE71WKrR3Df92&#10;R/0T6WnWPf2p2y3Z427LkxbmGNpxPZGs2pVH6XLC7gV0uxlGovtOMzVLaF7c/d57gbgSZhqOWxVp&#10;S0X6ma1d152OjITOrY4LGiy8/kMgMSHu/dJkv4f3QQKfqgL1Jr3HjT30rYd6Fg2iyA4j6pYJlu8H&#10;yIrpK6UnCUfi6qfabBVCI8teqMkTphs+Oi/NTf71m9sk5TMC44ErrqjZsR+ea5vghEkfuSPPqRRL&#10;MnNGn1c/wkylkb/JuI5xPtRBF/7eotwiVOqLo1O5u46ETpY2vt2gjqhamZTj7gHvZvDoDV3wn7R8&#10;kmPT7sfZZjy61rAAXyMm2lmDiyxP5aAsEJIRX8uYYqO5GLUzAp+6/mjSIV5qLvsxJ7aLXl+IrZOJ&#10;k49vHjkPIZxYd0nHcRG3vy++d9gmy5udIyLRQ4JLYDE9okWjnYAyU0J87NAs4vu4x2EMw9UqmcdH&#10;jzv1OtHqH8ZwOk9Sy1YMu0wcdZ2xno2k0x1XCzfnIGU1Z63X6g/8WulFO+bZcbn46543pe6MHgYX&#10;CkaW3MFO7n0OIZ68907w1xN7UZgFLEnOo31S8Lbb/d+RHDkeMp/gRAU5dUCOHuwcPHw8CBcpdu6f&#10;pXTAeYhaTolaHfitsIB/3NQKTgb2ju7UwIf0hzuqqyP9X40Q7qZ0t65zsAEXE04OXnYObl4ubk02&#10;tmvg3z9q/uwdcjgFfqnGTkbA+/sHUxE4vACnb0czG+tbkNsocHn54U0qY2P8a/4fjiqu9iZw4BLE&#10;DvyC/grUPNzcnNzUcOo/y9i5+dnAKKFAbf2zjI2ND+SOlXFwsAEcFH6pxwa5Kx0r4+UD/l7Hyk5g&#10;cLDz/lM9Dk5O4I72X9uys7H9cz127hPsA45Lx9py8HIB3x0o/MNmTjbINe6/lLFz8/IB17hjZXxs&#10;x/tj5+bj+WW8jvYGwD/I/ofLvpKZO1gPXmpWRRsb4A0HLKYGqyVpDbcBrnF/pm8B5zhBA3YOuKEh&#10;nJsfDufgM2bn4efnAvuAi5eH3YCXg4udRxjj91X+dMtycARb7ccCgyXk5cegobktJ44Bvl/gPBAW&#10;EBoQlMcDQgR0kMADCsWFwVhBBqoH5REBEyTwgBDfX0AE0lAd8JUJMPyfaei7DAh/psF3HsCwgfCA&#10;EEEKJPB+ZlBALAAE2UIOhAeECBogwYTIgPj7zwD1+WfgRY/BhQSDCYICqA8xIMie/41+CX6ykEGM&#10;sP0QZOJAHrKdDQgRELZDdh0ix8H4cSBRoR0iQ4qDCYFyyP7j44Dm8hoQNL9Q+tdAAzLQWKHyX205&#10;Pp/OYB2JQed/N5/O6MRozuiDSKFYkIjREHYIg74h9gEQO5AcgA2AGMEGyT+ugx+QHdBe0gPiA4Lm&#10;BIqhgIhhl5FgF/8s+qefiP6gdv8/7b8B+iMBmvoZ3ztm/zlg/3EeqPoj/N18/Vnj7/cfHagEzQs0&#10;pt/NC7R+J4W/mxdoryHW9eovjRF7DeIeIhOj8eP8Yz1vgDJoPgSB6oFCwXwsgRjBgebj1HZfQvqx&#10;70DzfwqI/k5aTw7U39vNgUqMxoGq99c+vAEIkN2Pgd4B1QFtAiE4kN2I9ElMZMzfM5ExidGQMf+Z&#10;iQbmCGLeAvFx5q/nnyKoYwvqnAGxNVgEEP0VKiCjwK16jhp2WRRmDzODGYDvoaGG3YTZgNj4r3qn&#10;S6whwfSPfKC612FI13eS1qqI1QnR8LA3vF0BHxJX8lrV8E0iNCgmAaoRI0SDyiXc3d1BhAFLJQb3&#10;LdJ1kIbxgeurOkRo4AsLvMMMjnygespbhGjUsIAfHHVwvRhcLyzF9kTYZ4xEhFagToEG9VEKrjtp&#10;UaCFgZjanvQBos6v8R/g2q95iPujvwEGLygNA/GP6z9n7SMpIdqP/Fbs/S+g7TNtCjSoDlTX2PnH&#10;UfnX2kPzDe0N6F6DgjKQP5Ab0ATQR6B1IKhtmyb9DQ1D+htBZ2GwbUCAzixpoF8D4v7RB4WKMBOY&#10;A8wWrJI1WCUTsHIOYO1gMIWfgs6IXwWV8/28htiP4PPvj1/3CaIcshuyFdIiEGQrtL+O29oO7IRs&#10;hez/V7bKg2uyQOZAiP4hLiL9K2sL1IFY0FQfZ/Gin45lA9qqAiH6/1csiAGx0IDxx1lhp2RZn4Kl&#10;/pMBsQhOYC38ZCGD6383h8xghdlAHWgNfze2C4AD8S6ewFMGG+s0a2YC2sucggUxINbVE1gZp2Q5&#10;nJJF85PFcgJr+5QsW8A6zf6AGBOgLu8JLHlwZp9mDk+7FyEGxLpxAivnlKzT7EXofoYYEEvyBNYZ&#10;cFCdZlzGoP1p5vDuT5biCSztU7JOuw8hxgSwS/0EVv4pWfagPRvQ7+4viAGx9E9gzZ2SddKepwN9&#10;gub/589l0HO/ILADHO2wG0AkQFAeCtDaLwEh5uh/47msBByOxMAY6PPsKhAiID4PobOzBDxPQs+U&#10;x+1mANfeAUH3xybQr3Yj0lB7ASBovORAeEAQMxbld8xYlEPkWJSTmC6gD4hZDITg/O5ZEGKSgg/E&#10;vx8n6ZlDZNIzJzG5fzLt/k1mHKj/98y4H++GJzFB0x/jZDnGJAJ5LCBo7yDGD4b245kC2kP0QJ1A&#10;4kCfgcCt9Ncz0COQkQaLcRaUSQP9GhBrrgwK2WAsQGw/nnnoQF7hpxC83z3fIOwIBu0gO5KBjtvR&#10;jnJaOzj+Yzvu/rRD6wQ7ZMHknW4+uP5jO6D7AJoP0hPsgNbsdHbw/K0dx+830O2PAO1Dpp9pKEKs&#10;N8T8M/z9uy2iXwJQGdp/0L2NuKf/vd+B0IDzBNLf/w4E2ncIjh5I8/1kQjEUEDGM+r/3Tgq9H6KD&#10;Tfl39ycyJjoSMmYrEmKcPOBZ6HdteDDQkTpBO0FgIxrQDSASoAMgPCDo9ym3QIy4l6CzCzG3CA64&#10;/CP8p2v261lBB3qE5hM6KxSBbIEdUNoAbAQQwR6CDKT/qfdWPhiSwH/3vRVqC50f/8l7K9THSe+t&#10;qRyEaNwwJFyof+j6ad5bofduLKMjH7e7pGj/7nurMuBAQgfqAYLWfBwI4iPeVSdBWgtsHqhMGujX&#10;gLhv5UEhtD/MgRB76V+9k0GseiCI1Qt0nLUBNuHvWGqgXTTQaVhloB7EagA6ztI7BesOaOcAdBpW&#10;HqgHsSDmcdYK6u/HJQranZaVCupCLIh5nOV9CpYCaOcJdJpxJYJ6EOsZ0HHW2VOwqEE7JqDTsKB1&#10;hVgQ8zhrCOX3cwidLdxAp2EFgXoQKwboOOvFKVjQs58B0GlYD0A9iAU9hxxnSZ6CZQranZbl+JPl&#10;ewJr4ezv59AKtIPsPM24bEE9aFxOQMfHpXsKliVod3xvEIEyLCASIGg9/x8vZs/SQBCEYcXGwo8U&#10;AUUsLBUVEQ0BBQsx8fzotEgb8CJiYRALW7EQWyt/gb/HX+FfsBOfV3bDZrnczXHEg5csuzv3hJm5&#10;nbnTeAqFteJ13LXi6ucJJLV9sl2hVrTlk6FakUbfOOF0OOtHfeMUf1StYK2l+/9nreBxn7hFddRH&#10;Ycx1FjUMMd9kn+JalF9ipUgs5UnMmjewtrE7RCHLkl9j70VOm3o8lV9JhfxK5JOh/DprPj8yOfiG&#10;Dqcgv5Kc/DrW/Uvl13X1XqQLU2dKD4kf9iKfHASaO0fhFfYiWyxsoDDmfqxz5NJJvYjOFLHEjFkf&#10;BlaZszJxrIsM1pKBVaYGHDnWSQZLfXWRD1ews/pwz7FaGaw3A6uPnfzvYzTLe4gfx/HaZZ/itY/i&#10;eO0YWPfYHSB//zzWGvvEEjNmfTOhubw8vGO9iyws7RFrHcWsdwPrAbsGsrDEkbQ3ZvUMrBS7jrOf&#10;4TfPhwusi7WMYlbNwLrBzpqH/I8/1mIG68vN5cWrTD837VhzGawXA0u5FcdrlTn5kzQe9D3ymZ/X&#10;syBeHemqIY1/AQAA//8DAFBLAwQUAAYACAAAACEAENNDj2FIAADkaQAAFAAAAGRycy9tZWRpYS9p&#10;bWFnZTMuZW1mhHcFWJTd0zdLN0iHyFKC9BILLEh3l3Qt3bnw0CEg3QpIp5QIAtLdiCBd0oLSJZ3f&#10;rj7P+/zf732/69v7uu85M2fOzJyY35wFICEhOcLff34tACSks38YOD1hQ0JSpUBCAsqoyCIhAZA2&#10;7JCQfOE6qP+hg2juwQUfUZCQxOF9R/9XH9I6KlJwGQoS3ADSlAQSUj/8lZNWkIIPEf9HtRU+DuEX&#10;TpCAstLqCJoB12OHUyZ1aVkOECcvNlPv5snmbsmvvLHefmw+IDfQxdweW0QEyKVs5WwDswXyw0Wa&#10;QC5ZO0eYlTucOkJhVtJWFi6WVkBRUWwPmLsV1AnbG1Cpq+JCDCJsu9H9AhLq9e5fkSttBIahGocQ&#10;ugaDMdVTJBl6V376zGYuqaSMFbFoznjN/Dq+zbE5iTGZ5FJUwBnYiwqdBOm9I1XwWijiNmihnOm1&#10;HdXfsm55gae0Uh9j4XdoqyKLca2qxglW1qXm2bfxkPmiEOHI3iX7Zd77E9XMHGq2oO9ld0P947Dz&#10;yjO/42VdopGQ+7qcqT6rM5hPiHbcqJCcS6OxEa7Wj1IUXGLDmeT5cdICJFTMPluuOs195SwvLFX/&#10;KQ1bSIXL8hiT2R15tT3OuYYZDgvpbmhnOUqnYhdnEWDO/cNdhqfBewLKJvnqBauBqaqy8QU6s+2Q&#10;zuhjyDuSQd5qm+NyjHqkuEhIIsBmrju6lmJk4QJdXV84okdmtDx5OySJfc6SphLV3cxfHpmqO0B1&#10;QxL5Z9ZHqqJ+1JDXDCS+brE8N/tRGFvlFIA5K2VO5GX7E0yUi8zaUV0LChXlpcmkkEbVGlPVdX0U&#10;xjiQpIqGOTOOiEwr2JG32h0iZK9zWmSXnp5RxedXu3jbamzKdQj2sA8c+yVL2kxgz7rwJMohyN71&#10;ubttnLg1UYUUv9tliHXVj76CsT0vfDnvD7sebrMPNXsYkeV+FzY38c0NP5sPlg7mFjpn1KZaxRWB&#10;wQAAxCn7tdHwUbxO+AqF/jaWK08JxOJlRe137c1dIX+qtzVNkyZRNTR/xYoxjIB5jJI+vNtZOC78&#10;Mt8r30A/G09rM4qjrTfy6fvA2x79g5ydpgnq41xi1J+9kt/H1qWd3kW/r3zGHLmX3j5fmHhV4GIj&#10;EV4m1R9u1m+iAcWfGgmdWParwDWhPCihyh36MKvF+Rpj0z7EbW5o+sD37rCp4HMBvfIjrxaTh6AP&#10;yV48Z8KiblYVKYZislibjgNttM6NznhOPV1P0K5CZoPUxa7ZPlWaErAvXTTXui8mu21T2H6kkde1&#10;7GKrw7eazg/h6PjLXKyCZpc4NA5QCghGGSqf2Baln2+jmeTTx98yJZz+6Hh4htG4OMBO/cwXajFF&#10;KFcULtNgPUb94nl+LM89et1IyOu7utWJYOb97GHL2ul0tcY4g7uT59jcBmXz387LrL/u+mvkinyo&#10;sem3EuzNbvTvD0JTaJxSXiSfHZiv+NYy/TPzMHOTf+RNHJ/f9ebF9fWva/srN9H47TNTerrqG2wr&#10;Z8u/0w7eQmQrIkURVFAAjOhENHn+I5G1fVytgFzqUJvfX3crZxiQ909Sa1p5uHi6W1h5AMF/BFIu&#10;zjB4vwcQAQTwrFexsrSDSrp4Aw254QJeHm4gSEDAGBue+H/7QYz7BzDU3V0stKxgQEO4M2lZIJe2&#10;lTcMaAzkknJxdHHXcoVaWAERuCLlAQIK/DYvKgrHE7jH32JtbRBQECGGW0cgy98OhP7Dwd+IBELE&#10;Ag9OFT4NLgkELDnDMQnIJW3lZWdhpSkn+f9Hq/AXKy7ftElEo1w0i8jEgHpyEdF9VS+0DJuoqSr7&#10;0RVSivcVyYq351gZNyACUWXUGN+268vV/EIE0G8B4vMoBPIidHjo5n7z5511CloRrOUK8n5bvQR0&#10;T/fRXqy1eJkza/UanV0PC60I/RT+afJN+rmp3acMyheRqRUfsr8yvkkpIXudoxI9UTulhDJVsa3K&#10;kTQ8QsTZRXoxurtGE405vJ90cK96ztDhG7M4HkWv1ulMShNAeYmr8WXKoV6JpAPj5tKuAX3x1+Oj&#10;STAqcgVyWkAWkff4APNzVToxrPgx1l3SSsxWdJHWOWuuBqgpCsVgytoLZ+pmeuuk2spkqPvXNa4E&#10;twbQAwFnpufpnnGo3k1WcZNFI0HUMtu5dnuU2Oyn08dHStWmVU0K0CC0y4TrCX9kb1qN07LkANjy&#10;TzlT00qSZfRlNL9x1xIclRt7T5DfY4qP42dMu+mDDIKznjZEtUXkwYc6l3VzFltJpYNadqvQ1S7F&#10;gPK3phluOj/CloZrDd5+QWZIsOwoGdkIxggWq6tsLUUbmYAI8BaQnSjpOjh/KJNY+JChr4Fzx/NW&#10;2CRh8JlTy5vu17TD+M1e+ZTDZIr949tPgyqtfW0eLcyhteSQLyTmLk3swdApfObEWiFcP9AffzOe&#10;0jSvL+yU25KWZlAl4zCfLlMULlLP4Xnd2yYLFmHiGQwL7xmGgujVJogcl3yEEr4PhMXWkLdxFGgU&#10;Cw9UuXYMfdQT05oH3NKa1+5xU9sQF1ULzGXuYSp1Qbrw0bDdnSCkrJMBLGe/WtU8tckgquont+IB&#10;LJEao/OHVNcjCfevMqqV2E4Z1MZAfIb7xEAMYltPgQnREgcHsT18kc/oLZej++0ODrBbt19xSzFO&#10;A+Bq5/767su5qo8ct06ayMJmvtGp+Z+PvLqxvBlonhsBJpnwdl1W9ccWNBc+FhbvXIWMMTztEhsU&#10;/TLRtDZWfl9wX+ZcalpKPrUibB9GKfyOMYA1gO2OJYA5gOtOORqm30x/x2j8pj2JE02o5bAtl2nO&#10;r8oUSrwUbWw77ZDLz6yl+tlvg3zz9W3rbY0IdTVJk+mTlJKNtqM9rPMR3DuaNgoYdq29yic/jmNU&#10;Cj4CJvRs9Nl+7b6wChiZ/rfclHea4MH+uVOGEi+jrM3UaG9ITjSzfNRhjFrvwDovckNO66XJ5dPq&#10;dyhn9ynE3BDIqhO7MtMg73o2xE1H5hQbljk2YhyIvoJfoFDhNQP+TKo7X1Ve9QzL/3Mjj/G0XATp&#10;CB/p100W8F+Nbd0xhYztofTxWxLLN+0yXku4TgeG0hEP3cK7OraGpcQB+4RnHVQLr45U/X/wFsRg&#10;nDW3rf8slN9AT9KCVK/c0GwrrS/BGsa9gy9efGWWFqYVoHr4IEAlbEr/QDZu9UtMH8nN+38C62+k&#10;QcAbiJtP4B9EQmAXQgaHOQUpKUmoh5UlEIFSmkDjf1QQ8PoPKv6Lvh7/LzxFQKQnHAZBQC4lO0sP&#10;OIAi4Btu7z9wEAT6HzaloDCoo4vNH2j3+BvT/0VOBJj+9yB+Yy2Xlqc57HdF0Hb3tPoTHWISfzol&#10;tCVkJHXYJNztoI4cki6OlirafzBa2srDwt3OFebijg36Ex2XjDP8FmjnDA9ABWqh6eIEdf5XImvn&#10;7gGTsoW6w4sG/CoJ/ZsBgQSAXLp2ljDb37MUEMRGYPm/Dy8vLxDx/pH80+LnBwP/t/ffcfDWf1kS&#10;4EHEh3jAYMRe/fuAfy/iv/3/tv7R/E3/yxJiJMIvYtx/0j8WeQQQK8wNRFBBQaHfWgjNP1544RL4&#10;GLgtBP/fdvJ/1mbE2v+7wH8WXBXqBK9p//t+OEJt4PsNX1jEQEl4fcY25ADzCAI5eAXAQB5ubniZ&#10;5gYJwkuvAvyE2FlIONs4WsEj5ZLwsEBUfyFufkS1/MNw8MD3k0sK6ipvZWdjC8MWAIGBXFowKycd&#10;IIgPrqdsBf29yfBd4dL7owPkBwn90ZEHgnjgp1bCy+b3pgL5BOAdKlDv3xz270h+xwj/92DFAwT9&#10;uXb8e0R/C/45o/9U97+vHn9YEOLCAeaDz/T/8/8j2w/L/7VMvcuLAMNDQ0ib1fYBbEI/IzERRoSc&#10;5B/C+PIRVoUdN5GXK8MjQk9Z6GMSXE43bVfqqFFMXMGJbeBTdqlFm7ZVQcjWYtOPkdU83h+f23pW&#10;ZZtXOtrxSz1+Xiwftr0q1xoW+pQF8dzJKufadVmufpk+aE1P6DkfpwSJOsfBRWmt30s9A3Ao8fQ/&#10;KmA3mm/a6YctN8QRbl9UODc6WUFobyMTW2srdNn1c0ZTcIKnKzQSRydZzO53qGdXMkYxIEgCK9Ve&#10;83oBRwODam1uQ5UWdylBcqKuk8nUukjrs9oRpaUe+81nBql8OchGyz6/okH+C7KRdw2+PBbfuMDF&#10;IOcfwfSog0EpkBNgEhYDWFP2h8VTzz1Serqvu0y7/FxfFq+vzR2WxGAmNCX0X++bOCN6ZnONIA/D&#10;XFyxC5GctI2+eLm6wapvk1ujlWuTuDpuT7wMm5lNPI7JtzIbmrrYRdTwgXkWvYAwE1RuA+92U5Bu&#10;KUowfgk68Qf5PjN7eW9RUJkmG1dAkfkvDaiYvjKrRqsYKJf88FCXWuj6/v7zkJ0eWCIUy7jZwE3n&#10;ktofyCZl1gtJzUC7BHZzhn3H5EGvy/UPTpQkDGvrro2yFqMKxMfTp87q9kgviL5ElcSW6NzK7THK&#10;YciNfxNJMZ1wffZ0+S6Br5x9TS6vhr6ezlFWMNgVWYLe4dGhpDwdpvzzmGYbLOIc0hyFudt69NAj&#10;vvmwzjDmyDea63K7CWff+JZFll1GStWpHbsLi0hDkhq5U3DpuPluCAef0ONucURNYFHhGF7jpWJT&#10;HzVYjH0DJe5v1ZCDpk9YNR8H+QW9iiG4v8GqMC68US0QyVA9/SZCWrnaXRmGzRaWKR95GS4M8ACk&#10;AX4gcZKmEteCVT+t2FfMxd7vhJhwWSabawtgcmoC5lgu5VNf1dNBFS5q6TS0NUMo1YhFqKJfcKew&#10;qHu+TC49wojHLO+/dbrzZaBdqQ/jqF1Pd23II2SuBqMM7zc8IcbVswgFp/jc+XrIqIUqpEfYjaIY&#10;3lIwoKX5vMcWYBpTDzW2JaqJwvGcxRFiJK7WH5xefbJGORF7S3DTM3+fz9DdQzVN4F24FahoUPfu&#10;NJODVArPF4pt/70bRS8Yo27U77qHmE1eSo+FfhMTV2Q5bOppkaOkgOaS3ifn99oCOuXUoTuvTh+t&#10;mUwt4mTxrHlNPHNkfI7ZkvjD/M1bJKkr60HlDfIXuNgmXSj9c/HBb0iK2wPbwhO+pLha2trmBKYU&#10;F9ynV8d/kTRLP7kObCgx33+UL535uTFQjYx5S1ncKAHr4HQij4ncNNlCEkzRRZnCsPGU5+4YXezE&#10;KPEurMa0JiVLYc/pHN/U2QvZBz+IHz2IF/2BA09Las/SV6t6xV1wMXFEVNoiZp52iLOIQrjbhGnT&#10;djUA3Kmb2zaArvB89dlGGgo+sg7yE1XUoANaM5Q7JIqbFKzaGLXUtozI13FMt2gWWH/N6HWvlduy&#10;mFVVpymAMy6fm4muDjtGbgCeYJwi4X882/gZzFXDykN5tErhH0ezST9qYh4xKN15HxZOQJejLiiY&#10;mCjkTScx0TTD86BxjvxNzV/8zo5+T2pz+d61fcUXdV/j/LFh7uCxMBXuHuWC7FdAWVrWeqLgXG0U&#10;1bK82rptp9igr17CTpkGzpSmZ4O6ibqJQbshJgmqIgp/yFIIOrUfErYlec+91bdHs4lIoafAUszn&#10;e8thesQuFH1Zl60U87GNukqewIMpTdSPKkrHC7UG5TlLKtZ03HVuzN1Pw0YwVxjo1789ag89Mg4T&#10;rks+k3cSn8N0msCKVlWHvSzQKtxClWFmgUiMl2kc5QgjCCy4AIWEJm9rjAUiPg6IxleH2ZL4t/4W&#10;GEiMY0frqNfZk1Tm2aLJsLEY8CPYlwUvCtUl8l9KooWXa5Tm/W5Os2irw5v80e7qr0MLHpNsUskI&#10;sXyW0MCPdo9DsHkssyzIeZjB9EjRwbKPkGSQSADqqHzRSAihLQlYfU4cihKuUlgd0o2OTc3iSBWO&#10;hxDyRUPVcUPNKUh6qPq4WV5JgHCjoXEINo/CmvomLAWvKnSDUV715UaRrDsRI7ME4sOfnAIUwkpO&#10;sdD6GbuKzIu6QDeGH+IlX0iDvE9oGyEuXDSOD/DArJOicnpM4qbeK/FolmU9LzKUHj+6UfYRhgxc&#10;GFdATtKWt4UmUyU7jhNton76skC3EM5ysfjyRz9RPw0uwCB5TiVDwOIrPo4S/SQOweZtjbPc56a9&#10;Ckio33adqRmp0wvNHGSmak3JmlilKVILXWFq4b+kcU9Dd2Hmp1qU76bq1XRwfX68a9ttauHkKoH2&#10;RVIvtpoMSt4NgONldCokZAoD85lO8Y8oHavUGiWhvMe6RSifq7vfn7D7pPmLi3IqYWxA36JR1aTr&#10;Txaqc2xIjGnUYB2XYApKE846lPmSyXRobM2z3sbUlNrTYvkbSKq9HvvOdCqOFVAdBt6a39Se4jMO&#10;nuLmDq4ve3dE8vAsLMN1jcT2HQZ+wPo5c/f0PcCXDy96GrMmF3hKtyfbiJOPno+cT5KP1JWgTswJ&#10;0M/MEJjZ0OiUDANKIuW/ajTiJqbxyoYMfoH99bBrXfDzjoQs5EC+oPqxGVBDEGe1WHpNMyg05wl9&#10;+CJrAZe51j6GSOJRruyZ2uTqVdgDprsf8T2LuF+Bq0hngfSayy2eNST3UkYV4oI72vfy121WWBBg&#10;zJr5tg8pSRqabpGWV4g8RdZTIIoXWSebnXvw7PWRGrqXSbfp8EfPokQukTcKZWARLLsc8mtQnhqG&#10;Xab8i8Kg3ofqB+LYCxcz9t7vbZ3BmK4FZsGc6nj3hcVqKE1dubbcrv5ZBAEW3KNrMfdLaBfXudKG&#10;dauJD24P3g8oxSgQkpUEt5UKz6SjFVIKs5tp3AfroKaggG27B8gD6T3TvdD9OfJr5tvZy4QTaDKF&#10;k8UNwZXh+CrulwLgWkcrkkUXYeZdw9WLoPwOsOvrX2nKG8ZSyUoJ7viJ0bDD750rycinOUdfqyjz&#10;vD5JC1WcssS8LvtsyVS08axJMX59SggGzpaxmaCEQbLfE3sqy8FGQ6aqqdYCX2rNLKLpb1BqKH2j&#10;UGOQVKaYBrmjRdlgcry3OtBeIKI1kDVIRV//+fMVein0vLuRJEPxezzZBI+Lvb95kZW4wkjUrLTB&#10;uuJuQb2oIm1kPt9oPZ46T5VT8Dvv8SV9twE+7eSWw69UjK99D9vFyBiezHKc5fgOkPg5eXzviITU&#10;dcf3D86KfRVIETqm4fD4tn7jbn6MnSO/2WuwvpJJ3fjOKVH/bVOZW6K+YOQnvOjsLwt8EWkx2XGg&#10;vOyZMeAIWV6SJH7wu0xF5Md415ascj1UxcfdQAyTRJRVyi+M79fC8azx1IoeVx1q55V95ArGFEQL&#10;y5pwVSVNdFkVNxf/Nkcui/pePbjejX2BDNsWhW2G6uQmRDMak4XkPGcmMdc+u2+4XfYZhVRZc5hm&#10;8RlT0UAhfw8D33f25sjv7Mijs7G3D0qV6VT5d8TgxSv7yWh1LblSOzRJOf8bjornxyNKKCHtwgJH&#10;0eJGmH+xG9dn9DCxrVNLslF9/+sVFUoAMV9zUHngG101TP7zJN3MH5/O2so/2CorqzPzhafy9V/v&#10;7i5QtU/PtqVd21fckAdMH/cveJueUS2JnU13Vuz6mOK1VqEv67YZVJ1N170aDnAwzI1XjlPpaXaf&#10;+xqLPugqp8MNnrbazepG83V1H/OwmYEmjbX1UkT1qeSXufEiV7E6sTitvpizaf380nxX783P0aGu&#10;9z2wQ703eH3nY9rubnSYJS5RuiPOURg/OR2/FxDpdr0M+mS9e6lWcZ74jj/uMuHWl+O9acO9ecxj&#10;ovgrsaDdh2mXnld4uzMMC4T6cvJKrZbOSq2+YNkClq3yQtCrmmPyYVQJtt3J3Ux0TanSWDNC2PPD&#10;+BJ6PmT8cnR64vCzz23Y3016rwNNVfsWLKqpwXSdNNbUxI2Kqy+ob35hr3IAit+z4q19OPHvJn8v&#10;TnDHD9ysBuK98HtG9BztefFz/ja0tuI2fh57gn3Z/CABMUViqxa0GtGaA3reRCNalFoQ+/IKb9Te&#10;48rvJjmR0uZJntrfZ2Vuq/J14vdmY/sef1qBVPqMusT1RPoQKf/8pJcAO6T2jn+YwIoj85+JVMd+&#10;D1NlWx+fFdtwfQFLt3SAEgyR9Rx9lN857Us0SoGM7ApaBoU/HcAjIrDoQPXJuc0hG0faLjElErjK&#10;8t1G5UGZuKK8jUKxfC2CfRH4ZF6ChpF2ecufJzS6MyrxZiulzFCTNmV4kGCwtixty7gsoDQosVVC&#10;dADzHoXZGq8J+/LXEPbJxyO6qOIcIKTmDcWQJU9E8yDRCef9Hcp373QRyUDZjszrx22QIWPbqni+&#10;xFdTw2U4RWGLzOfyJadcyRGDj1hLUotnOiU/MyyxJ/sKnAGwUiiuHvk8sYgeo3ODYCXvDi1tgHZI&#10;l8V3NE4skoueznAqp8QXllBaApqiHBmXLGmvmDzHdLZfw8Bn2VOU8lD0Z93pM4kJdqTZQznEKmXP&#10;yi6G6HnkA+OvToKk1undEupY9HOvoTuk3itcGijPFU1TWYswZDvSfJ+eIR+w9VgiC7qTXusrtquZ&#10;PO0APsjcZzopOtFPDhmd3kJG8gFU6AMrViZezC1a3pmxA47fQAt4luRRKahCyvGJFqsjtIPcV4kQ&#10;O7K2l5zFBOMP1k/rs7IJc0jwsTuIyy6Jj4SlsTsLzzaE3CNvM25fZeURLXCVVJ5CmlMPisSKethH&#10;RaG5UZDjm3Xd9VISVXzmDkXjN9cY/s60TcmLquCQBjH6uw3glcAJvjPTg+qoFnW2vO6kjW0W/qRa&#10;es7mR/33KfvBF7daa6xrdGtWHxWzWE247mX9TZvlFj6waySTezHTqt7zXensFE8ZJtLgLBB8R7bB&#10;u3pStC7kntUaN7PCEMQYtH4Ses48GX5qcFoT71yYMJY7MbtteFqVzsSOfztskaLP4Gs87Iyee2BO&#10;UCs3doMVOBmiFC1W0/ExCDM5kVkbx7ibV9KIglAVO+iRk7neYy5VQpsonD4SnXeSzUYZbPtvzpWq&#10;5G02IT5Ni8+CihaLHcfvfOssT8WSGZsglGrnUl6eiUXfuqJKsDgBXTEMG2mrWx3Q3p6NxzpdcqF1&#10;hN8/FI/UhY8W6U46bGH7ki8pBonTFqpN2GzjpAN+dJLEPu+mmjOqD6s0M5zT8RI74MGv6dkj3zM2&#10;gifzhjMdo3QYVjcuNL9avhHLQy+hopVjdU+qW3Qt7KjeVfZSnqKrvKnPyC3Uu+WysVFOhKWdyfjZ&#10;UmTQV8WBYrptju2XMAnrGrXR1OGN3Y22k1wS/TIdgzd+b1aeBc16TjgavEzCAN6kBX6JeZ4+fA4q&#10;aYyKzxPEMIkg5U0wo/lhrnubPYWj8D4mfNbC8e0XNmtXd33S79yos5MMRdHtquAh5WAoC34K6t1f&#10;YPb2z5wMh2P4O6QXmAIKHZYSNbQLpRE0VnJb2u6J0x/R9p6FjBG4sQZi+nS8EZGsKtkdDIRIMo8L&#10;2+ItSQcOGHUbNYdPFedY0U9PUp6yd2EOXvRubiwoaV2mYRnEfLtKSFGLsT5uGVNDscTQOfU5Adxh&#10;XSUrlqnlLaHaFjKN8VxILB8+Ndr9ZJHr1B14Khm6CMwFYpTFCp9S+UR7CwsptQNplSLoNLTyVb4y&#10;zkaqxQSpThcpfuypHh402WuZ3nDfSyegYxpI/NnkUD2JN8bU6M9YaUnH+fUgeMaPhVTt+ZvrwJ36&#10;KYMTtrFAhYFxLjsur14klh3XwzOPveSLLa+9nuGHzdP7qvChTcvI2ze+toDKzkCKJOck36KACYlt&#10;mwmXDazVc7ITRsZrtURrFOvq2FaZe0XRQsj7uLRYBo3Yv+j7l2WdzUBrFG9lA4qI/eoxff135pRn&#10;8t+0dLaVVOcmQF2ywnMaX93iXtjENoMKrbZMI7wMOn/2WdLMx5Heiu7LDbnb7hOdCHz5Jsm87mv2&#10;WGN8At+2ki52e2XItHP/NfiD2xhOHAywcB1rpJJaGGE/oXhTjRwhz8HnUHjkcCScuzConSEXhNuM&#10;v6eOw9nhUCymJdvPVKWoYukQZiFoocly2Lf9Roaz0JginPQXBdNbGFmZ4mgXxfK7lxQlHdOyx4KG&#10;SQusjsrL4oEygS/5NfoMX8tKTr3ysb97PbzzVK08W0+LtPJ9uroJuB1mVFTUWMptlEj7GQf9tklo&#10;Xl+0amD/M8xacA9c0efIQ3UKkUmVDtHg+fBsavFRZITwurkgX4Dvs68RqXlmQwLYkHUACX8QNfOT&#10;VZiS+hmHMmk62wOWlopFeRp3GYe63I7iAFqGZMilC5VUCKDZFdwadXkXl68HFC0otrHffsLhJAuh&#10;QJXIG6ptBhGW0IS88/7FUdGSCaFSGhgXLYQa2C5gS20LTthw09tJsx7ge55rXJCUM6W32GnSMkB4&#10;31FchFNlri8Tyo/Hqo/VWfq0enoZalnocFOw0ZCXTKaGp/ZjNQQyUGG/fedJnFbSR1qZ2Uml1+BW&#10;83xMwLn0ph1Arb/wCMRBwGHqrmJopPcSnLF+jnntFNviIrZ/BYnphzK73Fk7pY4tbegTrw4uLRmi&#10;HOfPO63kjWCfkJmD6gAGOmOL40uxHw57FD+5prGOHsR/6tte2iIalQwBV5zeTuQoSwx4hjSK8vHX&#10;Nd8047PHVQmr/lgkU7703zGzT7/MQF76tSDZ5R2gw1JfBGr5qtD8c3Hm8AXKssvs6/jd2vnJ2P1a&#10;vQGip78EiNk6T2HZqRNjPuVWo0yjmqL9Y7hz3487a5BkJ8i6s56e2PZJT7Q50pMhdVCgvfAX0rFU&#10;MRKrLPwGjkqziObjJJ2TDDkIIpQXt91IcUljp2RLwnF8ALYmDw8xacRMMpFPHsszmmh2y0i/fcXf&#10;R1Fie1U+4daAW72jXoL3F8O0K6oCm3cLI7gMd48A/QrZhVZ9SNNyPdOmofgXoIaPTWKK51Lpfeis&#10;GWCS/+0vn5EfMfxpg8KSiRuht8svLfs915QeKsG6spM7Cm4712LaVfKzDV/wPnW2YPF5/hWr4DTc&#10;6rI5cZaVv0q90695HGvnJEkmRan2kV2iIlzdpPaICJvH6V2jXvADDy2fVwRS/hS2bZ6Q8256TrzF&#10;KzNXx+FbtQyAzAVeQciUvmpxSNVQv/WjXBJKahvfqeOhlc9BDrB3zvlWT/jwHd42VLd8O6pstt6q&#10;OTj4oZ7X1FLoNyRu/2tCvZNs54ml31zOwehT2/zTl/hF+C5fowVWyHu0dSYVCA1l352Hb9XPB7Au&#10;oV94Euoqhzj9WiCKrbGj0bIIuCp1oMYV37Qv3tN8NoB19Ngun/AUddLuhX4oK10mv5EG29jJsGtb&#10;0ZviJHXZoRpAKmetnfdHvfck6GLO9fbQkT2GWQZlKT3mDww4hDkypdLpUYSyeoxtWLQOAB/tW94r&#10;uokEur1EsiJNzMLS3JCTyuBfgJ8AcN5ShI+6+2A2ix8mFL/bS8TVvdW96JAZFWV1XWGVf1AwBBOr&#10;00E+zbbPoNestiiokaRTbf2ex/HFc8fYoDveeNLM9hdOsv+HnK+Oy2rp2kaQkPYQUlLSSneDhKCA&#10;0p3S3QgCCkiDgIDSSEh3IwhKCEh3SXfrTfc32yPn8fH4Psf3yz++4b7umT11rVlr7dmb+/db08Wm&#10;YnDdRw3uZP1hdfD7S/dbr2z5TSFuJ2sGCxZdPQhmdb+XUFYdcKrhyplN8yic3GSZ6G3YBAUumn9T&#10;eR+PWQ0HHRbd8AruhPbRY4ygGd6Hz+kNNWzGTCYNzhr6jA4H3jYxjdlIEPOQH5ZRCdQZGCtiscVF&#10;RV9SKTTGlpZBbXodIH23lk/9LtsMHQaOYMIfWF/FLZfWJNcKShJz43k17qxGVGiLcKQImGKNoWHP&#10;4EdqoaCIXVMKdJeAn8VeOthtG7Us3+GqqzJVYZQYEoTvX/mK6BvK49hiSnoeBc+qH5aFdDolex+p&#10;yT4iEMHyTv1p9Zpr2MaNtCVJyxvpdZMqJmK6ZYl+DXmfXsprK7apZfTPOBfjMQtP1lh+eJnyWFVb&#10;Be9ul5DY+fHDKkzLAzVY/vzg+eHc/CStKixCplFKyYqKXek+xU2OPINcdP7i0D0N3HeYyc56MlxC&#10;NN6EFg/5so5rdtIDwz7aTXAIxUX09k+RynzETWH49Ozuqxv92SwpZtZz6evR+6RT1Sbm7dtto4HJ&#10;Hmcf/M7ThVOM6u8vep4NZbY5tBUeSBEtq1T47Xqf45kXJeSwLJoXEXFRkEehpfbQjZLHLWTtBXVP&#10;TAdqGfFPCPXvvXJW4OoTShFA+GytJ2HrU9vGPk2iHs53QyOdQkrzqUBexWfzEeMRsX36453Ht5hX&#10;nhQMMxa1aLFOwZ8zHJsPm08x1Be8HPw0eGS+jc4lZt3HHb+//KTZk6I+40nnCemxzwn/6VaHczzt&#10;tD6p1lQWIqbqQKmmyZ5me15HDqXJhGx6gmLpNNYxLCEzZHJ6vPALa1I8r330hvuwTN6gVHowcp1G&#10;+rtElSpt53hKf1jAhIriRlck3qi1QzXDzRyLnI0K2xjlWoc1H0HiKVfuQ+rZTyqqco4qRkRSYmHX&#10;ZZjknEnGLrUYcnsc9TwPI16ciGnaMhoJ5H5qt76AZLujXsSMTrrcBq/8RPAYkzQAsfUq46buLXmz&#10;p9rHL+SY5Q365uTSMATS8rQ574nvBF9iZQpKHbaN2fRyeS2b/s6a5pVjwCOPieq9iLErC+mCBGXt&#10;d5WdPGXfYMsluc7mx9PdFGb0c4tTOKyv8i80oz5hw5EMF1sbbGZ2wzxEKvWkr1vhBX+CK/2y7XEv&#10;BRlNvPalv8p3C9m5VMjtIUpFaM3FM8lty2zLba/ABA8n3ZOnUYPRmqySMkuSPnkymOju1ZEk+syP&#10;2MPz4thbt42+6I/ctn7O5F8Y3B5L2KnPFcnpj4Y2B0u9bXDgQTIUgF5kckTIqX7Yf7fVhoGdFUeX&#10;v38TXfrJpwVvUbnAbhtBo/HW2upr174kVHg7ObEf+hGHOiZ+pAkrcxkcvV4+oENotnTNCfzCF1U0&#10;DGOlyiN6wFihIW+SG+3oLPLY6qjg1hBtqdn2mFKaUHt8cwkb3b5pL/ZZZUuVYVmHNb9kiV6B0Y35&#10;dD9auQSCNO2N8GuPi8bkEUazgvzEsF96r558QlU7wiaWVxHv972tuUUrHCyjcdVCM/+e5/ybt9yT&#10;xyew2Oi27Vc1WVEnq1dzzsV0Twe3C7XtJlxKhI8WdHXVhurLZrQsYgr7ZNajb+UpsLrezx+JOwyW&#10;2Utc3xi1rPyCYxa2HW6rxjfvPrV9p7BrIX2/ZtOllJyUQHy1yxbx1Di+jUVkW7n/FrtyJ1Zc7KiM&#10;NkJUtsoTSXWk9un1zpFEavmiEwnieVSYv1OOSHFVTQ8JN4Y+hgzTeLbsGfJpzQnyScvpiydqvJw3&#10;kxePKQsUN0N3cL++1NIKjtgx6CDxujxm0T7Wgv+sELXbOfRBV8cY60v7Au9sPTKzbrqevZcfBd98&#10;dAoMVVSjdqbciUK7emVhoTuda7uztHDy0XbCKv55Z2VFZ0xdXwxJ59uvg+Nyn4tXN/hdaM5h49yR&#10;un01Prk2Y32uEy7swrhDWh4S47Dndi5bGmULflbMhe18bvvtbaVkBsJe1QY3Dszfc7OSZZVnPK1W&#10;sYHFUWZUZ6zJPmFru2HMEMxULHKL7T43M9sWa72hZ2Ne5iNs9jZjCTaCTlTW2I7FS0feqzjimXCc&#10;rTKp6izsvSK4gwKGQoEdVzWepcX0+vgH0Hk/nXbdfb3z2svAKGa1aGbloIqSTshCcLyJYFsDs//m&#10;iqOVavJmgz7btlZNRfGaXUBoxbAdPp85JymfeeXduRuz1yuG81TWJHoZObWN48yOQlfCaALTffHX&#10;Q6fTc1Oj9z51hCeO0dc4ODIfb9L6Y1J302D1NGw3hDFpHavDBF/eO4/guD2LLzqbkz7Rg8ZVrmZy&#10;JcacRPY54WRL531NZ77JyuXre+h3ekjtP2885Us1RqiaLhpHVitcLYlJxA8e1beFHUtEo+aXIaNu&#10;ac7uvqDRVjcmUUBTLp16YKyHxBTgN/HIhEQhVE6VY/qWS47cB16R/Vy5mgmbm6XFbJrvrF7KFtkp&#10;EW/dbDQvD1AhbvqaHp9jvbp3yIjAkcXXQbzSG/ksp4peEG4XXptViplMMbJnd0lObKly+7LqKy5Z&#10;zdfkqfRYpOUuXi0J5fhFL3VeqMqq1FNn+RJO5ypoq4uSp/DchF2TD1t5GWtVOVUxX/G8X3C9Y/nJ&#10;8xrnlasMBa4sh7m4KZULt3SO9bqH8oeRR1XbmOvo7iV5bDUj67iSlbTmx89VeakGeHGh/0HtdHdw&#10;eEBygVIcdSmoLouBITcgnP9NBRKavH9WTFQAtUJESgdHxIDUbsZaq5Olb5GCRr6m0YFUkQ6FmNau&#10;EsvybmpqJocILq11geE7OiSqUXrpkq7XR/YZBBwfj+1T/eBpUEpadXeUg/NYpJvw3nXNOx+/Tnw1&#10;nU9opafPreiFWeSuvDXcb39qLNhPZnwoftlP6Glpu0Wts/qRUhzvKmJud7mLq2ShuUbvwTUWEhp5&#10;j4mOq0VV6HF8Ci2E73afD1c837d9PbK6WlG3p6ERh7Wa5uYQJV61aRVI/NU0Ck3VIhwl2/A2LRFm&#10;5ovpAV8h9WekchazZaRYSIgnaR/QRcOf0z6pcN3psWrjHjHU0IS1cy93GNY7HtzmRgvBdNg4oit7&#10;r247KeU20O74ImsZ1dBfN3Wh71Kg9AsdbDRbPeIdREnvmjh8L1lu7BucR/CL9qVBG4yrCHoWvEO2&#10;T622uGVjHn/lWTQ2OXZNaF9a5RAlbi67s8YhmJUo/QdmWoLGlS75hkyvOnRP9OanVFLTDc9gdx+z&#10;4MBn+N5pPkIjK53pffqA/vqZgOt8qeGwCcEpFuvRUvo1PQLdjCMNPGvNgNte4o6p8z5W+50pbThI&#10;9bxlVNc8CZp347yCCnp6scyuEr/UOTD/aJLAHiZKIzYdknQWb96LVtJ1s8opVQz5CqFUhKd/Malt&#10;1hP5x1Fi5YabtVkPUpYTglJxHEPovXUMZcJCsuDvKMkzq7TScowb16wqh+Z/xEzrMftsafjuI8UN&#10;NIL20I6s/jDOTynmsfzcOYU9BAJNjIhFIyz6jW9cRdyNx8bGa6wX3Rcb0keFtSSG/niWP1ctIJLT&#10;N9uEaKI2qIma9haOUmj1FbkunzIOW9fxlYVHjxGHFsU+MkwYP4zmKm53n0t7Wx1A9YFaCSWHnAvN&#10;Zc3N8d3bZ5tl5PU0CT3vCn0ItTKCUSOdSh2FsZ1X3HwR3lbZapnI2EzeJfjMQDnvp+ygLhGF+Cid&#10;J/dBieIgcsudUQFxImcHazhecb4MOlKaqmi7vAexHQzRuTE5Wo34dG607QrGJTQLV4zqYTfdfQ+v&#10;8qe5fwjxzZOqvl2tPJoh0G2IWvG5Y6nwVK/f2ayawKzFQLFucuCMAKOIKy7i5NSUbE88+8veq86G&#10;XrSqHsMqJ+o++TxPGp12IdWtnPKuIp18LZPariarnckeinb6d6JDbUiVXUZZFRyacflBXRmV/Ixy&#10;uf0qVtkVOtYTetWdexUfHuWeqWwx8o7vjNfuz7e6vVK0KdFY1OBSq1AjLT5ppVSHN47st+RSl401&#10;rswlb1xMv96lQ+vAJ03eup80atBGxZe1l2ZOwTqu13TClFuk+rxdDCatpqrJL8aBzYBV/IBlOx6W&#10;xK0vg2xHX1nu8oHRR91e/lLokOj5exmSQUwlJvqNqZ69z26Lfld4lD8wYhHu+fPfoAsxSQmfwKR9&#10;SkznO/PAFFnzuNKFqx5m33J9eJc22XN/0XW4IO+4kX94sDMu6cmXEMdHQ8xbbpv7ozhbo8knOPlT&#10;ZGjPhai1oqe4doMkeBK+8tqiCiQhk7YP9N2/nDP39r08Wsp4Xte2bBDmymQzwvTj2ccvHNFqZGuV&#10;x6RdilqaW9K1+RJFQuxjrfE0GZ2XuRSa72nZs15pZ29dgA3ySFz+CH+ggTzF3tZArc2MXvQmR56m&#10;x34kNkran3CSt6g977lGmhR3YHwzVpP+I3yEgSwirhmLDaxn+gScI7TM8GKvG/TNm4bNemALuMkz&#10;dFM9sKWxGxtLY+M3SLv0N/eGhkPdNUufvEP2P7Jamdin5JoU8GoQ6lUS4E7/WofrtQSvG1PT+LHX&#10;oezS/Se5y+m99ff8692Ua9fbjbuq5W0LMBL6I4aRWX2TsxVDlMWQGFBTqegorQfeOPK9z8JRHLwL&#10;XzIbZeQbhOoYS6ngJSp2te11GpptdBFqQgS1NNxSQJfts+reio7PzLfjPygT6m2+OvgaO7R983jX&#10;fZWFaLW2op903JQowa+lsHPC+cxxTGauwod400eTndaRhfY9zv1ntEWaqxWrloV2ld7vhe51j3Rp&#10;pZksUxKlOSyf9GJ9vc36eIfOovZLf29LMa1JulBDzQJu7ZJKD5NT+Wy/0T1epik89f5SE9yTD3te&#10;2robVns613VWtPHqaE8QthrrJmxXJndOBdqp2hdlXq074X1qjmXdknTGGmesp6uniH9+Z6q0OOEk&#10;6Mqe3aI7J5tQXOEiHgVsUXx4UbfV5LAzbk3FuliSuT3lc2HwknvEjcX5kLRocYlsvFcCIR1YOaN7&#10;R6/jjMTmv0r4HCzOSsizxmLMVQndSUSSzxfVC0Hwy+ELrcZpeGvgEcG7yL3BxlofmCEzkK4xvX9o&#10;LGFWhkDbi6D1mSHYJ3hiB4E7cUFnXWcN//PkJ06MlcjXa8YEDto3Nk7e+261OGRWMwvADyL7EyCL&#10;XYa5aox/jSgjoflkb6pqOZ/6YHGOrvVTYFe7blL32A1WFMPL/gF6H3g7uluYRnq0y4qIMkgHvKYd&#10;q31GznzZLOtslcuIPMl0PKrm7lDo2Wfg7F+OY5dSTaesF7RzfC3RyiB1Nmiq+GxF2Pr8azHi/bPp&#10;3ZuawxUdacMq55z1GflfP2XcjY84NTvBCWva9KDntZ2aUDUefuTU2RlohbZl08aEYthtHZdwkp/W&#10;oKjG7SoqUUXzBFGtDq/vC8reU7x9K2ESqucDS6uXH1rJDi2odxSL6OipTWtMBxo9yWhVnjXcng/J&#10;yaMpbv78ojdqNwBWNalX8h78anZmFpLOc6hhSBCqYmCL7FTXpRVncdP4NkHBo2Lz1ERD9qPtxYHM&#10;wwnEbauyTWbV0bdd2/GRb4+uniDES6nyWyUj7bu+qe0r6ivvK6XRNG9xxZkZQlTzV2Wusp1p6EDP&#10;JCYhcoDZ0jqqzkYb2jvayievBnRV5Z8ea6rkV93hE3Dbi5iPnb/2RX5SF/dxULQAd67D8JlY9/v5&#10;FEOhRZ2wxGnq83uJE8ahvAYFg0OczzkL+AUqXV1KEjO4LW0eedo8Ht4uPinenAsJYxd+xU5jLNNR&#10;22DnmzuKw57PSh9JwllAFFYkP2Y6wTDx8N1wzXBxC+cyz3yfZlWTW0kqSd2yrSRjtLHObGeoeY95&#10;WBzWHOdnuCTedclU+Ois9zeiBcP7Gx+8pcyBt/aFKRBRGRknsSCbqGc1v3pzOVFHVzMueuxU8bgj&#10;orU6AqV2wWEjk6I4bYnyqognipPoThbuYuobaWWn0CZfzFcKl1Pp5KTOOkssh+L4ubSn3rJF8t1Y&#10;8ty2g9kMcMI++a9HBlVvk465rGdLWLR77qFOFkjk9HgLnhgmI08yEkbGk5YPXI186Bdzg5ExTJRD&#10;aHiN34F7qUT69gAHPfvqu9umHNoRo8seWoVL9i/CQ7TMlYLli9WKcZFciptJ/IJV8zTym/bJXyW+&#10;7orvV8m0khNqLNg2C+zNY2difLh007C5VlLnodqc1L3gz88rm3OKr/BNHzZKHmZkBdx7ocu5w+hO&#10;f6gMi27SHuBfBfuER1sFY+5LGw9zeXQyneUvtusez0aZHDdrYBlLnid97DUsU0gdldgls1SjO3d8&#10;mvw8+izzPLTOn7n6WxWWtdiKP2kSmO5fSXDkq9Gy5ur4NGEhREUGe2d2UL2i3Ujfv/TJxNihgpNf&#10;0devVYlxL4tz+9FioAxF5D1fzkodH3xu8hpdX7s503JHtZjmudciPPOdQX13/Z3bonHeU18zhQX1&#10;syjE+SVZYuSoZPXrFOFe6w655czzftGzFwjqvESM90e6UawZBUO7dkINl4tqQYwFxqpSKSeqX5hZ&#10;I8oSDwkWnahl19UDopz+NHzeNUHzAryrSkX+a+bW+B9X73DqNnmJXmr8gIxMhQEf1tgkocRjlyB+&#10;DMPYWhcrUjow/MMac/bUrRGXcRw7b1hIKzhxkShKtz5bLhiVSf1RJv7kOwnE0rKwcYM4NJQaXBU1&#10;auErNa8Z6a59FdGvCmrnueo91vkAaQohaN1YV+H+bgvyiyc1jzGc6gRvX4dlMXwuN1xtuA3uq+GB&#10;QXm+zPVAEx335bBwXylY53wxf8X9TO7PdWZjHO4hrV/wCFO6xfYObzZ8FE31/6powz2Qe6QiOJ4X&#10;tua/Q7ubvEpdXydWLz0VDC8djifAihLuGJ1A1fja0n8yivrzKmGMtwci6fun3WFBOtoeGvMzUSET&#10;TQ1zPqHZ1Q5xd/wn3B2oEMbCx6ewtttt3ZEdAoLa0HS1Kfzq3cgszndRljD/OAgwZyVLHmAo7lQg&#10;0d1OiBKKpqofoLB64SZPrs/y6OxpQUbC6ZiULeK5sGTqdQNuiziC07v++pLy9rR1Q67o/GnhcqRU&#10;za+t7+hO19ErOsem3la6tisuFponPTxvhh47PYPbPeiCa8M0qXzy0DWsZHwn9SSVXse95FHVyO2g&#10;9iBNebvaAx+DarVdoztrEVN5ynfvPlBy52UqEEBHrUQf0JIvHt3wVR8dnbmNMGJW7nvd2Ulf2T+x&#10;ANEBSa3UfNfI16FEvoIr3tmw3zLq+i0Uf7TqDGlshYDRPc3dXZKcQQIXigdog0jP+J6dNJim8K2U&#10;mKrPBDZgoSJapNTbOqSIoCL4Lvhm3y7u0dxZ2jEIrZbAtvT0RVfE3Me7WoW4VDPG26OkMpbV38Vr&#10;Pfz1+N6X7UUUbjRTqhsxbRvwlcbXp0v+uEfMOE8EQuXiYItt/NlFHqYLz2GLJoWjXyzl5WAycjPr&#10;bbkttN3zQ6rceUyySVcbsU4NJ08Ot/F1+w9GTEMYPd3cJ3Y2+F+EcApX22ptv2y5w6zXSerdQtYY&#10;V93KNJhmWMWOv6qyJn5CAafSPpRlUeZpGWnYNUtSY8DaTpN2lSGutyg4y+tk+dJIl2lTpmBkFQyW&#10;Jpikg7W2k7BbdF9w4CGLn6xtWRDOlxYe3XzyFc7e0qLW2k3WWG9i3o/0WYSGXRaIRJkcpecvnFu2&#10;xXb65u1q4GgWSmRYXwpECtc4fzxCeaY7duZ8jFN6cmv/EA9Hs5LqhSfrycAHs9xKd/+tQd6e8ft6&#10;GcYJMP7BFbJe9rfdbELtuFOGZNIdM9G1bviljK1q00GuziUt8y2O/LIIRy4jZOlPhusf8t1IjBBm&#10;G99b9mz2ZKzPedxIZdUzcdOm90o4o1RKb6f6PC6eSf7sWutqk1U9tVSd063M0Pgd/WaMeKYElSPO&#10;imie3KFH4mOYjX4VJuLXY/ALzg8mHKueEns+NO5M2OzNPAuWjKw/mEdu635rptciyy14tCzLvaHn&#10;ui9fzX+4mHke7e50z3yr//H+nlC5C3Py1t48xqxcxzDS480rTidNISuEHVfxzDvLCXvzJPX9XCUl&#10;Hw5dU3ezHtcWKOy+qWs4Uyg2bzNmx5R2VfeadtncejN+MKdlqRly2ddkxurYG1Vw+aUzkjvJlrxn&#10;qJKHhx1W1TYJ3VU5LXdhvGGEDicBZ25D49lahw1OPlHUzOgVgjxo99bd9Bb6ajbVK8yJX1Y4ucKE&#10;X6S1bbftxy2Fed5C39s61z9PMnERJa+cZcyTjD/WKTfNFN/F51PVoLcKf8Z2J96o/E0/BdGOSuRU&#10;EynHG5m8SQ40LBwEyzSNPLpwG682P0qBntX23UQ3+a3x+ZEFveDr8STIJLTXUxslG5SmkYIiZrqb&#10;3fQP3DZ2fTj4PWjRHVTGD7QSuisfmyTRkJ4FqQjDrxQ0v9JKwNM+MJ0IPW5hOKOoSTGgxCebTVx8&#10;ptnLVZO4Zx+Y5Ozx8M76ajtzvECmDPpWbV3xKtkc8R71OZrDLX+BcZaWP/aC+KjGF8ILeqxc/Ekd&#10;BBY/qx+YBurYcfHHzgW49sCMvzT2LC1uu9oXu9a5+h7Kz8m1JNWKRvZhK2wTN+bCXvpX8lXwbbUd&#10;e9bV0Xym4iYuZOku4ULOXKR3PfSdIVJULmIoZFCKLmxFaivAcuvwzaitrQ1/kZz5XNPk7aCr5iJj&#10;M/HdCiNrelfK7d4XPq7IYoudO6L7Hkkt9zwV/iCjrfFh4iQIejtgedIZHuw5nVpwV7uofPoDvMpr&#10;N/tURKHNpmxr04khuzJ3EkbiOy0LSO1WAyrSPicks3HqPiLSyfdOnncSVzs9Jfa99tqKM8xKxkf8&#10;wEigPomIwsxfJv8FfXR2sN92jk/nB1eORR254aruuXFhbhyPDwIqUfpcxZRTBrXLXNcINT0GhhNS&#10;BsIq5oRdKpn99gryRF+8OlJ+In9Fq4+jo5Fa64m1UDfW/vF2msZku7aKVpcRhd27WJUlziVBY0+q&#10;rfLaqYW2DwKR6rh2CJgucEMk2fPO2vU1ZaQP2N3L3HVEo8Q4kU3IekmFNbJHvHJhpbjJpWNfip2Q&#10;Q2zlYmfgad6syggk3cLvnu3FULTNNh1TXlHpLdD05VxQyTVPtd6MqBn0NhA3HV7ds+gqXE7aUkx5&#10;ly80tnrvcGRkvqYqPvdUrjH4/Tt+Fz/XpHGDzTFWBOv1Al/HmeEkT7LO+6e3B4mv7w5Rin/wGqD1&#10;7yinycx+SYuToWG7XOjxUaPTsDGZtWl6+c2U6MFj2hM9lOu1ep5I5gWo+08nmCLqxz+oXnmlmDyX&#10;YcQ9hMvDbkKVrOu4dExWd16TOm+y12xl0Y4wqn9kn7fxOXMrtK+kNeFQYtTISybzndEn75aaMKEi&#10;j4aobE9VOm72xwt4jPsn05V266nHxcGLs8H611zvOula6RpNUVxxG705XMzHf7bY4elHr1IwvpHa&#10;K4EeK5cpymzC0xgb+8jl5sdyb2fUt6aobKdPeBB3q4KJ+c8cd/Ker9Z5nJi5HD800dXwbZA7WFwZ&#10;TnJ+2DDDoIYg1+mdvyg9kyPdMqRVv3V3dbc7O9nT4cruZlz9zpgHv5pNH3utASwPI3MFu0MkAWmM&#10;WVnKM1nuVJFEhFT16QFDq/PKPRLuujfdLa+qjA7WvBncETXvEEnj1OXXk0yt6Ugbz+QOjRpintXp&#10;CdWRm/ePpTVdeg4jO29H6mMpTDFb9ZZq7LR4+fkBn9MGRrtJl9jgOdKwSWf1L0K4oHASKMSElY2H&#10;heciQIv1ImSWDoQukd9XJFcDETNM4MNJLu+kb+/oRg4iWL8Fwz5ypP9r0EWwK504HxsLCG5hZ+Nm&#10;ZWdnY+fSYGGhBZ9/9fzOCYW7gqhYQ6eHIHT+G6cCCLUBEfOOZjbW4lDQKgi2+RbLKmtj+OP1v0Jk&#10;HtkbGYMgIlZuVBDW8z2Rc3FysnOSG5P/WcfKxQaCcL61kVt/r2Nh4eX9Wx0bOy8IiILSD/1YoHCp&#10;n+p4uf9Wx8rCC3T27/3Ayv/Wj42THQRF/Xs/Vlbev/dj5/i7fBw8fxvLxssOwqz+fT4Qh/yzLKxc&#10;IETvp36gjg2o99/GgjoQovRXnaO9PohMsv923oGimRuwB4hPU7CxAbF4QDpyYC1pa2MbEJj3Z1kc&#10;hOYJ8LAZcXJx8egbcHAbAQ8w4tVnNzBk5eDgNDLmMeIw5hBC/ecufwaEOTgCV/tmYGBCXi5UamqJ&#10;+5KocHBXwfkM6AAoAOASDhvgIl0BBWyAN+CLGVxA/aDri4QGCtgAF2c/4IMy1AccNwH3x/cydA4E&#10;3vcydOYEBgA2wEW6BwrY3y8QQc4PAMlCDIANcJHUQQE6S+IinX9P/zrHgvtKPjYEODgB0AmaQwwA&#10;kuf/xrw437ngQX4hewwQLg5cQ7KzAFykC9khuWIux8HJY0GgQIm5DCEOThDUQ/L/vA5Il7QAkH6h&#10;8o+JGlxAa4Xqf5TlZ30yIcHBEYLJ/5M+mZAIUZiQkhAorkAgRLmQQwjMDXG/AdAH2AEYAbjgBsWn&#10;fOALkgPyJV0AHgBIJ1AOpYscjvISHMmfVX/7vpgPGve/U34RMB8BQAiAFAAGUNYIyC/4kIH8P/OB&#10;5m/pP+nrzx7/f/jfha7+yc8+Agf4Jz/7iEqI8hHVGLkaA8Lf/YwMkDQD5Vr/ZCdQ9fRCjl/5yP8K&#10;twiYHPIRJMCZB3L/n7j/T/oIHeCD7h1oTf9070D3+K/Sf9ILtB9d2ITqh8EX+xHEG3OZEEUe61+2&#10;EAF1kD5MAJoA8oE+1kF+wQPp47flprj0bW8Cw/+WLub7lT2zAMk/yZ2FTIiShaz/114lAhgguQsA&#10;3gKsAuwCXPBAcl+Uf8UpDAzxT5zC6IQowuh/56QHOoI4jUD+M+ePz0gF0McW9EEAuTUwAsj+SrWQ&#10;UGA7RyaHoxSFs4czAzuuJRw53G04G5Ab/tXv9wpfLsFR5blDfbnhLpmPRH6pv6aGh2KrzeL+CPBD&#10;wI36Uj9+Gx8Fyg9A+wcxPBSo/o6bG3RcFCrc62tPobGgDEcA+mxp46OAEzU8w6nzvs2htIeHQg4X&#10;9I2HB7SXgvaiKoxvnBCv4SV8lEK16yjQHDGg3UnzOootyMMDGLyh9p+THmj7sQ7i/TbfCIMHVIYD&#10;+bf271rrIcRD+Xatcc+nFYxN0bqOAvWB+ho6f3uc/mV7SN+QbwATf0tK4DsA4DXALMA+wDYANJZO&#10;h15E3YBeBA48N48AA9jW4GQAfkwX948eqFSAM4JzgLMFVrIGVjIClnMAtoODk/8O6DnyI6B63u9t&#10;F/4I3pGe/ugnF/WQ3JCsENCBcJCs+CD/WVZUICQkK2j6L2V9ANrk4M7PzUF+MT/Ee1H+kevady7y&#10;X3A5/CaXDeBS+Q0uiANaF3QP/byuzt/ksv4NLjXAwfCdi/MXXLRof+oQHvT7r+z9ALQxAguzgByy&#10;4YXu/is9cnznE/gFX/h3PtD0H/mMwNpkf4NL8DuXxC+4Zn+Ty+E3uSS/c93/BRcHuMl+xxdtf8Nm&#10;kN9DHJB/qP2CK/Q3uX7XFyEOiEv/F1xLv8n1O74IrQvigLigDfZnvxcBDvU7OjSEO4f7nXvM4juX&#10;wy+44n6T63f9EOKA1uX6C6613+SyB77BAub4p/sL4oC4vH7BRYX5ezr8lc/TgTmBuf+fv5dB/xsK&#10;ADnA1g4nAkAAYAIApTCAdYALHUHvN78t9//ke9mDy//8jvQAvE9C75Q/y60MZH0LEAuw+5PcF2uA&#10;B/X8ANB6iQGwASDOWPAshp6hVAAX6eIZDI15cDkWKQbgV5wvQDvE2QVwwfNP74Lf1on4T5yEiGCd&#10;iL/ihJ6xEGfGf5MzFjyE/2GdCGCdCL/ivP2d0/O/yUkEFPifOf8HL+f3ImUVxvHZSXdHnEJwW3JJ&#10;kNxgJJPZ1onwwkUwsBrYzURG0HQ2aVk0nTUMplYapcBYBOuiYoNu8mKCLqKbELGL7t0V9CLCm2Cx&#10;oJD+gC76fGfOGQ5nz77veWHXs3znPe95f3ye8zznfeadR3A4//WG4XyIOWyYbg6K8e0C1yUzFzp1&#10;khCTSzu+3cPWjecQ+0WkZ8SOu+80M4zfRbPoD0TK6L3r/cOJEyw6jVWR2+w6m2SwHPh+TOI2uGY/&#10;aiP1byKXewTfL/Xz25Px1bg1jo1Ctn9vsh+SnTMpNvFdssH1sqmFGuhz5Ns0wdpPs+mlnkXloD2y&#10;MatNmmsDKVa+TUvEKM2msXWwqYwtDXQA+TZNEL80m/aug00s1Y5N2wI2LTGWZlMlo01+TgbRacf4&#10;3G362thnhZRtWlyNbCtn69nFnb28n62WWuI7R0qupZYczkn6rximtmp2m9vRl9vUHVrxade0bPX9&#10;orpFjQPyy2rfVe2BWr49cP0J+/22TLDSrlnur+XPFGorcvD3cMroX3QOWduUg33bONxpaxUza/9a&#10;3/dxrQXrq1AcVQtqEpekOI4Xm/3jxdqA9cPc5vRr5jY3+/NPNle8p+wksXyLI/Vb4B5ba9t6xnEI&#10;jp65Z1DJ9Emx1DPILdihfp0Hmk3uE3akNa9RPZy/rPtXcn2Tf5ka1anRwSuqQ0kj1HVUo9K2gEI1&#10;Kl3LqbkSx3s1qj/nL+v6Xo0KziGOr1aj0j3aHFeNqsW2dWf7Fdn1y9jThX25vhn11VS/6va6n+L6&#10;NSp7/m+c69aotJ9WozrC/STinvsUbUPXUWd+pi51l/3TG7tjVfpus/l3ksEq2bjO1q4lvRfYvmLr&#10;subYF+sq8lmDEaxjsPTOa++fxJo1rEsB1g8b0ud1NAPrXcO6EGAdjGC9moElX8uH0wHWAxwuvybF&#10;60VYFc6J8WGN88SaQn68+G/7U1mjsHQPl+XmAzvurhO96y+i3eg+crnz7Dxi0abNsRQ5R7F+NSwx&#10;fdatCJZqne9zrZ3LamtSrJ8NS0yf9XoES/WleiTrJ8O6GWD9zXdOmg9VG9kfyfrOsMT05/VjBOs9&#10;6kvXIlkLhnUjwBqJYNWZl78mbez8dfilYX0TYC1uTPfhWVhax/b+SWvjC8P6KsC6EcGaycBS/pVd&#10;Yvrx+jCCpVpWrA8/NqzPAqyRCJbqgbGsi4bVCrAWI/Iwdc7o52vWsD4IsM5HsHZkiNe0YSnP+PF6&#10;I4J1AFZsjjpuWGL6rN95QDRWRW5z3wemMvjwMDfROjyBfNZHEayLGViHDOutAOvZCJbq7XWufR4V&#10;UdKzrLypeb2G/Hndzqf7MMs6rBjWeID1dgQrSz58wbBeDrAKESx8yL82x/nwOcOSH30fthnQWBW5&#10;zV2H7xCv2LyhdxxxdiKfdTiClSVHDRqW3gd81n9mLGleu5iXYu6uwxL7RUQIer+xOvc24yzv3FNI&#10;bLUtSP3/AQAA//8DAFBLAQItABQABgAIAAAAIQARD8ALFQEAAEcCAAATAAAAAAAAAAAAAAAAAAAA&#10;AABbQ29udGVudF9UeXBlc10ueG1sUEsBAi0AFAAGAAgAAAAhADj9If/WAAAAlAEAAAsAAAAAAAAA&#10;AAAAAAAARgEAAF9yZWxzLy5yZWxzUEsBAi0AFAAGAAgAAAAhADefJpUvBQAAyx4AAA4AAAAAAAAA&#10;AAAAAAAARQIAAGRycy9lMm9Eb2MueG1sUEsBAi0AFAAGAAgAAAAhAKv9S47WAAAArQIAABkAAAAA&#10;AAAAAAAAAAAAoAcAAGRycy9fcmVscy9lMm9Eb2MueG1sLnJlbHNQSwECLQAUAAYACAAAACEAk9/v&#10;Md4AAAAHAQAADwAAAAAAAAAAAAAAAACtCAAAZHJzL2Rvd25yZXYueG1sUEsBAi0ACgAAAAAAAAAh&#10;AJm/5IVvKQAAbykAABQAAAAAAAAAAAAAAAAAuAkAAGRycy9tZWRpYS9pbWFnZTQucG5nUEsBAi0A&#10;FAAGAAgAAAAhAJ9huSNQSAAA3GUAABQAAAAAAAAAAAAAAAAAWTMAAGRycy9tZWRpYS9pbWFnZTIu&#10;ZW1mUEsBAi0AFAAGAAgAAAAhAHMMwUZkRgAAWGQAABQAAAAAAAAAAAAAAAAA23sAAGRycy9tZWRp&#10;YS9pbWFnZTEuZW1mUEsBAi0AFAAGAAgAAAAhABDTQ49hSAAA5GkAABQAAAAAAAAAAAAAAAAAccIA&#10;AGRycy9tZWRpYS9pbWFnZTMuZW1mUEsFBgAAAAAJAAkAQgIAAAQLAQAAAA==&#10;">
                <v:shapetype id="_x0000_t202" coordsize="21600,21600" o:spt="202" path="m,l,21600r21600,l21600,xe">
                  <v:stroke joinstyle="miter"/>
                  <v:path gradientshapeok="t" o:connecttype="rect"/>
                </v:shapetype>
                <v:shape id="Text Box 25" o:spid="_x0000_s1027" type="#_x0000_t202" style="position:absolute;width:45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BwRwgAAANsAAAAPAAAAZHJzL2Rvd25yZXYueG1sRI9BawIx&#10;EIXvQv9DmII3zbZQla1RiqXQq7bgddyMm6XJZNnE3a2/3jkI3mZ4b977Zr0dg1c9damJbOBlXoAi&#10;rqJtuDbw+/M1W4FKGdmij0wG/inBdvM0WWNp48B76g+5VhLCqUQDLue21DpVjgKmeWyJRTvHLmCW&#10;tau17XCQ8OD1a1EsdMCGpcFhSztH1d/hEgxU18vnatec+uG6PC5Po/NvZ/bGTJ/Hj3dQmcb8MN+v&#10;v63gC6z8IgPozQ0AAP//AwBQSwECLQAUAAYACAAAACEA2+H2y+4AAACFAQAAEwAAAAAAAAAAAAAA&#10;AAAAAAAAW0NvbnRlbnRfVHlwZXNdLnhtbFBLAQItABQABgAIAAAAIQBa9CxbvwAAABUBAAALAAAA&#10;AAAAAAAAAAAAAB8BAABfcmVscy8ucmVsc1BLAQItABQABgAIAAAAIQDtnBwRwgAAANsAAAAPAAAA&#10;AAAAAAAAAAAAAAcCAABkcnMvZG93bnJldi54bWxQSwUGAAAAAAMAAwC3AAAA9gIAAAAA&#10;" filled="f" stroked="f">
                  <v:textbox inset=",7.2pt,,7.2pt">
                    <w:txbxContent>
                      <w:p w14:paraId="0EAE4D52" w14:textId="77777777" w:rsidR="00B7687E" w:rsidRPr="00E329FA" w:rsidRDefault="00B7687E" w:rsidP="004C25CC">
                        <w:pPr>
                          <w:rPr>
                            <w:b/>
                          </w:rPr>
                        </w:pPr>
                        <w:r w:rsidRPr="00E329FA">
                          <w:rPr>
                            <w:b/>
                          </w:rPr>
                          <w:t>A</w:t>
                        </w:r>
                      </w:p>
                    </w:txbxContent>
                  </v:textbox>
                </v:shape>
                <v:group id="Group 6" o:spid="_x0000_s1028" style="position:absolute;top:14859;width:57372;height:40036" coordsize="57372,40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left:28575;top:2571;width:28797;height:1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sKFwwAAANoAAAAPAAAAZHJzL2Rvd25yZXYueG1sRI9BawIx&#10;FITvBf9DeIK3mtXD0q5GEUGwINSqKN4em+ducPMSNqlu/fVNoeBxmJlvmOm8s424URuMYwWjYQaC&#10;uHTacKXgsF+9voEIEVlj45gU/FCA+az3MsVCuzt/0W0XK5EgHApUUMfoCylDWZPFMHSeOHkX11qM&#10;SbaV1C3eE9w2cpxlubRoOC3U6GlZU3ndfVsF3pz8Zvv5bh7r/Hg472V+zT5QqUG/W0xAROriM/zf&#10;XmsFY/i7km6AnP0CAAD//wMAUEsBAi0AFAAGAAgAAAAhANvh9svuAAAAhQEAABMAAAAAAAAAAAAA&#10;AAAAAAAAAFtDb250ZW50X1R5cGVzXS54bWxQSwECLQAUAAYACAAAACEAWvQsW78AAAAVAQAACwAA&#10;AAAAAAAAAAAAAAAfAQAAX3JlbHMvLnJlbHNQSwECLQAUAAYACAAAACEAmIbChcMAAADaAAAADwAA&#10;AAAAAAAAAAAAAAAHAgAAZHJzL2Rvd25yZXYueG1sUEsFBgAAAAADAAMAtwAAAPcCAAAAAA==&#10;">
                    <v:imagedata r:id="rId19" o:title=""/>
                    <v:path arrowok="t"/>
                    <o:lock v:ext="edit" aspectratio="f"/>
                  </v:shape>
                  <v:shape id="Picture 4" o:spid="_x0000_s1030" type="#_x0000_t75" style="position:absolute;top:2571;width:28797;height:1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cC9wAAAANsAAAAPAAAAZHJzL2Rvd25yZXYueG1sRE9Na8JA&#10;EL0X+h+WEbw1Gz1Im2YTYlHw2rSIx2F3moRkZ2N21fjv3UKht3m8z8nL2Q7iSpPvHCtYJSkIYu1M&#10;x42C76/9yysIH5ANDo5JwZ08lMXzU46ZcTf+pGsdGhFD2GeooA1hzKT0uiWLPnEjceR+3GQxRDg1&#10;0kx4i+F2kOs03UiLHceGFkf6aEn39cUq0Je3tD4Hc94esdr3hx3p00xKLRdz9Q4i0Bz+xX/ug4nz&#10;V/D7SzxAFg8AAAD//wMAUEsBAi0AFAAGAAgAAAAhANvh9svuAAAAhQEAABMAAAAAAAAAAAAAAAAA&#10;AAAAAFtDb250ZW50X1R5cGVzXS54bWxQSwECLQAUAAYACAAAACEAWvQsW78AAAAVAQAACwAAAAAA&#10;AAAAAAAAAAAfAQAAX3JlbHMvLnJlbHNQSwECLQAUAAYACAAAACEAAQXAvcAAAADbAAAADwAAAAAA&#10;AAAAAAAAAAAHAgAAZHJzL2Rvd25yZXYueG1sUEsFBgAAAAADAAMAtwAAAPQCAAAAAA==&#10;">
                    <v:imagedata r:id="rId20" o:title=""/>
                    <v:path arrowok="t"/>
                    <o:lock v:ext="edit" aspectratio="f"/>
                  </v:shape>
                  <v:shape id="Picture 5" o:spid="_x0000_s1031" type="#_x0000_t75" style="position:absolute;top:22002;width:28797;height:1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dGqxAAAANoAAAAPAAAAZHJzL2Rvd25yZXYueG1sRI9BSwMx&#10;FITvgv8hPMGLtFkrLO22aRGxoD3V1h56e02em8XNy5LE7frvjVDocZiZb5jFanCt6CnExrOCx3EB&#10;glh703Ct4HO/Hk1BxIRssPVMCn4pwmp5e7PAyvgzf1C/S7XIEI4VKrApdZWUUVtyGMe+I87elw8O&#10;U5ahlibgOcNdKydFUUqHDecFix29WNLfux+nYLax/Wl4P6ayDK96r6fbzcOhVur+bnieg0g0pGv4&#10;0n4zCp7g/0q+AXL5BwAA//8DAFBLAQItABQABgAIAAAAIQDb4fbL7gAAAIUBAAATAAAAAAAAAAAA&#10;AAAAAAAAAABbQ29udGVudF9UeXBlc10ueG1sUEsBAi0AFAAGAAgAAAAhAFr0LFu/AAAAFQEAAAsA&#10;AAAAAAAAAAAAAAAAHwEAAF9yZWxzLy5yZWxzUEsBAi0AFAAGAAgAAAAhAAL10arEAAAA2gAAAA8A&#10;AAAAAAAAAAAAAAAABwIAAGRycy9kb3ducmV2LnhtbFBLBQYAAAAAAwADALcAAAD4AgAAAAA=&#10;">
                    <v:imagedata r:id="rId21" o:title=""/>
                    <v:path arrowok="t"/>
                    <o:lock v:ext="edit" aspectratio="f"/>
                  </v:shape>
                  <v:shape id="Text Box 8" o:spid="_x0000_s1032" type="#_x0000_t202" style="position:absolute;top:19431;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5gvwAAANsAAAAPAAAAZHJzL2Rvd25yZXYueG1sRE9Ni8Iw&#10;EL0L/ocwgjdNVXaVahRRhL2uK3gdm7EpJpPSxLbrr98sLOxtHu9zNrveWdFSEyrPCmbTDARx4XXF&#10;pYLL12myAhEiskbrmRR8U4DddjjYYK59x5/UnmMpUgiHHBWYGOtcylAYchimviZO3N03DmOCTSl1&#10;g10Kd1bOs+xdOqw4NRis6WCoeJyfTkHxeh5Xh+rWdq/ldXnrjX27s1VqPOr3axCR+vgv/nN/6DR/&#10;Ab+/pAPk9gcAAP//AwBQSwECLQAUAAYACAAAACEA2+H2y+4AAACFAQAAEwAAAAAAAAAAAAAAAAAA&#10;AAAAW0NvbnRlbnRfVHlwZXNdLnhtbFBLAQItABQABgAIAAAAIQBa9CxbvwAAABUBAAALAAAAAAAA&#10;AAAAAAAAAB8BAABfcmVscy8ucmVsc1BLAQItABQABgAIAAAAIQDjOI5gvwAAANsAAAAPAAAAAAAA&#10;AAAAAAAAAAcCAABkcnMvZG93bnJldi54bWxQSwUGAAAAAAMAAwC3AAAA8wIAAAAA&#10;" filled="f" stroked="f">
                    <v:textbox inset=",7.2pt,,7.2pt">
                      <w:txbxContent>
                        <w:p w14:paraId="59F0D9F7" w14:textId="77777777" w:rsidR="00B7687E" w:rsidRPr="00AB1801" w:rsidRDefault="00B7687E" w:rsidP="004C25CC">
                          <w:pPr>
                            <w:rPr>
                              <w:b/>
                            </w:rPr>
                          </w:pPr>
                          <w:r>
                            <w:rPr>
                              <w:b/>
                            </w:rPr>
                            <w:t>D</w:t>
                          </w:r>
                        </w:p>
                      </w:txbxContent>
                    </v:textbox>
                  </v:shape>
                  <v:shape id="Text Box 9" o:spid="_x0000_s1033" type="#_x0000_t202" style="position:absolute;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YUvwAAANsAAAAPAAAAZHJzL2Rvd25yZXYueG1sRE9Ni8Iw&#10;EL0L/ocwgjdNFXeVahRRhL2uK3gdm7EpJpPSxLbrr98sLOxtHu9zNrveWdFSEyrPCmbTDARx4XXF&#10;pYLL12myAhEiskbrmRR8U4DddjjYYK59x5/UnmMpUgiHHBWYGOtcylAYchimviZO3N03DmOCTSl1&#10;g10Kd1bOs+xdOqw4NRis6WCoeJyfTkHxeh5Xh+rWdq/ldXnrjX27s1VqPOr3axCR+vgv/nN/6DR/&#10;Ab+/pAPk9gcAAP//AwBQSwECLQAUAAYACAAAACEA2+H2y+4AAACFAQAAEwAAAAAAAAAAAAAAAAAA&#10;AAAAW0NvbnRlbnRfVHlwZXNdLnhtbFBLAQItABQABgAIAAAAIQBa9CxbvwAAABUBAAALAAAAAAAA&#10;AAAAAAAAAB8BAABfcmVscy8ucmVsc1BLAQItABQABgAIAAAAIQBs0RYUvwAAANsAAAAPAAAAAAAA&#10;AAAAAAAAAAcCAABkcnMvZG93bnJldi54bWxQSwUGAAAAAAMAAwC3AAAA8wIAAAAA&#10;" filled="f" stroked="f">
                    <v:textbox inset=",7.2pt,,7.2pt">
                      <w:txbxContent>
                        <w:p w14:paraId="07E6B45F" w14:textId="77777777" w:rsidR="00B7687E" w:rsidRPr="00AB1801" w:rsidRDefault="00B7687E" w:rsidP="004C25CC">
                          <w:pPr>
                            <w:rPr>
                              <w:b/>
                            </w:rPr>
                          </w:pPr>
                          <w:r>
                            <w:rPr>
                              <w:b/>
                            </w:rPr>
                            <w:t>B</w:t>
                          </w:r>
                        </w:p>
                      </w:txbxContent>
                    </v:textbox>
                  </v:shape>
                  <v:shape id="Text Box 10" o:spid="_x0000_s1034" type="#_x0000_t202" style="position:absolute;left:27432;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OPvwAAANsAAAAPAAAAZHJzL2Rvd25yZXYueG1sRE9Li8Iw&#10;EL4v+B/CCN7WVMFVqlFEWfDqA7yOzdgUk0lpYtv115uFhb3Nx/ec1aZ3VrTUhMqzgsk4A0FceF1x&#10;qeBy/v5cgAgRWaP1TAp+KMBmPfhYYa59x0dqT7EUKYRDjgpMjHUuZSgMOQxjXxMn7u4bhzHBppS6&#10;wS6FOyunWfYlHVacGgzWtDNUPE5Pp6B4PfeLXXVru9f8Or/1xs7ubJUaDfvtEkSkPv6L/9wHnebP&#10;4PeXdIBcvwEAAP//AwBQSwECLQAUAAYACAAAACEA2+H2y+4AAACFAQAAEwAAAAAAAAAAAAAAAAAA&#10;AAAAW0NvbnRlbnRfVHlwZXNdLnhtbFBLAQItABQABgAIAAAAIQBa9CxbvwAAABUBAAALAAAAAAAA&#10;AAAAAAAAAB8BAABfcmVscy8ucmVsc1BLAQItABQABgAIAAAAIQADnbOPvwAAANsAAAAPAAAAAAAA&#10;AAAAAAAAAAcCAABkcnMvZG93bnJldi54bWxQSwUGAAAAAAMAAwC3AAAA8wIAAAAA&#10;" filled="f" stroked="f">
                    <v:textbox inset=",7.2pt,,7.2pt">
                      <w:txbxContent>
                        <w:p w14:paraId="38A2599C" w14:textId="77777777" w:rsidR="00B7687E" w:rsidRPr="00AB1801" w:rsidRDefault="00B7687E" w:rsidP="004C25CC">
                          <w:pPr>
                            <w:rPr>
                              <w:b/>
                            </w:rPr>
                          </w:pPr>
                          <w:r>
                            <w:rPr>
                              <w:b/>
                            </w:rPr>
                            <w:t>C</w:t>
                          </w:r>
                        </w:p>
                      </w:txbxContent>
                    </v:textbox>
                  </v:shape>
                  <v:shape id="Text Box 11" o:spid="_x0000_s1035" type="#_x0000_t202" style="position:absolute;left:27432;top:19431;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34vwAAANsAAAAPAAAAZHJzL2Rvd25yZXYueG1sRE9Li8Iw&#10;EL4v+B/CCN7WVMEH1SiiLHjVXfA6NmNTTCaliW3XX2+Ehb3Nx/ec9bZ3VrTUhMqzgsk4A0FceF1x&#10;qeDn++tzCSJEZI3WMyn4pQDbzeBjjbn2HZ+oPcdSpBAOOSowMda5lKEw5DCMfU2cuJtvHMYEm1Lq&#10;BrsU7qycZtlcOqw4NRisaW+ouJ8fTkHxfByW++rads/FZXHtjZ3d2Co1Gva7FYhIffwX/7mPOs2f&#10;w/uXdIDcvAAAAP//AwBQSwECLQAUAAYACAAAACEA2+H2y+4AAACFAQAAEwAAAAAAAAAAAAAAAAAA&#10;AAAAW0NvbnRlbnRfVHlwZXNdLnhtbFBLAQItABQABgAIAAAAIQBa9CxbvwAAABUBAAALAAAAAAAA&#10;AAAAAAAAAB8BAABfcmVscy8ucmVsc1BLAQItABQABgAIAAAAIQDzTy34vwAAANsAAAAPAAAAAAAA&#10;AAAAAAAAAAcCAABkcnMvZG93bnJldi54bWxQSwUGAAAAAAMAAwC3AAAA8wIAAAAA&#10;" filled="f" stroked="f">
                    <v:textbox inset=",7.2pt,,7.2pt">
                      <w:txbxContent>
                        <w:p w14:paraId="475478E2" w14:textId="77777777" w:rsidR="00B7687E" w:rsidRPr="00AB1801" w:rsidRDefault="00B7687E" w:rsidP="004C25CC">
                          <w:pPr>
                            <w:rPr>
                              <w:b/>
                            </w:rPr>
                          </w:pPr>
                          <w:r>
                            <w:rPr>
                              <w:b/>
                            </w:rPr>
                            <w:t>E</w:t>
                          </w:r>
                        </w:p>
                      </w:txbxContent>
                    </v:textbox>
                  </v:shape>
                  <v:shape id="Picture 5" o:spid="_x0000_s1036" type="#_x0000_t75" style="position:absolute;left:28575;top:22002;width:28797;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kcCwwAAANoAAAAPAAAAZHJzL2Rvd25yZXYueG1sRI9BawIx&#10;FITvBf9DeIK3mlW0la1RtFDrtbsWenzdPDerm5clSXX996ZQ6HGYmW+Y5bq3rbiQD41jBZNxBoK4&#10;crrhWsGhfHtcgAgRWWPrmBTcKMB6NXhYYq7dlT/oUsRaJAiHHBWYGLtcylAZshjGriNO3tF5izFJ&#10;X0vt8ZrgtpXTLHuSFhtOCwY7ejVUnYsfq6Dsvrb9wuw+i8l7eTp8T5+3u5lXajTsNy8gIvXxP/zX&#10;3msFc/i9km6AXN0BAAD//wMAUEsBAi0AFAAGAAgAAAAhANvh9svuAAAAhQEAABMAAAAAAAAAAAAA&#10;AAAAAAAAAFtDb250ZW50X1R5cGVzXS54bWxQSwECLQAUAAYACAAAACEAWvQsW78AAAAVAQAACwAA&#10;AAAAAAAAAAAAAAAfAQAAX3JlbHMvLnJlbHNQSwECLQAUAAYACAAAACEAISZHAsMAAADaAAAADwAA&#10;AAAAAAAAAAAAAAAHAgAAZHJzL2Rvd25yZXYueG1sUEsFBgAAAAADAAMAtwAAAPcCAAAAAA==&#10;">
                    <v:imagedata r:id="rId22" o:title=""/>
                    <v:path arrowok="t"/>
                    <o:lock v:ext="edit" aspectratio="f"/>
                  </v:shape>
                </v:group>
                <w10:wrap type="through"/>
              </v:group>
            </w:pict>
          </mc:Fallback>
        </mc:AlternateContent>
      </w:r>
    </w:p>
    <w:p w14:paraId="53E4C3EC" w14:textId="1E2A4564" w:rsidR="004C25CC" w:rsidRPr="00875FAE" w:rsidRDefault="004C25CC" w:rsidP="004C25CC">
      <w:pPr>
        <w:rPr>
          <w:szCs w:val="20"/>
        </w:rPr>
      </w:pPr>
    </w:p>
    <w:tbl>
      <w:tblPr>
        <w:tblpPr w:leftFromText="180" w:rightFromText="180" w:vertAnchor="page" w:horzAnchor="page" w:tblpX="2089" w:tblpY="198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6"/>
        <w:gridCol w:w="1226"/>
        <w:gridCol w:w="1633"/>
        <w:gridCol w:w="1226"/>
        <w:gridCol w:w="1455"/>
      </w:tblGrid>
      <w:tr w:rsidR="00BD59B1" w:rsidRPr="00875FAE" w14:paraId="03AA095F" w14:textId="77777777" w:rsidTr="00BD59B1">
        <w:trPr>
          <w:trHeight w:val="169"/>
        </w:trPr>
        <w:tc>
          <w:tcPr>
            <w:tcW w:w="0" w:type="auto"/>
            <w:vMerge w:val="restart"/>
            <w:shd w:val="clear" w:color="auto" w:fill="auto"/>
          </w:tcPr>
          <w:p w14:paraId="1F39838C" w14:textId="77777777" w:rsidR="00BD59B1" w:rsidRPr="00875FAE" w:rsidRDefault="00BD59B1" w:rsidP="00BD59B1">
            <w:pPr>
              <w:rPr>
                <w:sz w:val="20"/>
                <w:szCs w:val="20"/>
              </w:rPr>
            </w:pPr>
          </w:p>
        </w:tc>
        <w:tc>
          <w:tcPr>
            <w:tcW w:w="0" w:type="auto"/>
            <w:gridSpan w:val="2"/>
            <w:shd w:val="clear" w:color="auto" w:fill="auto"/>
          </w:tcPr>
          <w:p w14:paraId="7C7843FC"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LC-MS/MS</w:t>
            </w:r>
          </w:p>
        </w:tc>
        <w:tc>
          <w:tcPr>
            <w:tcW w:w="0" w:type="auto"/>
            <w:gridSpan w:val="2"/>
            <w:shd w:val="clear" w:color="auto" w:fill="auto"/>
            <w:vAlign w:val="center"/>
          </w:tcPr>
          <w:p w14:paraId="2CD5083E" w14:textId="77777777" w:rsidR="00BD59B1" w:rsidRPr="00875FAE" w:rsidRDefault="00BD59B1" w:rsidP="00BD59B1">
            <w:pPr>
              <w:jc w:val="center"/>
              <w:rPr>
                <w:b/>
                <w:sz w:val="20"/>
                <w:szCs w:val="20"/>
              </w:rPr>
            </w:pPr>
            <w:r w:rsidRPr="00875FAE">
              <w:rPr>
                <w:rFonts w:eastAsia="Times New Roman"/>
                <w:b/>
                <w:color w:val="000000"/>
                <w:sz w:val="20"/>
                <w:szCs w:val="20"/>
              </w:rPr>
              <w:t>ELISA</w:t>
            </w:r>
          </w:p>
        </w:tc>
      </w:tr>
      <w:tr w:rsidR="00BD59B1" w:rsidRPr="00875FAE" w14:paraId="7E8CC74C" w14:textId="77777777" w:rsidTr="00BD59B1">
        <w:trPr>
          <w:trHeight w:val="183"/>
        </w:trPr>
        <w:tc>
          <w:tcPr>
            <w:tcW w:w="0" w:type="auto"/>
            <w:vMerge/>
            <w:shd w:val="clear" w:color="auto" w:fill="auto"/>
          </w:tcPr>
          <w:p w14:paraId="2D3622A2" w14:textId="77777777" w:rsidR="00BD59B1" w:rsidRPr="00875FAE" w:rsidRDefault="00BD59B1" w:rsidP="00BD59B1">
            <w:pPr>
              <w:rPr>
                <w:sz w:val="20"/>
                <w:szCs w:val="20"/>
              </w:rPr>
            </w:pPr>
          </w:p>
        </w:tc>
        <w:tc>
          <w:tcPr>
            <w:tcW w:w="0" w:type="auto"/>
            <w:shd w:val="clear" w:color="auto" w:fill="auto"/>
            <w:vAlign w:val="bottom"/>
          </w:tcPr>
          <w:p w14:paraId="10DB5F45"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Fold-change</w:t>
            </w:r>
          </w:p>
        </w:tc>
        <w:tc>
          <w:tcPr>
            <w:tcW w:w="0" w:type="auto"/>
            <w:shd w:val="clear" w:color="auto" w:fill="auto"/>
            <w:vAlign w:val="bottom"/>
          </w:tcPr>
          <w:p w14:paraId="4AE2994E"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ANOVA (p-value)</w:t>
            </w:r>
          </w:p>
        </w:tc>
        <w:tc>
          <w:tcPr>
            <w:tcW w:w="0" w:type="auto"/>
            <w:shd w:val="clear" w:color="auto" w:fill="auto"/>
            <w:vAlign w:val="bottom"/>
          </w:tcPr>
          <w:p w14:paraId="72202ADC"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Fold-change</w:t>
            </w:r>
          </w:p>
        </w:tc>
        <w:tc>
          <w:tcPr>
            <w:tcW w:w="0" w:type="auto"/>
            <w:shd w:val="clear" w:color="auto" w:fill="auto"/>
            <w:vAlign w:val="bottom"/>
          </w:tcPr>
          <w:p w14:paraId="57193ED8"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t-test (p-value)</w:t>
            </w:r>
          </w:p>
        </w:tc>
      </w:tr>
      <w:tr w:rsidR="00BD59B1" w:rsidRPr="00875FAE" w14:paraId="7784DF6F" w14:textId="77777777" w:rsidTr="00BD59B1">
        <w:trPr>
          <w:trHeight w:val="358"/>
        </w:trPr>
        <w:tc>
          <w:tcPr>
            <w:tcW w:w="0" w:type="auto"/>
            <w:shd w:val="clear" w:color="auto" w:fill="auto"/>
          </w:tcPr>
          <w:p w14:paraId="79C69ED9"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YWHAQ</w:t>
            </w:r>
          </w:p>
        </w:tc>
        <w:tc>
          <w:tcPr>
            <w:tcW w:w="0" w:type="auto"/>
            <w:shd w:val="clear" w:color="auto" w:fill="auto"/>
          </w:tcPr>
          <w:p w14:paraId="53C8EEEE"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infinity</w:t>
            </w:r>
          </w:p>
        </w:tc>
        <w:tc>
          <w:tcPr>
            <w:tcW w:w="0" w:type="auto"/>
            <w:shd w:val="clear" w:color="auto" w:fill="auto"/>
          </w:tcPr>
          <w:p w14:paraId="5E83034A"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0.0003</w:t>
            </w:r>
          </w:p>
        </w:tc>
        <w:tc>
          <w:tcPr>
            <w:tcW w:w="0" w:type="auto"/>
            <w:shd w:val="clear" w:color="auto" w:fill="auto"/>
          </w:tcPr>
          <w:p w14:paraId="63221E20" w14:textId="0FE6760B" w:rsidR="00BD59B1" w:rsidRPr="00875FAE" w:rsidRDefault="00015B0F" w:rsidP="00BD59B1">
            <w:pPr>
              <w:spacing w:after="0" w:line="240" w:lineRule="auto"/>
              <w:jc w:val="center"/>
              <w:rPr>
                <w:rFonts w:eastAsia="Times New Roman"/>
                <w:color w:val="000000"/>
                <w:sz w:val="20"/>
                <w:szCs w:val="20"/>
              </w:rPr>
            </w:pPr>
            <w:r w:rsidRPr="00875FAE">
              <w:rPr>
                <w:rFonts w:eastAsia="Times New Roman"/>
                <w:color w:val="000000"/>
                <w:sz w:val="20"/>
                <w:szCs w:val="20"/>
              </w:rPr>
              <w:t>I</w:t>
            </w:r>
            <w:r w:rsidR="00BD59B1" w:rsidRPr="00875FAE">
              <w:rPr>
                <w:rFonts w:eastAsia="Times New Roman"/>
                <w:color w:val="000000"/>
                <w:sz w:val="20"/>
                <w:szCs w:val="20"/>
              </w:rPr>
              <w:t>nfinity</w:t>
            </w:r>
          </w:p>
        </w:tc>
        <w:tc>
          <w:tcPr>
            <w:tcW w:w="0" w:type="auto"/>
            <w:shd w:val="clear" w:color="auto" w:fill="auto"/>
          </w:tcPr>
          <w:p w14:paraId="2EEA8F36" w14:textId="77777777" w:rsidR="00BD59B1" w:rsidRPr="00875FAE" w:rsidRDefault="00BD59B1" w:rsidP="00BD59B1">
            <w:pPr>
              <w:spacing w:after="0" w:line="240" w:lineRule="auto"/>
              <w:jc w:val="center"/>
              <w:rPr>
                <w:rFonts w:eastAsia="Times New Roman"/>
                <w:sz w:val="20"/>
                <w:szCs w:val="20"/>
              </w:rPr>
            </w:pPr>
            <w:r w:rsidRPr="00875FAE">
              <w:rPr>
                <w:rFonts w:eastAsia="Times New Roman"/>
                <w:sz w:val="20"/>
                <w:szCs w:val="20"/>
              </w:rPr>
              <w:t>0.0005</w:t>
            </w:r>
          </w:p>
        </w:tc>
      </w:tr>
      <w:tr w:rsidR="00BD59B1" w:rsidRPr="00875FAE" w14:paraId="0E67F4B2" w14:textId="77777777" w:rsidTr="00BD59B1">
        <w:trPr>
          <w:trHeight w:val="358"/>
        </w:trPr>
        <w:tc>
          <w:tcPr>
            <w:tcW w:w="0" w:type="auto"/>
            <w:shd w:val="clear" w:color="auto" w:fill="auto"/>
          </w:tcPr>
          <w:p w14:paraId="3F7C96D7" w14:textId="77777777" w:rsidR="00BD59B1" w:rsidRPr="00875FAE" w:rsidRDefault="00BD59B1" w:rsidP="00BD59B1">
            <w:pPr>
              <w:spacing w:after="0" w:line="240" w:lineRule="auto"/>
              <w:jc w:val="center"/>
              <w:rPr>
                <w:rFonts w:eastAsia="Times New Roman"/>
                <w:b/>
                <w:color w:val="000000"/>
                <w:sz w:val="20"/>
                <w:szCs w:val="20"/>
              </w:rPr>
            </w:pPr>
            <w:r w:rsidRPr="00875FAE">
              <w:rPr>
                <w:rFonts w:eastAsia="Times New Roman"/>
                <w:b/>
                <w:color w:val="000000"/>
                <w:sz w:val="20"/>
                <w:szCs w:val="20"/>
              </w:rPr>
              <w:t>LYLVE-1</w:t>
            </w:r>
          </w:p>
        </w:tc>
        <w:tc>
          <w:tcPr>
            <w:tcW w:w="0" w:type="auto"/>
            <w:shd w:val="clear" w:color="auto" w:fill="auto"/>
          </w:tcPr>
          <w:p w14:paraId="29B39724"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5.98</w:t>
            </w:r>
          </w:p>
        </w:tc>
        <w:tc>
          <w:tcPr>
            <w:tcW w:w="0" w:type="auto"/>
            <w:shd w:val="clear" w:color="auto" w:fill="auto"/>
          </w:tcPr>
          <w:p w14:paraId="69B9FC2B"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0.03</w:t>
            </w:r>
          </w:p>
        </w:tc>
        <w:tc>
          <w:tcPr>
            <w:tcW w:w="0" w:type="auto"/>
            <w:shd w:val="clear" w:color="auto" w:fill="auto"/>
          </w:tcPr>
          <w:p w14:paraId="1F0BF163" w14:textId="77777777" w:rsidR="00BD59B1" w:rsidRPr="00875FAE" w:rsidRDefault="00BD59B1" w:rsidP="00BD59B1">
            <w:pPr>
              <w:spacing w:after="0" w:line="240" w:lineRule="auto"/>
              <w:jc w:val="center"/>
              <w:rPr>
                <w:rFonts w:eastAsia="Times New Roman"/>
                <w:color w:val="000000"/>
                <w:sz w:val="20"/>
                <w:szCs w:val="20"/>
              </w:rPr>
            </w:pPr>
            <w:r w:rsidRPr="00875FAE">
              <w:rPr>
                <w:rFonts w:eastAsia="Times New Roman"/>
                <w:color w:val="000000"/>
                <w:sz w:val="20"/>
                <w:szCs w:val="20"/>
              </w:rPr>
              <w:t>3.82</w:t>
            </w:r>
          </w:p>
        </w:tc>
        <w:tc>
          <w:tcPr>
            <w:tcW w:w="0" w:type="auto"/>
            <w:shd w:val="clear" w:color="auto" w:fill="auto"/>
          </w:tcPr>
          <w:p w14:paraId="28382ECB" w14:textId="77777777" w:rsidR="00BD59B1" w:rsidRPr="00875FAE" w:rsidRDefault="00BD59B1" w:rsidP="00BD59B1">
            <w:pPr>
              <w:spacing w:after="0" w:line="240" w:lineRule="auto"/>
              <w:jc w:val="center"/>
              <w:rPr>
                <w:rFonts w:eastAsia="Times New Roman"/>
                <w:sz w:val="20"/>
                <w:szCs w:val="20"/>
              </w:rPr>
            </w:pPr>
            <w:r w:rsidRPr="00875FAE">
              <w:rPr>
                <w:rFonts w:eastAsia="Times New Roman"/>
                <w:sz w:val="20"/>
                <w:szCs w:val="20"/>
              </w:rPr>
              <w:t>0.01</w:t>
            </w:r>
          </w:p>
        </w:tc>
      </w:tr>
    </w:tbl>
    <w:p w14:paraId="0A3D1C37" w14:textId="6E69A688" w:rsidR="004C25CC" w:rsidRPr="00875FAE" w:rsidRDefault="004C25CC" w:rsidP="004C25CC">
      <w:pPr>
        <w:rPr>
          <w:szCs w:val="20"/>
        </w:rPr>
      </w:pPr>
    </w:p>
    <w:p w14:paraId="1843CD65" w14:textId="77777777" w:rsidR="004C25CC" w:rsidRPr="00875FAE" w:rsidRDefault="004C25CC" w:rsidP="004C25CC">
      <w:pPr>
        <w:rPr>
          <w:szCs w:val="20"/>
        </w:rPr>
      </w:pPr>
    </w:p>
    <w:p w14:paraId="7C2B615F" w14:textId="169CAF2C" w:rsidR="004C25CC" w:rsidRPr="00875FAE" w:rsidRDefault="004C25CC" w:rsidP="004C25CC">
      <w:pPr>
        <w:rPr>
          <w:szCs w:val="20"/>
        </w:rPr>
      </w:pPr>
    </w:p>
    <w:p w14:paraId="274376DE" w14:textId="32AE5445" w:rsidR="004C25CC" w:rsidRPr="00875FAE" w:rsidRDefault="004C25CC" w:rsidP="004C25CC">
      <w:pPr>
        <w:rPr>
          <w:szCs w:val="20"/>
        </w:rPr>
      </w:pPr>
    </w:p>
    <w:p w14:paraId="6233F824" w14:textId="01E1B792" w:rsidR="004C25CC" w:rsidRPr="00875FAE" w:rsidRDefault="004C25CC" w:rsidP="004C25CC">
      <w:pPr>
        <w:rPr>
          <w:szCs w:val="20"/>
        </w:rPr>
      </w:pPr>
    </w:p>
    <w:p w14:paraId="7EC36094" w14:textId="6EF0A2BE" w:rsidR="004C25CC" w:rsidRPr="00875FAE" w:rsidRDefault="004C25CC" w:rsidP="004C25CC">
      <w:pPr>
        <w:rPr>
          <w:szCs w:val="20"/>
        </w:rPr>
      </w:pPr>
    </w:p>
    <w:p w14:paraId="162FA65C" w14:textId="1D879A6E" w:rsidR="004C25CC" w:rsidRPr="00875FAE" w:rsidRDefault="002E3150" w:rsidP="004C25CC">
      <w:pPr>
        <w:rPr>
          <w:szCs w:val="20"/>
        </w:rPr>
      </w:pPr>
      <w:r w:rsidRPr="00875FAE">
        <w:rPr>
          <w:szCs w:val="20"/>
        </w:rPr>
        <w:t>f</w:t>
      </w:r>
    </w:p>
    <w:p w14:paraId="3D0DD038" w14:textId="670DC0AD" w:rsidR="004C25CC" w:rsidRPr="00875FAE" w:rsidRDefault="004C25CC" w:rsidP="004C25CC">
      <w:pPr>
        <w:rPr>
          <w:szCs w:val="20"/>
        </w:rPr>
      </w:pPr>
    </w:p>
    <w:p w14:paraId="55F9C20B" w14:textId="4C12ECA5" w:rsidR="004C25CC" w:rsidRPr="00875FAE" w:rsidRDefault="004C25CC" w:rsidP="004C25CC">
      <w:pPr>
        <w:rPr>
          <w:szCs w:val="20"/>
        </w:rPr>
      </w:pPr>
    </w:p>
    <w:p w14:paraId="699607B2" w14:textId="6D52F48E" w:rsidR="004C25CC" w:rsidRPr="00875FAE" w:rsidRDefault="004C25CC" w:rsidP="004C25CC">
      <w:pPr>
        <w:rPr>
          <w:vertAlign w:val="superscript"/>
        </w:rPr>
      </w:pPr>
    </w:p>
    <w:p w14:paraId="3BB2207D" w14:textId="77777777" w:rsidR="004C25CC" w:rsidRPr="00875FAE" w:rsidRDefault="004C25CC" w:rsidP="004C25CC">
      <w:pPr>
        <w:spacing w:line="480" w:lineRule="auto"/>
      </w:pPr>
    </w:p>
    <w:p w14:paraId="37098028" w14:textId="77777777" w:rsidR="00386F07" w:rsidRPr="00875FAE" w:rsidRDefault="00386F07" w:rsidP="00676693">
      <w:pPr>
        <w:spacing w:line="480" w:lineRule="auto"/>
        <w:rPr>
          <w:b/>
        </w:rPr>
      </w:pPr>
    </w:p>
    <w:p w14:paraId="7ED6547A" w14:textId="77777777" w:rsidR="00386F07" w:rsidRPr="00875FAE" w:rsidRDefault="00386F07" w:rsidP="00676693">
      <w:pPr>
        <w:spacing w:line="480" w:lineRule="auto"/>
        <w:rPr>
          <w:b/>
        </w:rPr>
      </w:pPr>
    </w:p>
    <w:p w14:paraId="628DCFFC" w14:textId="417463BD" w:rsidR="0030312D" w:rsidRPr="00875FAE" w:rsidRDefault="004C25CC" w:rsidP="0030312D">
      <w:pPr>
        <w:spacing w:line="480" w:lineRule="auto"/>
        <w:contextualSpacing/>
        <w:rPr>
          <w:b/>
          <w:szCs w:val="20"/>
        </w:rPr>
      </w:pPr>
      <w:r w:rsidRPr="00875FAE">
        <w:rPr>
          <w:b/>
        </w:rPr>
        <w:t>Figure 1.</w:t>
      </w:r>
      <w:r w:rsidRPr="00875FAE">
        <w:t xml:space="preserve"> </w:t>
      </w:r>
      <w:r w:rsidRPr="00875FAE">
        <w:rPr>
          <w:rFonts w:cs="Times"/>
          <w:color w:val="101010"/>
          <w:lang w:val="en-US"/>
        </w:rPr>
        <w:t xml:space="preserve">Two proteins, 14-3-3 protein theta (YWHAQ) and </w:t>
      </w:r>
      <w:r w:rsidRPr="00875FAE">
        <w:t>Lymphatic Vessel Endothelial Hyaluronan Receptor-1 (LYVE-1)</w:t>
      </w:r>
      <w:r w:rsidRPr="00875FAE">
        <w:rPr>
          <w:rFonts w:cs="Times"/>
          <w:color w:val="101010"/>
          <w:lang w:val="en-US"/>
        </w:rPr>
        <w:t>, that were identified by proteomic analysis as differentially abundant in the SF of non-responders compared to responders of microfracture were validated by ELISA. (A) Table demonstrating fold changes and p-values of differences between responders</w:t>
      </w:r>
      <w:r w:rsidR="008805DC" w:rsidRPr="00875FAE">
        <w:rPr>
          <w:rFonts w:cs="Times"/>
          <w:color w:val="101010"/>
          <w:lang w:val="en-US"/>
        </w:rPr>
        <w:t xml:space="preserve"> (n=3)</w:t>
      </w:r>
      <w:r w:rsidRPr="00875FAE">
        <w:rPr>
          <w:rFonts w:cs="Times"/>
          <w:color w:val="101010"/>
          <w:lang w:val="en-US"/>
        </w:rPr>
        <w:t xml:space="preserve"> cf. non-</w:t>
      </w:r>
      <w:r w:rsidR="0030312D" w:rsidRPr="00875FAE">
        <w:t xml:space="preserve"> </w:t>
      </w:r>
    </w:p>
    <w:p w14:paraId="6BDAC5BF" w14:textId="09090186" w:rsidR="0030312D" w:rsidRPr="00875FAE" w:rsidRDefault="004C25CC" w:rsidP="00676693">
      <w:pPr>
        <w:spacing w:line="480" w:lineRule="auto"/>
      </w:pPr>
      <w:r w:rsidRPr="00875FAE">
        <w:rPr>
          <w:rFonts w:cs="Times"/>
          <w:color w:val="101010"/>
          <w:lang w:val="en-US"/>
        </w:rPr>
        <w:t>responders</w:t>
      </w:r>
      <w:r w:rsidR="008805DC" w:rsidRPr="00875FAE">
        <w:rPr>
          <w:rFonts w:cs="Times"/>
          <w:color w:val="101010"/>
          <w:lang w:val="en-US"/>
        </w:rPr>
        <w:t xml:space="preserve"> (n=3)</w:t>
      </w:r>
      <w:r w:rsidRPr="00875FAE">
        <w:rPr>
          <w:rFonts w:cs="Times"/>
          <w:color w:val="101010"/>
          <w:lang w:val="en-US"/>
        </w:rPr>
        <w:t xml:space="preserve"> to microfracture. YWHAQ was detectable in the SF in non-responders</w:t>
      </w:r>
      <w:r w:rsidR="008805DC" w:rsidRPr="00875FAE">
        <w:rPr>
          <w:rFonts w:cs="Times"/>
          <w:color w:val="101010"/>
          <w:lang w:val="en-US"/>
        </w:rPr>
        <w:t xml:space="preserve"> (n=3)</w:t>
      </w:r>
      <w:r w:rsidRPr="00875FAE">
        <w:rPr>
          <w:rFonts w:cs="Times"/>
          <w:color w:val="101010"/>
          <w:lang w:val="en-US"/>
        </w:rPr>
        <w:t xml:space="preserve"> to microfracture but not in the SF of responders</w:t>
      </w:r>
      <w:r w:rsidR="008805DC" w:rsidRPr="00875FAE">
        <w:rPr>
          <w:rFonts w:cs="Times"/>
          <w:color w:val="101010"/>
          <w:lang w:val="en-US"/>
        </w:rPr>
        <w:t xml:space="preserve"> (n=3)</w:t>
      </w:r>
      <w:r w:rsidRPr="00875FAE">
        <w:rPr>
          <w:rFonts w:cs="Times"/>
          <w:color w:val="101010"/>
          <w:lang w:val="en-US"/>
        </w:rPr>
        <w:t xml:space="preserve"> as demonstrated by (B) label-free mass-spectrometry and (C) validated using quantitative ELISA. LYVE-1 was increased in abundance in the SF of responders</w:t>
      </w:r>
      <w:r w:rsidR="008805DC" w:rsidRPr="00875FAE">
        <w:rPr>
          <w:rFonts w:cs="Times"/>
          <w:color w:val="101010"/>
          <w:lang w:val="en-US"/>
        </w:rPr>
        <w:t xml:space="preserve"> (n=3)</w:t>
      </w:r>
      <w:r w:rsidRPr="00875FAE">
        <w:rPr>
          <w:rFonts w:cs="Times"/>
          <w:color w:val="101010"/>
          <w:lang w:val="en-US"/>
        </w:rPr>
        <w:t xml:space="preserve"> cf. non-responders</w:t>
      </w:r>
      <w:r w:rsidR="008805DC" w:rsidRPr="00875FAE">
        <w:rPr>
          <w:rFonts w:cs="Times"/>
          <w:color w:val="101010"/>
          <w:lang w:val="en-US"/>
        </w:rPr>
        <w:t xml:space="preserve"> (n=3)</w:t>
      </w:r>
      <w:r w:rsidRPr="00875FAE">
        <w:rPr>
          <w:rFonts w:cs="Times"/>
          <w:color w:val="101010"/>
          <w:lang w:val="en-US"/>
        </w:rPr>
        <w:t xml:space="preserve"> to microfracture as demonstrated using B) label-free mass-spectrometry and (C) validated using quantitative ELISA. Data are mean</w:t>
      </w:r>
      <w:r w:rsidRPr="00875FAE">
        <w:rPr>
          <w:rFonts w:ascii="MS Gothic" w:eastAsia="MS Gothic"/>
          <w:color w:val="000000"/>
        </w:rPr>
        <w:t>±</w:t>
      </w:r>
      <w:r w:rsidRPr="00875FAE">
        <w:t>SD.</w:t>
      </w:r>
    </w:p>
    <w:p w14:paraId="5670736E" w14:textId="77777777" w:rsidR="006454EC" w:rsidRPr="00875FAE" w:rsidRDefault="006454EC" w:rsidP="006454EC">
      <w:pPr>
        <w:spacing w:line="480" w:lineRule="auto"/>
        <w:contextualSpacing/>
      </w:pPr>
      <w:r w:rsidRPr="00875FAE">
        <w:t>Further the proteomic finding that LYVE-1 demonstrates greater abundance in microfracture responders compared to non-responders could be confirmed using biochemical analyses (responders: 154.6(45.0) pgml</w:t>
      </w:r>
      <w:r w:rsidRPr="00875FAE">
        <w:rPr>
          <w:vertAlign w:val="superscript"/>
        </w:rPr>
        <w:t>-1</w:t>
      </w:r>
      <w:r w:rsidRPr="00875FAE">
        <w:t>/ mg protein; non-responders: 40.4(14.6) pgml</w:t>
      </w:r>
      <w:r w:rsidRPr="00875FAE">
        <w:rPr>
          <w:vertAlign w:val="superscript"/>
        </w:rPr>
        <w:t>-1</w:t>
      </w:r>
      <w:r w:rsidRPr="00875FAE">
        <w:t xml:space="preserve">/ mg protein </w:t>
      </w:r>
    </w:p>
    <w:p w14:paraId="330935E7" w14:textId="77777777" w:rsidR="006454EC" w:rsidRPr="00875FAE" w:rsidRDefault="006454EC" w:rsidP="006454EC">
      <w:pPr>
        <w:spacing w:line="480" w:lineRule="auto"/>
        <w:contextualSpacing/>
      </w:pPr>
      <w:r w:rsidRPr="00875FAE">
        <w:t>(mean(SD)); p=0.01) (Figure 1). These proteins were therefore included in further studies to assess</w:t>
      </w:r>
    </w:p>
    <w:p w14:paraId="4A712F6C" w14:textId="328EE7A3" w:rsidR="0030312D" w:rsidRPr="00875FAE" w:rsidRDefault="0030312D" w:rsidP="00676693">
      <w:pPr>
        <w:spacing w:line="480" w:lineRule="auto"/>
        <w:rPr>
          <w:rFonts w:cs="Times"/>
          <w:color w:val="101010"/>
          <w:lang w:val="en-US"/>
        </w:rPr>
      </w:pPr>
      <w:r w:rsidRPr="00875FAE">
        <w:t>their predictive potential compared to other biomarkers and demographic data in a larger patient cohort.</w:t>
      </w:r>
    </w:p>
    <w:p w14:paraId="3335F8A3" w14:textId="77777777" w:rsidR="00BE59C5" w:rsidRPr="00875FAE" w:rsidRDefault="00BE59C5" w:rsidP="00BE59C5">
      <w:pPr>
        <w:spacing w:line="480" w:lineRule="auto"/>
        <w:contextualSpacing/>
        <w:rPr>
          <w:b/>
          <w:u w:val="single"/>
        </w:rPr>
      </w:pPr>
      <w:r w:rsidRPr="00875FAE">
        <w:rPr>
          <w:b/>
          <w:u w:val="single"/>
        </w:rPr>
        <w:t>Biomarker levels</w:t>
      </w:r>
    </w:p>
    <w:p w14:paraId="5D61735D" w14:textId="3C3B364B" w:rsidR="002A795C" w:rsidRPr="00875FAE" w:rsidRDefault="00BE59C5" w:rsidP="00676693">
      <w:pPr>
        <w:spacing w:line="480" w:lineRule="auto"/>
        <w:contextualSpacing/>
      </w:pPr>
      <w:r w:rsidRPr="00875FAE">
        <w:t>SF and plasma samples were included from all 32 patients for analysis of targeted OA-related biomarkers and additionally, candidate markers identified in our non-targeted proteomic study. The mean(</w:t>
      </w:r>
      <w:r w:rsidRPr="00875FAE">
        <w:rPr>
          <w:rFonts w:eastAsia="MS Gothic"/>
          <w:color w:val="000000"/>
        </w:rPr>
        <w:t>±</w:t>
      </w:r>
      <w:r w:rsidRPr="00875FAE">
        <w:t xml:space="preserve">SEM) </w:t>
      </w:r>
      <w:r w:rsidR="00335CB0" w:rsidRPr="00875FAE">
        <w:t>SF</w:t>
      </w:r>
      <w:r w:rsidRPr="00875FAE">
        <w:t xml:space="preserve"> dilution factor was 7.8(</w:t>
      </w:r>
      <w:r w:rsidRPr="00875FAE">
        <w:rPr>
          <w:rFonts w:eastAsia="MS Gothic"/>
          <w:color w:val="000000"/>
        </w:rPr>
        <w:t>±</w:t>
      </w:r>
      <w:r w:rsidRPr="00875FAE">
        <w:t xml:space="preserve">7.7) with the mean dilution factor being 5.3(±4.6) and 5.6(±4.5) in osteotomy responders and non-responders and 9.3(±6.9) and 8.4(±10.2) in microfracture responders and non-responders, respectively. Three SF proteins (sCD14, ADAMTS-4 and YWHAQ) and HA in plasma had samples with undetectable levels and values were imputed as described in the methods. </w:t>
      </w:r>
    </w:p>
    <w:p w14:paraId="185864A3" w14:textId="5096589C" w:rsidR="00AB524F" w:rsidRPr="00875FAE" w:rsidRDefault="0099187B" w:rsidP="0029447C">
      <w:pPr>
        <w:spacing w:line="480" w:lineRule="auto"/>
        <w:contextualSpacing/>
        <w:rPr>
          <w:b/>
          <w:u w:val="single"/>
        </w:rPr>
      </w:pPr>
      <w:r w:rsidRPr="00875FAE">
        <w:rPr>
          <w:b/>
          <w:u w:val="single"/>
        </w:rPr>
        <w:t>Multivariable Linear</w:t>
      </w:r>
      <w:r w:rsidR="00E3677E" w:rsidRPr="00875FAE">
        <w:rPr>
          <w:b/>
          <w:u w:val="single"/>
        </w:rPr>
        <w:t xml:space="preserve"> Models</w:t>
      </w:r>
      <w:r w:rsidR="0029447C" w:rsidRPr="00875FAE">
        <w:rPr>
          <w:b/>
          <w:u w:val="single"/>
        </w:rPr>
        <w:t xml:space="preserve"> of predictors of post-operative Lysholm score following surgical treatment</w:t>
      </w:r>
    </w:p>
    <w:p w14:paraId="63CF8FB6" w14:textId="55B1171B" w:rsidR="00701FD5" w:rsidRPr="00875FAE" w:rsidRDefault="00701FD5" w:rsidP="0029447C">
      <w:pPr>
        <w:spacing w:line="480" w:lineRule="auto"/>
        <w:contextualSpacing/>
        <w:rPr>
          <w:b/>
          <w:u w:val="single"/>
        </w:rPr>
      </w:pPr>
      <w:r w:rsidRPr="00875FAE">
        <w:rPr>
          <w:b/>
          <w:u w:val="single"/>
        </w:rPr>
        <w:t>Multivariable Linear Models for Microfracture Outcome</w:t>
      </w:r>
    </w:p>
    <w:p w14:paraId="161F8DB1" w14:textId="1F1F3D07" w:rsidR="00701FD5" w:rsidRPr="00875FAE" w:rsidRDefault="00176098" w:rsidP="00522899">
      <w:pPr>
        <w:spacing w:line="480" w:lineRule="auto"/>
        <w:contextualSpacing/>
      </w:pPr>
      <w:r w:rsidRPr="00875FAE">
        <w:t>Generalized linear models</w:t>
      </w:r>
      <w:r w:rsidR="00EE1301" w:rsidRPr="00875FAE">
        <w:t xml:space="preserve"> (GLM)</w:t>
      </w:r>
      <w:r w:rsidRPr="00875FAE">
        <w:t xml:space="preserve"> with elastic net penalization </w:t>
      </w:r>
      <w:r w:rsidR="00701FD5" w:rsidRPr="00875FAE">
        <w:t>was</w:t>
      </w:r>
      <w:r w:rsidRPr="00875FAE">
        <w:t xml:space="preserve"> built</w:t>
      </w:r>
      <w:r w:rsidR="00E3677E" w:rsidRPr="00875FAE">
        <w:t xml:space="preserve"> of the post-op</w:t>
      </w:r>
      <w:r w:rsidR="00701FD5" w:rsidRPr="00875FAE">
        <w:t>erative Lysholm following</w:t>
      </w:r>
      <w:r w:rsidR="00E3677E" w:rsidRPr="00875FAE">
        <w:t xml:space="preserve"> microfracture</w:t>
      </w:r>
      <w:r w:rsidR="00FD7485" w:rsidRPr="00875FAE">
        <w:t xml:space="preserve"> (Table 5)</w:t>
      </w:r>
      <w:r w:rsidR="00701FD5" w:rsidRPr="00875FAE">
        <w:t xml:space="preserve">. </w:t>
      </w:r>
      <w:r w:rsidR="00EE1301" w:rsidRPr="00875FAE">
        <w:t>For the GLM of microfracture</w:t>
      </w:r>
      <w:r w:rsidR="00E3677E" w:rsidRPr="00875FAE">
        <w:t xml:space="preserve"> </w:t>
      </w:r>
      <w:r w:rsidR="00EE1301" w:rsidRPr="00875FAE">
        <w:t>post-operative Lysholm score t</w:t>
      </w:r>
      <w:r w:rsidRPr="00875FAE">
        <w:t>he r</w:t>
      </w:r>
      <w:r w:rsidRPr="00875FAE">
        <w:rPr>
          <w:vertAlign w:val="superscript"/>
        </w:rPr>
        <w:t>2</w:t>
      </w:r>
      <w:r w:rsidRPr="00875FAE">
        <w:t xml:space="preserve"> was low</w:t>
      </w:r>
      <w:r w:rsidR="00781517" w:rsidRPr="00875FAE">
        <w:t xml:space="preserve"> (0.5)</w:t>
      </w:r>
      <w:r w:rsidRPr="00875FAE">
        <w:t xml:space="preserve"> and the RMSE high</w:t>
      </w:r>
      <w:r w:rsidR="00781517" w:rsidRPr="00875FAE">
        <w:t xml:space="preserve"> (26.4)</w:t>
      </w:r>
      <w:r w:rsidRPr="00875FAE">
        <w:t>. Therefore, a linear regression model was generated following backward variable selection; this model better related the selected variables with the dependent variable, post-operative Lysholm score (r</w:t>
      </w:r>
      <w:r w:rsidRPr="00875FAE">
        <w:rPr>
          <w:vertAlign w:val="superscript"/>
        </w:rPr>
        <w:t>2</w:t>
      </w:r>
      <w:r w:rsidRPr="00875FAE">
        <w:t xml:space="preserve"> =0.7 RMSE= 13.6) (Table</w:t>
      </w:r>
      <w:r w:rsidR="00FD7485" w:rsidRPr="00875FAE">
        <w:t xml:space="preserve"> </w:t>
      </w:r>
      <w:r w:rsidR="00701FD5" w:rsidRPr="00875FAE">
        <w:t>6</w:t>
      </w:r>
      <w:r w:rsidRPr="00875FAE">
        <w:t>).</w:t>
      </w:r>
      <w:r w:rsidR="00D251B6" w:rsidRPr="00875FAE">
        <w:t xml:space="preserve"> There were a number of </w:t>
      </w:r>
      <w:r w:rsidR="00477740" w:rsidRPr="00875FAE">
        <w:t xml:space="preserve">model </w:t>
      </w:r>
      <w:r w:rsidR="00D251B6" w:rsidRPr="00875FAE">
        <w:t xml:space="preserve">parameters that significantly contributed to the linear regression model for microfracture outcomes, which were </w:t>
      </w:r>
      <w:r w:rsidR="000046FC" w:rsidRPr="00875FAE">
        <w:t>baseline levels of SF HA, YWHAQ, plasma HA, ADAMTS-4, LYVE-1 and patient smoker status and gender</w:t>
      </w:r>
      <w:r w:rsidR="00701FD5" w:rsidRPr="00875FAE">
        <w:t xml:space="preserve"> (Table 6</w:t>
      </w:r>
      <w:r w:rsidR="007E39A8" w:rsidRPr="00875FAE">
        <w:t>)</w:t>
      </w:r>
      <w:r w:rsidR="000046FC" w:rsidRPr="00875FAE">
        <w:t xml:space="preserve">. </w:t>
      </w:r>
      <w:r w:rsidR="007E39A8" w:rsidRPr="00875FAE">
        <w:t xml:space="preserve"> It is of note that </w:t>
      </w:r>
      <w:r w:rsidR="00BD47D5" w:rsidRPr="00875FAE">
        <w:t>despite the r</w:t>
      </w:r>
      <w:r w:rsidR="00BD47D5" w:rsidRPr="00875FAE">
        <w:rPr>
          <w:vertAlign w:val="superscript"/>
        </w:rPr>
        <w:t xml:space="preserve">2 </w:t>
      </w:r>
      <w:r w:rsidR="00BD47D5" w:rsidRPr="00875FAE">
        <w:t xml:space="preserve">being low for the generalized linear model with elastic net penalization for the post-microfracture Lysholm score, </w:t>
      </w:r>
      <w:r w:rsidR="00631194" w:rsidRPr="00875FAE">
        <w:t>HA</w:t>
      </w:r>
      <w:r w:rsidR="00BD47D5" w:rsidRPr="00875FAE">
        <w:t xml:space="preserve"> </w:t>
      </w:r>
    </w:p>
    <w:p w14:paraId="063291CE" w14:textId="3AB9BACC" w:rsidR="00F355BB" w:rsidRPr="00875FAE" w:rsidRDefault="00E10A9C" w:rsidP="00783A4A">
      <w:pPr>
        <w:rPr>
          <w:rFonts w:asciiTheme="majorHAnsi" w:hAnsiTheme="majorHAnsi" w:cs="Times"/>
          <w:color w:val="101010"/>
          <w:lang w:val="en-US"/>
        </w:rPr>
      </w:pPr>
      <w:r w:rsidRPr="00875FAE">
        <w:rPr>
          <w:rFonts w:asciiTheme="majorHAnsi" w:hAnsiTheme="majorHAnsi" w:cs="Times"/>
          <w:b/>
          <w:color w:val="101010"/>
          <w:lang w:val="en-US"/>
        </w:rPr>
        <w:t>Table 5</w:t>
      </w:r>
      <w:r w:rsidR="00AC54A9" w:rsidRPr="00875FAE">
        <w:rPr>
          <w:rFonts w:asciiTheme="majorHAnsi" w:hAnsiTheme="majorHAnsi" w:cs="Times"/>
          <w:b/>
          <w:color w:val="101010"/>
          <w:lang w:val="en-US"/>
        </w:rPr>
        <w:t>:</w:t>
      </w:r>
      <w:r w:rsidR="00AC54A9" w:rsidRPr="00875FAE">
        <w:rPr>
          <w:rFonts w:asciiTheme="majorHAnsi" w:hAnsiTheme="majorHAnsi" w:cs="Times"/>
          <w:color w:val="101010"/>
          <w:lang w:val="en-US"/>
        </w:rPr>
        <w:t xml:space="preserve"> A</w:t>
      </w:r>
      <w:r w:rsidR="00783A4A" w:rsidRPr="00875FAE">
        <w:rPr>
          <w:rFonts w:asciiTheme="majorHAnsi" w:hAnsiTheme="majorHAnsi" w:cs="Times"/>
          <w:color w:val="101010"/>
          <w:lang w:val="en-US"/>
        </w:rPr>
        <w:t xml:space="preserve"> </w:t>
      </w:r>
      <w:r w:rsidR="001143AA" w:rsidRPr="00875FAE">
        <w:rPr>
          <w:rFonts w:asciiTheme="majorHAnsi" w:hAnsiTheme="majorHAnsi" w:cs="Times"/>
          <w:color w:val="101010"/>
          <w:lang w:val="en-US"/>
        </w:rPr>
        <w:t xml:space="preserve">generalized </w:t>
      </w:r>
      <w:r w:rsidR="00783A4A" w:rsidRPr="00875FAE">
        <w:rPr>
          <w:rFonts w:asciiTheme="majorHAnsi" w:hAnsiTheme="majorHAnsi" w:cs="Times"/>
          <w:color w:val="101010"/>
          <w:lang w:val="en-US"/>
        </w:rPr>
        <w:t xml:space="preserve">linear regression model with elastic net penalization for </w:t>
      </w:r>
      <w:r w:rsidR="00F355BB" w:rsidRPr="00875FAE">
        <w:rPr>
          <w:rFonts w:asciiTheme="majorHAnsi" w:hAnsiTheme="majorHAnsi" w:cs="Times"/>
          <w:color w:val="101010"/>
          <w:lang w:val="en-US"/>
        </w:rPr>
        <w:t>Predictors of the Post-Microfracture Lysholm Score</w:t>
      </w:r>
      <w:r w:rsidR="00783A4A" w:rsidRPr="00875FAE">
        <w:rPr>
          <w:rFonts w:asciiTheme="majorHAnsi" w:hAnsiTheme="majorHAnsi" w:cs="Times"/>
          <w:color w:val="101010"/>
          <w:lang w:val="en-US"/>
        </w:rPr>
        <w:t xml:space="preserve"> </w:t>
      </w:r>
    </w:p>
    <w:p w14:paraId="199FBD03" w14:textId="77777777" w:rsidR="00F355BB" w:rsidRPr="00875FAE" w:rsidRDefault="00F355BB" w:rsidP="00F355BB">
      <w:pPr>
        <w:spacing w:line="480" w:lineRule="auto"/>
        <w:contextualSpacing/>
        <w:rPr>
          <w:rFonts w:eastAsia="Times New Roman"/>
          <w:lang w:val="en-US"/>
        </w:rPr>
      </w:pPr>
    </w:p>
    <w:tbl>
      <w:tblPr>
        <w:tblW w:w="8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2126"/>
        <w:gridCol w:w="2075"/>
        <w:gridCol w:w="2290"/>
      </w:tblGrid>
      <w:tr w:rsidR="00A71A92" w:rsidRPr="00875FAE" w14:paraId="51E6708C" w14:textId="354EC890" w:rsidTr="00A71A92">
        <w:trPr>
          <w:trHeight w:val="311"/>
        </w:trPr>
        <w:tc>
          <w:tcPr>
            <w:tcW w:w="8726" w:type="dxa"/>
            <w:gridSpan w:val="4"/>
            <w:shd w:val="clear" w:color="auto" w:fill="auto"/>
          </w:tcPr>
          <w:p w14:paraId="2A70FE07" w14:textId="261E0FB7" w:rsidR="00A71A92" w:rsidRPr="00875FAE" w:rsidRDefault="00A71A92" w:rsidP="00A71A92">
            <w:pPr>
              <w:jc w:val="center"/>
              <w:rPr>
                <w:b/>
                <w:sz w:val="20"/>
                <w:szCs w:val="20"/>
                <w:lang w:val="en-US"/>
              </w:rPr>
            </w:pPr>
            <w:r w:rsidRPr="00875FAE">
              <w:rPr>
                <w:b/>
                <w:sz w:val="20"/>
                <w:szCs w:val="20"/>
                <w:lang w:val="en-US"/>
              </w:rPr>
              <w:t>Microfracture (n=19)</w:t>
            </w:r>
          </w:p>
        </w:tc>
      </w:tr>
      <w:tr w:rsidR="00A71A92" w:rsidRPr="00875FAE" w14:paraId="7596596F" w14:textId="4BCE117B" w:rsidTr="00A71A92">
        <w:trPr>
          <w:trHeight w:val="311"/>
        </w:trPr>
        <w:tc>
          <w:tcPr>
            <w:tcW w:w="2235" w:type="dxa"/>
            <w:shd w:val="clear" w:color="auto" w:fill="auto"/>
          </w:tcPr>
          <w:p w14:paraId="674BFFA9" w14:textId="77777777" w:rsidR="00A71A92" w:rsidRPr="00875FAE" w:rsidRDefault="00A71A92" w:rsidP="00A71A92">
            <w:pPr>
              <w:jc w:val="center"/>
              <w:rPr>
                <w:b/>
                <w:sz w:val="20"/>
                <w:szCs w:val="20"/>
                <w:lang w:val="en-US"/>
              </w:rPr>
            </w:pPr>
            <w:r w:rsidRPr="00875FAE">
              <w:rPr>
                <w:b/>
                <w:sz w:val="20"/>
                <w:szCs w:val="20"/>
                <w:lang w:val="en-US"/>
              </w:rPr>
              <w:t>Component</w:t>
            </w:r>
          </w:p>
        </w:tc>
        <w:tc>
          <w:tcPr>
            <w:tcW w:w="2126" w:type="dxa"/>
            <w:shd w:val="clear" w:color="auto" w:fill="auto"/>
          </w:tcPr>
          <w:p w14:paraId="1EB2045F" w14:textId="77777777" w:rsidR="00A71A92" w:rsidRPr="00875FAE" w:rsidRDefault="00A71A92" w:rsidP="00A71A92">
            <w:pPr>
              <w:jc w:val="center"/>
              <w:rPr>
                <w:b/>
                <w:sz w:val="20"/>
                <w:szCs w:val="20"/>
                <w:lang w:val="en-US"/>
              </w:rPr>
            </w:pPr>
            <w:r w:rsidRPr="00875FAE">
              <w:rPr>
                <w:b/>
                <w:i/>
                <w:sz w:val="20"/>
                <w:szCs w:val="20"/>
                <w:lang w:val="en-US"/>
              </w:rPr>
              <w:t>R</w:t>
            </w:r>
            <w:r w:rsidRPr="00875FAE">
              <w:rPr>
                <w:b/>
                <w:i/>
                <w:sz w:val="20"/>
                <w:szCs w:val="20"/>
                <w:vertAlign w:val="superscript"/>
                <w:lang w:val="en-US"/>
              </w:rPr>
              <w:t xml:space="preserve">2 </w:t>
            </w:r>
            <w:r w:rsidRPr="00875FAE">
              <w:rPr>
                <w:b/>
                <w:sz w:val="20"/>
                <w:szCs w:val="20"/>
                <w:lang w:val="en-US"/>
              </w:rPr>
              <w:t xml:space="preserve"> Value</w:t>
            </w:r>
          </w:p>
        </w:tc>
        <w:tc>
          <w:tcPr>
            <w:tcW w:w="2075" w:type="dxa"/>
          </w:tcPr>
          <w:p w14:paraId="26157C6C" w14:textId="5D0DE786" w:rsidR="00A71A92" w:rsidRPr="00875FAE" w:rsidRDefault="00A71A92" w:rsidP="00A71A92">
            <w:pPr>
              <w:jc w:val="center"/>
              <w:rPr>
                <w:b/>
                <w:sz w:val="20"/>
                <w:szCs w:val="20"/>
                <w:lang w:val="en-US"/>
              </w:rPr>
            </w:pPr>
            <w:r w:rsidRPr="00875FAE">
              <w:rPr>
                <w:b/>
                <w:sz w:val="20"/>
                <w:szCs w:val="20"/>
                <w:lang w:val="en-US"/>
              </w:rPr>
              <w:t>RMSE</w:t>
            </w:r>
          </w:p>
        </w:tc>
        <w:tc>
          <w:tcPr>
            <w:tcW w:w="2290" w:type="dxa"/>
          </w:tcPr>
          <w:p w14:paraId="3B818BB4" w14:textId="7C2262B8" w:rsidR="00A71A92" w:rsidRPr="00875FAE" w:rsidRDefault="00A71A92" w:rsidP="00A71A92">
            <w:pPr>
              <w:jc w:val="center"/>
              <w:rPr>
                <w:b/>
                <w:sz w:val="20"/>
                <w:szCs w:val="20"/>
                <w:lang w:val="en-US"/>
              </w:rPr>
            </w:pPr>
            <w:r w:rsidRPr="00875FAE">
              <w:rPr>
                <w:b/>
                <w:sz w:val="20"/>
                <w:szCs w:val="20"/>
                <w:lang w:val="en-US"/>
              </w:rPr>
              <w:t>Variable Importance</w:t>
            </w:r>
          </w:p>
        </w:tc>
      </w:tr>
      <w:tr w:rsidR="00A71A92" w:rsidRPr="00875FAE" w14:paraId="776D93C3" w14:textId="73D94111" w:rsidTr="00A71A92">
        <w:trPr>
          <w:trHeight w:val="407"/>
        </w:trPr>
        <w:tc>
          <w:tcPr>
            <w:tcW w:w="2235" w:type="dxa"/>
            <w:shd w:val="clear" w:color="auto" w:fill="auto"/>
          </w:tcPr>
          <w:p w14:paraId="23F1EB51" w14:textId="77777777" w:rsidR="00A71A92" w:rsidRPr="00875FAE" w:rsidRDefault="00A71A92" w:rsidP="00F355BB">
            <w:pPr>
              <w:jc w:val="center"/>
              <w:rPr>
                <w:sz w:val="20"/>
                <w:szCs w:val="20"/>
                <w:lang w:val="en-US"/>
              </w:rPr>
            </w:pPr>
            <w:r w:rsidRPr="00875FAE">
              <w:rPr>
                <w:sz w:val="20"/>
                <w:szCs w:val="20"/>
                <w:lang w:val="en-US"/>
              </w:rPr>
              <w:t>Total Model</w:t>
            </w:r>
          </w:p>
        </w:tc>
        <w:tc>
          <w:tcPr>
            <w:tcW w:w="2126" w:type="dxa"/>
            <w:shd w:val="clear" w:color="auto" w:fill="auto"/>
          </w:tcPr>
          <w:p w14:paraId="4C7224B1" w14:textId="3A6E51D9" w:rsidR="00A71A92" w:rsidRPr="00875FAE" w:rsidRDefault="00A71A92" w:rsidP="00F355BB">
            <w:pPr>
              <w:jc w:val="center"/>
              <w:rPr>
                <w:sz w:val="20"/>
                <w:szCs w:val="20"/>
                <w:lang w:val="en-US"/>
              </w:rPr>
            </w:pPr>
            <w:r w:rsidRPr="00875FAE">
              <w:rPr>
                <w:sz w:val="20"/>
                <w:szCs w:val="20"/>
                <w:lang w:val="en-US"/>
              </w:rPr>
              <w:t>.519</w:t>
            </w:r>
          </w:p>
        </w:tc>
        <w:tc>
          <w:tcPr>
            <w:tcW w:w="2075" w:type="dxa"/>
          </w:tcPr>
          <w:p w14:paraId="08684D97" w14:textId="17AD4A3E" w:rsidR="00A71A92" w:rsidRPr="00875FAE" w:rsidRDefault="00A71A92" w:rsidP="00F355BB">
            <w:pPr>
              <w:jc w:val="center"/>
              <w:rPr>
                <w:sz w:val="20"/>
                <w:szCs w:val="20"/>
                <w:lang w:val="en-US"/>
              </w:rPr>
            </w:pPr>
            <w:r w:rsidRPr="00875FAE">
              <w:rPr>
                <w:sz w:val="20"/>
                <w:szCs w:val="20"/>
                <w:lang w:val="en-US"/>
              </w:rPr>
              <w:t>26.4</w:t>
            </w:r>
          </w:p>
        </w:tc>
        <w:tc>
          <w:tcPr>
            <w:tcW w:w="2290" w:type="dxa"/>
            <w:shd w:val="clear" w:color="auto" w:fill="A6A6A6" w:themeFill="background1" w:themeFillShade="A6"/>
          </w:tcPr>
          <w:p w14:paraId="70A230B8" w14:textId="093CF314" w:rsidR="00A71A92" w:rsidRPr="00875FAE" w:rsidRDefault="00A71A92" w:rsidP="00F355BB">
            <w:pPr>
              <w:jc w:val="center"/>
              <w:rPr>
                <w:sz w:val="20"/>
                <w:szCs w:val="20"/>
                <w:lang w:val="en-US"/>
              </w:rPr>
            </w:pPr>
          </w:p>
        </w:tc>
      </w:tr>
      <w:tr w:rsidR="00A71A92" w:rsidRPr="00875FAE" w14:paraId="6BA2784D" w14:textId="1933F350" w:rsidTr="00A71A92">
        <w:trPr>
          <w:trHeight w:val="313"/>
        </w:trPr>
        <w:tc>
          <w:tcPr>
            <w:tcW w:w="2235" w:type="dxa"/>
            <w:shd w:val="clear" w:color="auto" w:fill="auto"/>
            <w:vAlign w:val="center"/>
          </w:tcPr>
          <w:p w14:paraId="41CAA73C" w14:textId="4DFA0C53" w:rsidR="00A71A92" w:rsidRPr="00875FAE" w:rsidRDefault="00A71A92" w:rsidP="00F355BB">
            <w:pPr>
              <w:jc w:val="center"/>
              <w:rPr>
                <w:sz w:val="20"/>
                <w:szCs w:val="20"/>
                <w:lang w:val="en-US"/>
              </w:rPr>
            </w:pPr>
            <w:r w:rsidRPr="00875FAE">
              <w:rPr>
                <w:sz w:val="20"/>
                <w:szCs w:val="20"/>
                <w:lang w:val="en-US"/>
              </w:rPr>
              <w:t xml:space="preserve">HA </w:t>
            </w:r>
            <w:r w:rsidRPr="00875FAE">
              <w:rPr>
                <w:rFonts w:cs="Times"/>
                <w:color w:val="101010"/>
                <w:sz w:val="20"/>
                <w:szCs w:val="20"/>
                <w:lang w:val="en-US"/>
              </w:rPr>
              <w:t>(m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4201" w:type="dxa"/>
            <w:gridSpan w:val="2"/>
            <w:vMerge w:val="restart"/>
            <w:shd w:val="clear" w:color="auto" w:fill="auto"/>
            <w:vAlign w:val="center"/>
          </w:tcPr>
          <w:p w14:paraId="30A71E57" w14:textId="77777777" w:rsidR="00A71A92" w:rsidRPr="00875FAE" w:rsidRDefault="00A71A92" w:rsidP="00F355BB">
            <w:pPr>
              <w:jc w:val="center"/>
              <w:rPr>
                <w:sz w:val="20"/>
                <w:szCs w:val="20"/>
                <w:lang w:val="en-US"/>
              </w:rPr>
            </w:pPr>
          </w:p>
        </w:tc>
        <w:tc>
          <w:tcPr>
            <w:tcW w:w="2290" w:type="dxa"/>
          </w:tcPr>
          <w:p w14:paraId="790A1043" w14:textId="47E130E9" w:rsidR="00A71A92" w:rsidRPr="00875FAE" w:rsidRDefault="00A71A92" w:rsidP="00F355BB">
            <w:pPr>
              <w:jc w:val="center"/>
              <w:rPr>
                <w:sz w:val="20"/>
                <w:szCs w:val="20"/>
                <w:lang w:val="en-US"/>
              </w:rPr>
            </w:pPr>
            <w:r w:rsidRPr="00875FAE">
              <w:rPr>
                <w:sz w:val="20"/>
                <w:szCs w:val="20"/>
                <w:lang w:val="en-US"/>
              </w:rPr>
              <w:t>100</w:t>
            </w:r>
          </w:p>
        </w:tc>
      </w:tr>
      <w:tr w:rsidR="00A71A92" w:rsidRPr="00875FAE" w14:paraId="06E3E5B1" w14:textId="121ED021" w:rsidTr="00A71A92">
        <w:trPr>
          <w:trHeight w:val="313"/>
        </w:trPr>
        <w:tc>
          <w:tcPr>
            <w:tcW w:w="2235" w:type="dxa"/>
            <w:shd w:val="clear" w:color="auto" w:fill="auto"/>
            <w:vAlign w:val="center"/>
          </w:tcPr>
          <w:p w14:paraId="52EE2193" w14:textId="591D8678" w:rsidR="00A71A92" w:rsidRPr="00875FAE" w:rsidRDefault="00A71A92" w:rsidP="00783A4A">
            <w:pPr>
              <w:jc w:val="center"/>
              <w:rPr>
                <w:sz w:val="20"/>
                <w:szCs w:val="20"/>
                <w:lang w:val="en-US"/>
              </w:rPr>
            </w:pPr>
            <w:r w:rsidRPr="00875FAE">
              <w:rPr>
                <w:sz w:val="20"/>
                <w:szCs w:val="20"/>
                <w:lang w:val="en-US"/>
              </w:rPr>
              <w:t>Baseline Lysholm</w:t>
            </w:r>
          </w:p>
        </w:tc>
        <w:tc>
          <w:tcPr>
            <w:tcW w:w="4201" w:type="dxa"/>
            <w:gridSpan w:val="2"/>
            <w:vMerge/>
            <w:shd w:val="clear" w:color="auto" w:fill="auto"/>
            <w:vAlign w:val="center"/>
          </w:tcPr>
          <w:p w14:paraId="3F01A9B4" w14:textId="77777777" w:rsidR="00A71A92" w:rsidRPr="00875FAE" w:rsidRDefault="00A71A92" w:rsidP="00F355BB">
            <w:pPr>
              <w:jc w:val="center"/>
              <w:rPr>
                <w:sz w:val="20"/>
                <w:szCs w:val="20"/>
                <w:lang w:val="en-US"/>
              </w:rPr>
            </w:pPr>
          </w:p>
        </w:tc>
        <w:tc>
          <w:tcPr>
            <w:tcW w:w="2290" w:type="dxa"/>
          </w:tcPr>
          <w:p w14:paraId="43234A25" w14:textId="251E2F64" w:rsidR="00A71A92" w:rsidRPr="00875FAE" w:rsidRDefault="00A71A92" w:rsidP="00F355BB">
            <w:pPr>
              <w:jc w:val="center"/>
              <w:rPr>
                <w:sz w:val="20"/>
                <w:szCs w:val="20"/>
                <w:lang w:val="en-US"/>
              </w:rPr>
            </w:pPr>
            <w:r w:rsidRPr="00875FAE">
              <w:rPr>
                <w:sz w:val="20"/>
                <w:szCs w:val="20"/>
                <w:lang w:val="en-US"/>
              </w:rPr>
              <w:t>28</w:t>
            </w:r>
          </w:p>
        </w:tc>
      </w:tr>
      <w:tr w:rsidR="00A71A92" w:rsidRPr="00875FAE" w14:paraId="41171015" w14:textId="3BE04435" w:rsidTr="00A71A92">
        <w:trPr>
          <w:trHeight w:val="313"/>
        </w:trPr>
        <w:tc>
          <w:tcPr>
            <w:tcW w:w="2235" w:type="dxa"/>
            <w:shd w:val="clear" w:color="auto" w:fill="auto"/>
            <w:vAlign w:val="center"/>
          </w:tcPr>
          <w:p w14:paraId="201ACB33" w14:textId="28182A4F" w:rsidR="00A71A92" w:rsidRPr="00875FAE" w:rsidRDefault="00A71A92" w:rsidP="00783A4A">
            <w:pPr>
              <w:jc w:val="center"/>
              <w:rPr>
                <w:sz w:val="20"/>
                <w:szCs w:val="20"/>
                <w:lang w:val="en-US"/>
              </w:rPr>
            </w:pPr>
            <w:r w:rsidRPr="00875FAE">
              <w:rPr>
                <w:sz w:val="20"/>
                <w:szCs w:val="20"/>
                <w:lang w:val="en-US"/>
              </w:rPr>
              <w:t xml:space="preserve">ADAMTS-4 </w:t>
            </w:r>
            <w:r w:rsidRPr="00875FAE">
              <w:rPr>
                <w:rFonts w:cs="Times"/>
                <w:color w:val="101010"/>
                <w:sz w:val="20"/>
                <w:szCs w:val="20"/>
                <w:lang w:val="en-US"/>
              </w:rPr>
              <w:t>(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4201" w:type="dxa"/>
            <w:gridSpan w:val="2"/>
            <w:vMerge/>
            <w:shd w:val="clear" w:color="auto" w:fill="auto"/>
            <w:vAlign w:val="center"/>
          </w:tcPr>
          <w:p w14:paraId="2F7121CA" w14:textId="77777777" w:rsidR="00A71A92" w:rsidRPr="00875FAE" w:rsidRDefault="00A71A92" w:rsidP="00F355BB">
            <w:pPr>
              <w:jc w:val="center"/>
              <w:rPr>
                <w:sz w:val="20"/>
                <w:szCs w:val="20"/>
                <w:lang w:val="en-US"/>
              </w:rPr>
            </w:pPr>
          </w:p>
        </w:tc>
        <w:tc>
          <w:tcPr>
            <w:tcW w:w="2290" w:type="dxa"/>
          </w:tcPr>
          <w:p w14:paraId="25A58C22" w14:textId="1236BD3C" w:rsidR="00A71A92" w:rsidRPr="00875FAE" w:rsidRDefault="00A71A92" w:rsidP="00F355BB">
            <w:pPr>
              <w:jc w:val="center"/>
              <w:rPr>
                <w:sz w:val="20"/>
                <w:szCs w:val="20"/>
                <w:lang w:val="en-US"/>
              </w:rPr>
            </w:pPr>
            <w:r w:rsidRPr="00875FAE">
              <w:rPr>
                <w:sz w:val="20"/>
                <w:szCs w:val="20"/>
                <w:lang w:val="en-US"/>
              </w:rPr>
              <w:t>15</w:t>
            </w:r>
          </w:p>
        </w:tc>
      </w:tr>
    </w:tbl>
    <w:p w14:paraId="7C50DC1C" w14:textId="77777777" w:rsidR="00E10A9C" w:rsidRPr="00875FAE" w:rsidRDefault="00E10A9C" w:rsidP="00E10A9C">
      <w:pPr>
        <w:spacing w:after="0" w:line="240" w:lineRule="auto"/>
        <w:rPr>
          <w:rFonts w:ascii="Times" w:eastAsia="Times New Roman" w:hAnsi="Times"/>
          <w:sz w:val="20"/>
          <w:szCs w:val="20"/>
        </w:rPr>
      </w:pPr>
      <w:r w:rsidRPr="00875FAE">
        <w:rPr>
          <w:rFonts w:ascii="Times" w:eastAsia="Times New Roman" w:hAnsi="Times"/>
          <w:sz w:val="20"/>
          <w:szCs w:val="20"/>
        </w:rPr>
        <w:t>Final elastic net model parameters were alpha- 1, lambda- 7.82. Alpha is a value between 0 and 1, where 0 is pure ridge regression, 1 is pure LASSO and values between are a mixture of both. Lambda is the shrinkage factor applied to model coefficients</w:t>
      </w:r>
    </w:p>
    <w:p w14:paraId="7CAC5512" w14:textId="77777777" w:rsidR="00E10A9C" w:rsidRPr="00875FAE" w:rsidRDefault="00E10A9C" w:rsidP="00783A4A">
      <w:pPr>
        <w:spacing w:line="480" w:lineRule="auto"/>
        <w:contextualSpacing/>
        <w:rPr>
          <w:rFonts w:cs="Times"/>
          <w:color w:val="101010"/>
          <w:lang w:val="en-US"/>
        </w:rPr>
      </w:pPr>
    </w:p>
    <w:p w14:paraId="741E6F5D" w14:textId="7BF10678" w:rsidR="00E10A9C" w:rsidRPr="00875FAE" w:rsidRDefault="00E10A9C" w:rsidP="00E10A9C">
      <w:pPr>
        <w:rPr>
          <w:rFonts w:asciiTheme="majorHAnsi" w:eastAsia="Times New Roman" w:hAnsiTheme="majorHAnsi"/>
        </w:rPr>
      </w:pPr>
      <w:r w:rsidRPr="00875FAE">
        <w:rPr>
          <w:rFonts w:cs="Times"/>
          <w:i/>
          <w:lang w:val="en-US"/>
        </w:rPr>
        <w:t>Abbreviation</w:t>
      </w:r>
      <w:r w:rsidR="000D46DA" w:rsidRPr="00875FAE">
        <w:rPr>
          <w:rFonts w:cs="Times"/>
          <w:i/>
          <w:lang w:val="en-US"/>
        </w:rPr>
        <w:t>s</w:t>
      </w:r>
      <w:r w:rsidRPr="00875FAE">
        <w:rPr>
          <w:rFonts w:cs="Times"/>
          <w:i/>
          <w:lang w:val="en-US"/>
        </w:rPr>
        <w:t>: ADAMTS</w:t>
      </w:r>
      <w:r w:rsidR="00D17AA4" w:rsidRPr="00875FAE">
        <w:rPr>
          <w:rFonts w:cs="Times"/>
          <w:i/>
          <w:lang w:val="en-US"/>
        </w:rPr>
        <w:t>-</w:t>
      </w:r>
      <w:r w:rsidRPr="00875FAE">
        <w:rPr>
          <w:rFonts w:cs="Times"/>
          <w:i/>
          <w:lang w:val="en-US"/>
        </w:rPr>
        <w:t>4</w:t>
      </w:r>
      <w:r w:rsidR="00D17AA4" w:rsidRPr="00875FAE">
        <w:rPr>
          <w:rFonts w:cs="Times"/>
          <w:i/>
          <w:lang w:val="en-US"/>
        </w:rPr>
        <w:t xml:space="preserve"> (A disintegrin and metalloproteinase with thrombospondin motifs 4), </w:t>
      </w:r>
      <w:r w:rsidRPr="00875FAE">
        <w:rPr>
          <w:rFonts w:cs="Times"/>
          <w:i/>
          <w:lang w:val="en-US"/>
        </w:rPr>
        <w:t xml:space="preserve">HA (hyaluronan), </w:t>
      </w:r>
      <w:r w:rsidRPr="00875FAE">
        <w:rPr>
          <w:rFonts w:asciiTheme="majorHAnsi" w:hAnsiTheme="majorHAnsi" w:cs="Times"/>
          <w:i/>
          <w:lang w:val="en-US"/>
        </w:rPr>
        <w:t>RMSE (</w:t>
      </w:r>
      <w:r w:rsidRPr="00875FAE">
        <w:rPr>
          <w:rFonts w:asciiTheme="majorHAnsi" w:eastAsia="Times New Roman" w:hAnsiTheme="majorHAnsi"/>
        </w:rPr>
        <w:t>Root mean square error)</w:t>
      </w:r>
    </w:p>
    <w:p w14:paraId="7827E9E4" w14:textId="77777777" w:rsidR="00701FD5" w:rsidRPr="00875FAE" w:rsidRDefault="00701FD5" w:rsidP="00E10A9C">
      <w:pPr>
        <w:rPr>
          <w:rFonts w:asciiTheme="majorHAnsi" w:eastAsia="Times New Roman" w:hAnsiTheme="majorHAnsi"/>
        </w:rPr>
      </w:pPr>
    </w:p>
    <w:p w14:paraId="10F0120D" w14:textId="77777777" w:rsidR="00701FD5" w:rsidRPr="00875FAE" w:rsidRDefault="00701FD5" w:rsidP="00E10A9C">
      <w:pPr>
        <w:rPr>
          <w:rFonts w:asciiTheme="majorHAnsi" w:eastAsia="Times New Roman" w:hAnsiTheme="majorHAnsi"/>
        </w:rPr>
      </w:pPr>
    </w:p>
    <w:p w14:paraId="60968FFD" w14:textId="77777777" w:rsidR="00701FD5" w:rsidRPr="00875FAE" w:rsidRDefault="00701FD5" w:rsidP="00E10A9C">
      <w:pPr>
        <w:rPr>
          <w:rFonts w:asciiTheme="majorHAnsi" w:eastAsia="Times New Roman" w:hAnsiTheme="majorHAnsi"/>
        </w:rPr>
      </w:pPr>
    </w:p>
    <w:p w14:paraId="153E01BE" w14:textId="77777777" w:rsidR="00701FD5" w:rsidRPr="00875FAE" w:rsidRDefault="00701FD5" w:rsidP="00E10A9C">
      <w:pPr>
        <w:rPr>
          <w:rFonts w:asciiTheme="majorHAnsi" w:eastAsia="Times New Roman" w:hAnsiTheme="majorHAnsi"/>
        </w:rPr>
      </w:pPr>
    </w:p>
    <w:p w14:paraId="4BFF61D7" w14:textId="77777777" w:rsidR="00701FD5" w:rsidRPr="00875FAE" w:rsidRDefault="00701FD5" w:rsidP="00E10A9C">
      <w:pPr>
        <w:rPr>
          <w:rFonts w:asciiTheme="majorHAnsi" w:eastAsia="Times New Roman" w:hAnsiTheme="majorHAnsi"/>
        </w:rPr>
      </w:pPr>
    </w:p>
    <w:p w14:paraId="3B08DCE9" w14:textId="77777777" w:rsidR="00701FD5" w:rsidRPr="00875FAE" w:rsidRDefault="00701FD5" w:rsidP="00E10A9C">
      <w:pPr>
        <w:rPr>
          <w:rFonts w:asciiTheme="majorHAnsi" w:eastAsia="Times New Roman" w:hAnsiTheme="majorHAnsi"/>
        </w:rPr>
      </w:pPr>
    </w:p>
    <w:p w14:paraId="14C2C1D4" w14:textId="77777777" w:rsidR="00701FD5" w:rsidRPr="00875FAE" w:rsidRDefault="00701FD5" w:rsidP="00E10A9C">
      <w:pPr>
        <w:rPr>
          <w:rFonts w:asciiTheme="majorHAnsi" w:eastAsia="Times New Roman" w:hAnsiTheme="majorHAnsi"/>
        </w:rPr>
      </w:pPr>
    </w:p>
    <w:p w14:paraId="68D6B103" w14:textId="77777777" w:rsidR="00701FD5" w:rsidRPr="00875FAE" w:rsidRDefault="00701FD5" w:rsidP="00E10A9C">
      <w:pPr>
        <w:rPr>
          <w:rFonts w:asciiTheme="majorHAnsi" w:eastAsia="Times New Roman" w:hAnsiTheme="majorHAnsi"/>
        </w:rPr>
      </w:pPr>
    </w:p>
    <w:p w14:paraId="4E701552" w14:textId="77777777" w:rsidR="00701FD5" w:rsidRPr="00875FAE" w:rsidRDefault="00701FD5" w:rsidP="00E10A9C">
      <w:pPr>
        <w:rPr>
          <w:rFonts w:asciiTheme="majorHAnsi" w:eastAsia="Times New Roman" w:hAnsiTheme="majorHAnsi"/>
        </w:rPr>
      </w:pPr>
    </w:p>
    <w:p w14:paraId="44011FB9" w14:textId="77777777" w:rsidR="00701FD5" w:rsidRPr="00875FAE" w:rsidRDefault="00701FD5" w:rsidP="00E10A9C">
      <w:pPr>
        <w:rPr>
          <w:rFonts w:asciiTheme="majorHAnsi" w:eastAsia="Times New Roman" w:hAnsiTheme="majorHAnsi"/>
        </w:rPr>
      </w:pPr>
    </w:p>
    <w:p w14:paraId="74125641" w14:textId="77777777" w:rsidR="00701FD5" w:rsidRPr="00875FAE" w:rsidRDefault="00701FD5" w:rsidP="00E10A9C">
      <w:pPr>
        <w:rPr>
          <w:rFonts w:asciiTheme="majorHAnsi" w:eastAsia="Times New Roman" w:hAnsiTheme="majorHAnsi"/>
        </w:rPr>
      </w:pPr>
    </w:p>
    <w:p w14:paraId="3D574025" w14:textId="77777777" w:rsidR="00E10A9C" w:rsidRPr="00875FAE" w:rsidRDefault="00E10A9C" w:rsidP="00783A4A">
      <w:pPr>
        <w:spacing w:line="480" w:lineRule="auto"/>
        <w:contextualSpacing/>
        <w:rPr>
          <w:rFonts w:cs="Times"/>
          <w:color w:val="101010"/>
          <w:lang w:val="en-US"/>
        </w:rPr>
      </w:pPr>
    </w:p>
    <w:p w14:paraId="21AB83AB" w14:textId="77777777" w:rsidR="0013348F" w:rsidRPr="00875FAE" w:rsidRDefault="0013348F" w:rsidP="00783A4A">
      <w:pPr>
        <w:spacing w:line="480" w:lineRule="auto"/>
        <w:contextualSpacing/>
        <w:rPr>
          <w:rFonts w:cs="Times"/>
          <w:color w:val="101010"/>
          <w:lang w:val="en-US"/>
        </w:rPr>
      </w:pPr>
    </w:p>
    <w:p w14:paraId="76B2E87B" w14:textId="77777777" w:rsidR="0013348F" w:rsidRPr="00875FAE" w:rsidRDefault="0013348F" w:rsidP="00783A4A">
      <w:pPr>
        <w:spacing w:line="480" w:lineRule="auto"/>
        <w:contextualSpacing/>
        <w:rPr>
          <w:rFonts w:cs="Times"/>
          <w:color w:val="101010"/>
          <w:lang w:val="en-US"/>
        </w:rPr>
      </w:pPr>
    </w:p>
    <w:p w14:paraId="1E363E27" w14:textId="077DD61A" w:rsidR="008E1695" w:rsidRPr="00875FAE" w:rsidRDefault="00D17AA4" w:rsidP="000D46DA">
      <w:pPr>
        <w:rPr>
          <w:rFonts w:asciiTheme="majorHAnsi" w:hAnsiTheme="majorHAnsi" w:cs="Times"/>
          <w:color w:val="101010"/>
          <w:lang w:val="en-US"/>
        </w:rPr>
      </w:pPr>
      <w:r w:rsidRPr="00875FAE">
        <w:rPr>
          <w:rFonts w:asciiTheme="majorHAnsi" w:hAnsiTheme="majorHAnsi" w:cs="Times"/>
          <w:b/>
          <w:color w:val="101010"/>
          <w:lang w:val="en-US"/>
        </w:rPr>
        <w:t xml:space="preserve">Table </w:t>
      </w:r>
      <w:r w:rsidR="00701FD5" w:rsidRPr="00875FAE">
        <w:rPr>
          <w:rFonts w:asciiTheme="majorHAnsi" w:hAnsiTheme="majorHAnsi" w:cs="Times"/>
          <w:b/>
          <w:color w:val="101010"/>
          <w:lang w:val="en-US"/>
        </w:rPr>
        <w:t>6</w:t>
      </w:r>
      <w:r w:rsidRPr="00875FAE">
        <w:rPr>
          <w:rFonts w:asciiTheme="majorHAnsi" w:hAnsiTheme="majorHAnsi" w:cs="Times"/>
          <w:b/>
          <w:color w:val="101010"/>
          <w:lang w:val="en-US"/>
        </w:rPr>
        <w:t>:</w:t>
      </w:r>
      <w:r w:rsidR="00FC30EF" w:rsidRPr="00875FAE">
        <w:rPr>
          <w:rFonts w:asciiTheme="majorHAnsi" w:hAnsiTheme="majorHAnsi" w:cs="Times"/>
          <w:color w:val="101010"/>
          <w:lang w:val="en-US"/>
        </w:rPr>
        <w:t xml:space="preserve"> A</w:t>
      </w:r>
      <w:r w:rsidRPr="00875FAE">
        <w:rPr>
          <w:rFonts w:asciiTheme="majorHAnsi" w:hAnsiTheme="majorHAnsi" w:cs="Times"/>
          <w:color w:val="101010"/>
          <w:lang w:val="en-US"/>
        </w:rPr>
        <w:t xml:space="preserve"> linear regression model </w:t>
      </w:r>
      <w:r w:rsidR="00FC30EF" w:rsidRPr="00875FAE">
        <w:rPr>
          <w:rFonts w:asciiTheme="majorHAnsi" w:hAnsiTheme="majorHAnsi" w:cs="Times"/>
          <w:color w:val="101010"/>
          <w:lang w:val="en-US"/>
        </w:rPr>
        <w:t xml:space="preserve">following backward variable selection </w:t>
      </w:r>
      <w:r w:rsidRPr="00875FAE">
        <w:rPr>
          <w:rFonts w:asciiTheme="majorHAnsi" w:hAnsiTheme="majorHAnsi" w:cs="Times"/>
          <w:color w:val="101010"/>
          <w:lang w:val="en-US"/>
        </w:rPr>
        <w:t>for Predictors of the Post-</w:t>
      </w:r>
      <w:r w:rsidR="00FC30EF" w:rsidRPr="00875FAE">
        <w:rPr>
          <w:rFonts w:asciiTheme="majorHAnsi" w:hAnsiTheme="majorHAnsi" w:cs="Times"/>
          <w:color w:val="101010"/>
          <w:lang w:val="en-US"/>
        </w:rPr>
        <w:t>Microfracture Lysholm Score</w:t>
      </w:r>
    </w:p>
    <w:tbl>
      <w:tblPr>
        <w:tblW w:w="8968" w:type="dxa"/>
        <w:tblCellMar>
          <w:left w:w="0" w:type="dxa"/>
          <w:right w:w="0" w:type="dxa"/>
        </w:tblCellMar>
        <w:tblLook w:val="0420" w:firstRow="1" w:lastRow="0" w:firstColumn="0" w:lastColumn="0" w:noHBand="0" w:noVBand="1"/>
      </w:tblPr>
      <w:tblGrid>
        <w:gridCol w:w="2606"/>
        <w:gridCol w:w="2314"/>
        <w:gridCol w:w="1447"/>
        <w:gridCol w:w="923"/>
        <w:gridCol w:w="1678"/>
      </w:tblGrid>
      <w:tr w:rsidR="001143AA" w:rsidRPr="00875FAE" w14:paraId="3B8B9293" w14:textId="77777777" w:rsidTr="00631194">
        <w:trPr>
          <w:trHeight w:val="481"/>
        </w:trPr>
        <w:tc>
          <w:tcPr>
            <w:tcW w:w="8968"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5522614" w14:textId="77777777" w:rsidR="006E2978" w:rsidRPr="00875FAE" w:rsidRDefault="001143AA" w:rsidP="00696752">
            <w:pPr>
              <w:spacing w:line="480" w:lineRule="auto"/>
              <w:contextualSpacing/>
              <w:jc w:val="center"/>
              <w:rPr>
                <w:rFonts w:cs="Times"/>
                <w:color w:val="101010"/>
                <w:sz w:val="20"/>
                <w:szCs w:val="20"/>
              </w:rPr>
            </w:pPr>
            <w:r w:rsidRPr="00875FAE">
              <w:rPr>
                <w:rFonts w:cs="Times"/>
                <w:b/>
                <w:bCs/>
                <w:color w:val="101010"/>
                <w:sz w:val="20"/>
                <w:szCs w:val="20"/>
                <w:lang w:val="en-US"/>
              </w:rPr>
              <w:t>Microfracture (n=19)</w:t>
            </w:r>
          </w:p>
        </w:tc>
      </w:tr>
      <w:tr w:rsidR="000D46DA" w:rsidRPr="00875FAE" w14:paraId="1059EFC4" w14:textId="77777777" w:rsidTr="00631194">
        <w:trPr>
          <w:trHeight w:val="1018"/>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482EBEA" w14:textId="77777777" w:rsidR="006E2978" w:rsidRPr="00875FAE" w:rsidRDefault="001143AA" w:rsidP="001143AA">
            <w:pPr>
              <w:spacing w:line="480" w:lineRule="auto"/>
              <w:contextualSpacing/>
              <w:rPr>
                <w:rFonts w:cs="Times"/>
                <w:color w:val="101010"/>
                <w:sz w:val="20"/>
                <w:szCs w:val="20"/>
              </w:rPr>
            </w:pPr>
            <w:r w:rsidRPr="00875FAE">
              <w:rPr>
                <w:rFonts w:cs="Times"/>
                <w:b/>
                <w:bCs/>
                <w:color w:val="101010"/>
                <w:sz w:val="20"/>
                <w:szCs w:val="20"/>
                <w:lang w:val="en-US"/>
              </w:rPr>
              <w:t>Componen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A15A08" w14:textId="77777777" w:rsidR="006E2978" w:rsidRPr="00875FAE" w:rsidRDefault="001143AA" w:rsidP="001143AA">
            <w:pPr>
              <w:spacing w:line="480" w:lineRule="auto"/>
              <w:contextualSpacing/>
              <w:rPr>
                <w:rFonts w:cs="Times"/>
                <w:color w:val="101010"/>
                <w:sz w:val="20"/>
                <w:szCs w:val="20"/>
              </w:rPr>
            </w:pPr>
            <w:r w:rsidRPr="00875FAE">
              <w:rPr>
                <w:rFonts w:cs="Times"/>
                <w:b/>
                <w:bCs/>
                <w:color w:val="101010"/>
                <w:sz w:val="20"/>
                <w:szCs w:val="20"/>
                <w:lang w:val="en-US"/>
              </w:rPr>
              <w:t>Regression Coefficient (SEM)</w:t>
            </w: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07BFA6"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Adj. R</w:t>
            </w:r>
            <w:r w:rsidRPr="00875FAE">
              <w:rPr>
                <w:rFonts w:cs="Times"/>
                <w:b/>
                <w:bCs/>
                <w:i/>
                <w:iCs/>
                <w:color w:val="101010"/>
                <w:sz w:val="20"/>
                <w:szCs w:val="20"/>
                <w:vertAlign w:val="superscript"/>
                <w:lang w:val="en-US"/>
              </w:rPr>
              <w:t xml:space="preserve">2 </w:t>
            </w:r>
            <w:r w:rsidRPr="00875FAE">
              <w:rPr>
                <w:rFonts w:cs="Times"/>
                <w:b/>
                <w:bCs/>
                <w:color w:val="101010"/>
                <w:sz w:val="20"/>
                <w:szCs w:val="20"/>
                <w:lang w:val="en-US"/>
              </w:rPr>
              <w:t xml:space="preserve"> Value</w:t>
            </w:r>
          </w:p>
        </w:tc>
        <w:tc>
          <w:tcPr>
            <w:tcW w:w="92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4FF582"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RMSE</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C8A4A86" w14:textId="77777777" w:rsidR="006E2978" w:rsidRPr="00875FAE" w:rsidRDefault="001143AA" w:rsidP="001143AA">
            <w:pPr>
              <w:spacing w:line="480" w:lineRule="auto"/>
              <w:contextualSpacing/>
              <w:rPr>
                <w:rFonts w:cs="Times"/>
                <w:color w:val="101010"/>
                <w:sz w:val="20"/>
                <w:szCs w:val="20"/>
              </w:rPr>
            </w:pPr>
            <w:r w:rsidRPr="00875FAE">
              <w:rPr>
                <w:rFonts w:cs="Times"/>
                <w:b/>
                <w:bCs/>
                <w:i/>
                <w:iCs/>
                <w:color w:val="101010"/>
                <w:sz w:val="20"/>
                <w:szCs w:val="20"/>
                <w:lang w:val="en-US"/>
              </w:rPr>
              <w:t xml:space="preserve">P </w:t>
            </w:r>
            <w:r w:rsidRPr="00875FAE">
              <w:rPr>
                <w:rFonts w:cs="Times"/>
                <w:b/>
                <w:bCs/>
                <w:color w:val="101010"/>
                <w:sz w:val="20"/>
                <w:szCs w:val="20"/>
                <w:lang w:val="en-US"/>
              </w:rPr>
              <w:t>Value</w:t>
            </w:r>
          </w:p>
        </w:tc>
      </w:tr>
      <w:tr w:rsidR="000D46DA" w:rsidRPr="00875FAE" w14:paraId="0BEA75A5"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54FFA0F"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Total Model</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838F2B5" w14:textId="77777777" w:rsidR="001143AA" w:rsidRPr="00875FAE" w:rsidRDefault="001143AA" w:rsidP="000D46DA">
            <w:pPr>
              <w:spacing w:line="480" w:lineRule="auto"/>
              <w:contextualSpacing/>
              <w:jc w:val="center"/>
              <w:rPr>
                <w:rFonts w:cs="Times"/>
                <w:color w:val="101010"/>
                <w:sz w:val="20"/>
                <w:szCs w:val="20"/>
              </w:rPr>
            </w:pPr>
          </w:p>
        </w:tc>
        <w:tc>
          <w:tcPr>
            <w:tcW w:w="144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BC3DAC0" w14:textId="63E0A47E"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7</w:t>
            </w:r>
            <w:r w:rsidR="00696752" w:rsidRPr="00875FAE">
              <w:rPr>
                <w:rFonts w:cs="Times"/>
                <w:bCs/>
                <w:color w:val="101010"/>
                <w:sz w:val="20"/>
                <w:szCs w:val="20"/>
                <w:lang w:val="en-US"/>
              </w:rPr>
              <w:t>1</w:t>
            </w:r>
          </w:p>
        </w:tc>
        <w:tc>
          <w:tcPr>
            <w:tcW w:w="92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3ABDF27" w14:textId="119D0A25"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13.</w:t>
            </w:r>
            <w:r w:rsidR="00696752" w:rsidRPr="00875FAE">
              <w:rPr>
                <w:rFonts w:cs="Times"/>
                <w:bCs/>
                <w:color w:val="101010"/>
                <w:sz w:val="20"/>
                <w:szCs w:val="20"/>
                <w:lang w:val="en-US"/>
              </w:rPr>
              <w:t>6</w:t>
            </w: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9CA81E" w14:textId="490DD88A"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4</w:t>
            </w:r>
          </w:p>
        </w:tc>
      </w:tr>
      <w:tr w:rsidR="001143AA" w:rsidRPr="00875FAE" w14:paraId="294B3AE0"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B00040" w14:textId="2BD748EE" w:rsidR="006E2978" w:rsidRPr="00875FAE" w:rsidRDefault="001143AA" w:rsidP="001143AA">
            <w:pPr>
              <w:spacing w:line="480" w:lineRule="auto"/>
              <w:contextualSpacing/>
              <w:rPr>
                <w:rFonts w:cs="Times"/>
                <w:color w:val="101010"/>
                <w:sz w:val="20"/>
                <w:szCs w:val="20"/>
                <w:lang w:val="en-US"/>
              </w:rPr>
            </w:pPr>
            <w:r w:rsidRPr="00875FAE">
              <w:rPr>
                <w:rFonts w:cs="Times"/>
                <w:color w:val="101010"/>
                <w:sz w:val="20"/>
                <w:szCs w:val="20"/>
                <w:lang w:val="en-US"/>
              </w:rPr>
              <w:t>SF- HA (m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70671C3"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3.0(0.6)</w:t>
            </w:r>
          </w:p>
        </w:tc>
        <w:tc>
          <w:tcPr>
            <w:tcW w:w="2370"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472FDD"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040BF4" w14:textId="7777777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03</w:t>
            </w:r>
          </w:p>
        </w:tc>
      </w:tr>
      <w:tr w:rsidR="001143AA" w:rsidRPr="00875FAE" w14:paraId="7DC66011" w14:textId="77777777" w:rsidTr="00631194">
        <w:trPr>
          <w:trHeight w:val="36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1E75CC"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YWHAQ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99E575"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8.09(1.7)</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00484E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86AA19B" w14:textId="7777777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03</w:t>
            </w:r>
          </w:p>
        </w:tc>
      </w:tr>
      <w:tr w:rsidR="001143AA" w:rsidRPr="00875FAE" w14:paraId="34435DAB"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60652F"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Plasma- HA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16A367"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3.9(1.1)</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66876C66"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45677EB" w14:textId="30FC0A87"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1</w:t>
            </w:r>
          </w:p>
        </w:tc>
      </w:tr>
      <w:tr w:rsidR="001143AA" w:rsidRPr="00875FAE" w14:paraId="13681033"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6D4729"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Smoker</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64FA1CC"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49.9(14.6)</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7FEE7E6"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1345C3" w14:textId="502C9B4F"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1</w:t>
            </w:r>
          </w:p>
        </w:tc>
      </w:tr>
      <w:tr w:rsidR="001143AA" w:rsidRPr="00875FAE" w14:paraId="3560D16B"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423D83"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Gender</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3E7AEA"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27.3(8.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9FE6947"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19B5D0" w14:textId="2866AEF3"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2</w:t>
            </w:r>
          </w:p>
        </w:tc>
      </w:tr>
      <w:tr w:rsidR="001143AA" w:rsidRPr="00875FAE" w14:paraId="6D61B19B" w14:textId="77777777" w:rsidTr="00631194">
        <w:trPr>
          <w:trHeight w:val="619"/>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4EBC14" w14:textId="30B6895A"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ADAMTS-4</w:t>
            </w:r>
            <w:r w:rsidR="00C91714" w:rsidRPr="00875FAE">
              <w:rPr>
                <w:rFonts w:cs="Times"/>
                <w:color w:val="101010"/>
                <w:sz w:val="20"/>
                <w:szCs w:val="20"/>
                <w:lang w:val="en-US"/>
              </w:rPr>
              <w:t xml:space="preserve"> </w:t>
            </w:r>
            <w:r w:rsidRPr="00875FAE">
              <w:rPr>
                <w:rFonts w:cs="Times"/>
                <w:color w:val="101010"/>
                <w:sz w:val="20"/>
                <w:szCs w:val="20"/>
                <w:lang w:val="en-US"/>
              </w:rPr>
              <w:t>(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922CA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1.0(0.35)</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3BC8A16B"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E56508" w14:textId="156E90D4"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3</w:t>
            </w:r>
          </w:p>
        </w:tc>
      </w:tr>
      <w:tr w:rsidR="001143AA" w:rsidRPr="00875FAE" w14:paraId="0E4C8BFD"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E76F02"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LYVE-1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49A888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1775677C"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0FC6DC" w14:textId="027BFFF0" w:rsidR="006E2978" w:rsidRPr="00875FAE" w:rsidRDefault="001143AA" w:rsidP="000D46DA">
            <w:pPr>
              <w:spacing w:line="480" w:lineRule="auto"/>
              <w:contextualSpacing/>
              <w:jc w:val="center"/>
              <w:rPr>
                <w:rFonts w:cs="Times"/>
                <w:color w:val="101010"/>
                <w:sz w:val="20"/>
                <w:szCs w:val="20"/>
              </w:rPr>
            </w:pPr>
            <w:r w:rsidRPr="00875FAE">
              <w:rPr>
                <w:rFonts w:cs="Times"/>
                <w:bCs/>
                <w:color w:val="101010"/>
                <w:sz w:val="20"/>
                <w:szCs w:val="20"/>
                <w:lang w:val="en-US"/>
              </w:rPr>
              <w:t>0.0</w:t>
            </w:r>
            <w:r w:rsidR="00696752" w:rsidRPr="00875FAE">
              <w:rPr>
                <w:rFonts w:cs="Times"/>
                <w:bCs/>
                <w:color w:val="101010"/>
                <w:sz w:val="20"/>
                <w:szCs w:val="20"/>
                <w:lang w:val="en-US"/>
              </w:rPr>
              <w:t>4</w:t>
            </w:r>
          </w:p>
        </w:tc>
      </w:tr>
      <w:tr w:rsidR="001143AA" w:rsidRPr="00875FAE" w14:paraId="64C2F80D" w14:textId="77777777" w:rsidTr="00631194">
        <w:trPr>
          <w:trHeight w:val="667"/>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9A326E1"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Baseline Lysholm</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3174187"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81(0.3)</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5E39D64C"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DEFDFE" w14:textId="6A165155"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5</w:t>
            </w:r>
          </w:p>
        </w:tc>
      </w:tr>
      <w:tr w:rsidR="001143AA" w:rsidRPr="00875FAE" w14:paraId="00678BBB" w14:textId="77777777" w:rsidTr="00631194">
        <w:trPr>
          <w:trHeight w:val="667"/>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B2F174"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Kellgren-Lawrence</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E5A3BE"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17.5(7.3)</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39C7772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32154A" w14:textId="753B1E18"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5</w:t>
            </w:r>
          </w:p>
        </w:tc>
      </w:tr>
      <w:tr w:rsidR="001143AA" w:rsidRPr="00875FAE" w14:paraId="65DA3BC4"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68423A"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sCD14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DC174DF"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01AD9A62"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C084F61" w14:textId="334631F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w:t>
            </w:r>
            <w:r w:rsidR="00696752" w:rsidRPr="00875FAE">
              <w:rPr>
                <w:rFonts w:cs="Times"/>
                <w:color w:val="101010"/>
                <w:sz w:val="20"/>
                <w:szCs w:val="20"/>
                <w:lang w:val="en-US"/>
              </w:rPr>
              <w:t>9</w:t>
            </w:r>
          </w:p>
        </w:tc>
      </w:tr>
      <w:tr w:rsidR="001143AA" w:rsidRPr="00875FAE" w14:paraId="22A9906F"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33C4F8"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MMP-3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180DBF"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01(0.0)</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7ED4464E"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9A1878" w14:textId="2791E95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1</w:t>
            </w:r>
            <w:r w:rsidR="00696752" w:rsidRPr="00875FAE">
              <w:rPr>
                <w:rFonts w:cs="Times"/>
                <w:color w:val="101010"/>
                <w:sz w:val="20"/>
                <w:szCs w:val="20"/>
                <w:lang w:val="en-US"/>
              </w:rPr>
              <w:t>7</w:t>
            </w:r>
          </w:p>
        </w:tc>
      </w:tr>
      <w:tr w:rsidR="001143AA" w:rsidRPr="00875FAE" w14:paraId="189DDD07" w14:textId="77777777" w:rsidTr="00631194">
        <w:trPr>
          <w:trHeight w:val="275"/>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E16A7D2"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rPr>
              <w:t>BMI</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3117A8"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66(0.7)</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44653EE1"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B2A1613" w14:textId="49224813"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38</w:t>
            </w:r>
          </w:p>
        </w:tc>
      </w:tr>
      <w:tr w:rsidR="001143AA" w:rsidRPr="00875FAE" w14:paraId="622B1521" w14:textId="77777777" w:rsidTr="00631194">
        <w:trPr>
          <w:trHeight w:val="481"/>
        </w:trPr>
        <w:tc>
          <w:tcPr>
            <w:tcW w:w="2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350E69" w14:textId="77777777" w:rsidR="006E2978" w:rsidRPr="00875FAE" w:rsidRDefault="001143AA" w:rsidP="001143AA">
            <w:pPr>
              <w:spacing w:line="480" w:lineRule="auto"/>
              <w:contextualSpacing/>
              <w:rPr>
                <w:rFonts w:cs="Times"/>
                <w:color w:val="101010"/>
                <w:sz w:val="20"/>
                <w:szCs w:val="20"/>
              </w:rPr>
            </w:pPr>
            <w:r w:rsidRPr="00875FAE">
              <w:rPr>
                <w:rFonts w:cs="Times"/>
                <w:color w:val="101010"/>
                <w:sz w:val="20"/>
                <w:szCs w:val="20"/>
                <w:lang w:val="en-US"/>
              </w:rPr>
              <w:t>MMP-1 (ngml</w:t>
            </w:r>
            <w:r w:rsidRPr="00875FAE">
              <w:rPr>
                <w:rFonts w:cs="Times"/>
                <w:color w:val="101010"/>
                <w:sz w:val="20"/>
                <w:szCs w:val="20"/>
                <w:vertAlign w:val="superscript"/>
                <w:lang w:val="en-US"/>
              </w:rPr>
              <w:t>-1</w:t>
            </w:r>
            <w:r w:rsidRPr="00875FAE">
              <w:rPr>
                <w:rFonts w:cs="Times"/>
                <w:color w:val="101010"/>
                <w:sz w:val="20"/>
                <w:szCs w:val="20"/>
                <w:lang w:val="en-US"/>
              </w:rPr>
              <w:t>)</w:t>
            </w:r>
          </w:p>
        </w:tc>
        <w:tc>
          <w:tcPr>
            <w:tcW w:w="231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D76CD2D" w14:textId="77777777"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71(0.8)</w:t>
            </w:r>
          </w:p>
        </w:tc>
        <w:tc>
          <w:tcPr>
            <w:tcW w:w="2370" w:type="dxa"/>
            <w:gridSpan w:val="2"/>
            <w:vMerge/>
            <w:tcBorders>
              <w:top w:val="single" w:sz="8" w:space="0" w:color="000000"/>
              <w:left w:val="single" w:sz="8" w:space="0" w:color="000000"/>
              <w:bottom w:val="single" w:sz="8" w:space="0" w:color="000000"/>
              <w:right w:val="single" w:sz="8" w:space="0" w:color="000000"/>
            </w:tcBorders>
            <w:vAlign w:val="center"/>
            <w:hideMark/>
          </w:tcPr>
          <w:p w14:paraId="11AA1B15" w14:textId="77777777" w:rsidR="001143AA" w:rsidRPr="00875FAE" w:rsidRDefault="001143AA" w:rsidP="000D46DA">
            <w:pPr>
              <w:spacing w:line="480" w:lineRule="auto"/>
              <w:contextualSpacing/>
              <w:jc w:val="center"/>
              <w:rPr>
                <w:rFonts w:cs="Times"/>
                <w:color w:val="101010"/>
                <w:sz w:val="20"/>
                <w:szCs w:val="20"/>
              </w:rPr>
            </w:pPr>
          </w:p>
        </w:tc>
        <w:tc>
          <w:tcPr>
            <w:tcW w:w="167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DD9F0A" w14:textId="089AE456" w:rsidR="006E2978" w:rsidRPr="00875FAE" w:rsidRDefault="001143AA" w:rsidP="000D46DA">
            <w:pPr>
              <w:spacing w:line="480" w:lineRule="auto"/>
              <w:contextualSpacing/>
              <w:jc w:val="center"/>
              <w:rPr>
                <w:rFonts w:cs="Times"/>
                <w:color w:val="101010"/>
                <w:sz w:val="20"/>
                <w:szCs w:val="20"/>
              </w:rPr>
            </w:pPr>
            <w:r w:rsidRPr="00875FAE">
              <w:rPr>
                <w:rFonts w:cs="Times"/>
                <w:color w:val="101010"/>
                <w:sz w:val="20"/>
                <w:szCs w:val="20"/>
                <w:lang w:val="en-US"/>
              </w:rPr>
              <w:t>0.41</w:t>
            </w:r>
          </w:p>
        </w:tc>
      </w:tr>
    </w:tbl>
    <w:p w14:paraId="5BB9E3BF" w14:textId="1B30E209" w:rsidR="0013348F" w:rsidRPr="00875FAE" w:rsidRDefault="000D46DA" w:rsidP="00077145">
      <w:pPr>
        <w:rPr>
          <w:rFonts w:cs="Times"/>
          <w:i/>
          <w:color w:val="101010"/>
          <w:lang w:val="en-US"/>
        </w:rPr>
      </w:pPr>
      <w:r w:rsidRPr="00875FAE">
        <w:rPr>
          <w:rFonts w:cs="Times"/>
          <w:i/>
          <w:lang w:val="en-US"/>
        </w:rPr>
        <w:t>Abbreviations: ADAMTS-4 (A disintegrin and metalloproteinase with thrombospondin motifs 4), BMI (Body Mass Index), HA (hyaluronan), LYVE-1 (</w:t>
      </w:r>
      <w:r w:rsidRPr="00875FAE">
        <w:rPr>
          <w:i/>
        </w:rPr>
        <w:t>Lymphatic Vessel Endothelial Hyaluronan Receptor-1 ),</w:t>
      </w:r>
      <w:r w:rsidRPr="00875FAE">
        <w:rPr>
          <w:rFonts w:cs="Times"/>
          <w:i/>
          <w:lang w:val="en-US"/>
        </w:rPr>
        <w:t xml:space="preserve"> MMP-1 (</w:t>
      </w:r>
      <w:r w:rsidRPr="00875FAE">
        <w:rPr>
          <w:i/>
        </w:rPr>
        <w:t>matrix metalloproteinase-1)</w:t>
      </w:r>
      <w:r w:rsidRPr="00875FAE">
        <w:rPr>
          <w:rFonts w:cs="Times"/>
          <w:i/>
          <w:lang w:val="en-US"/>
        </w:rPr>
        <w:t>, MMP-3 (</w:t>
      </w:r>
      <w:r w:rsidRPr="00875FAE">
        <w:rPr>
          <w:i/>
        </w:rPr>
        <w:t>matrix metalloproteinase-3)</w:t>
      </w:r>
      <w:r w:rsidRPr="00875FAE">
        <w:rPr>
          <w:rFonts w:cs="Times"/>
          <w:i/>
          <w:lang w:val="en-US"/>
        </w:rPr>
        <w:t>, sCD14 (</w:t>
      </w:r>
      <w:r w:rsidRPr="00875FAE">
        <w:rPr>
          <w:i/>
        </w:rPr>
        <w:t>soluble CD14)</w:t>
      </w:r>
      <w:r w:rsidRPr="00875FAE">
        <w:rPr>
          <w:rFonts w:cs="Times"/>
          <w:i/>
          <w:lang w:val="en-US"/>
        </w:rPr>
        <w:t xml:space="preserve">,  </w:t>
      </w:r>
      <w:r w:rsidRPr="00875FAE">
        <w:rPr>
          <w:rFonts w:asciiTheme="majorHAnsi" w:hAnsiTheme="majorHAnsi" w:cs="Times"/>
          <w:i/>
          <w:lang w:val="en-US"/>
        </w:rPr>
        <w:t>RMSE (</w:t>
      </w:r>
      <w:r w:rsidRPr="00875FAE">
        <w:rPr>
          <w:rFonts w:asciiTheme="majorHAnsi" w:eastAsia="Times New Roman" w:hAnsiTheme="majorHAnsi"/>
          <w:i/>
        </w:rPr>
        <w:t>Root mean square error), YWHAQ (</w:t>
      </w:r>
      <w:r w:rsidRPr="00875FAE">
        <w:rPr>
          <w:rFonts w:cs="Times"/>
          <w:i/>
          <w:color w:val="101010"/>
          <w:lang w:val="en-US"/>
        </w:rPr>
        <w:t>14-3-3 protein theta)</w:t>
      </w:r>
    </w:p>
    <w:p w14:paraId="4EAD6216" w14:textId="642A25A7" w:rsidR="0013348F" w:rsidRPr="00875FAE" w:rsidRDefault="0013348F" w:rsidP="00A6005E">
      <w:pPr>
        <w:spacing w:line="480" w:lineRule="auto"/>
        <w:rPr>
          <w:rFonts w:cs="Times"/>
          <w:i/>
          <w:color w:val="101010"/>
          <w:lang w:val="en-US"/>
        </w:rPr>
      </w:pPr>
      <w:r w:rsidRPr="00875FAE">
        <w:t>was the variable which most strongly contributed to the models prediction value, again highlighting this cartilage matrix protein as a predictor of clinical outcome following microfracture.</w:t>
      </w:r>
    </w:p>
    <w:p w14:paraId="6D90D239" w14:textId="138AB120" w:rsidR="00701FD5" w:rsidRPr="00875FAE" w:rsidRDefault="00701FD5" w:rsidP="00701FD5">
      <w:pPr>
        <w:spacing w:line="480" w:lineRule="auto"/>
        <w:contextualSpacing/>
        <w:rPr>
          <w:b/>
          <w:u w:val="single"/>
        </w:rPr>
      </w:pPr>
      <w:r w:rsidRPr="00875FAE">
        <w:rPr>
          <w:b/>
          <w:u w:val="single"/>
        </w:rPr>
        <w:t xml:space="preserve">Multivariable Linear Models for </w:t>
      </w:r>
      <w:r w:rsidR="006122EE" w:rsidRPr="00875FAE">
        <w:rPr>
          <w:b/>
          <w:u w:val="single"/>
        </w:rPr>
        <w:t>Osteotomy</w:t>
      </w:r>
      <w:r w:rsidRPr="00875FAE">
        <w:rPr>
          <w:b/>
          <w:u w:val="single"/>
        </w:rPr>
        <w:t xml:space="preserve"> Outcome</w:t>
      </w:r>
    </w:p>
    <w:p w14:paraId="4C71FBE9" w14:textId="715563BD" w:rsidR="00701FD5" w:rsidRPr="00875FAE" w:rsidRDefault="00701FD5" w:rsidP="00701FD5">
      <w:pPr>
        <w:spacing w:line="480" w:lineRule="auto"/>
        <w:contextualSpacing/>
      </w:pPr>
      <w:r w:rsidRPr="00875FAE">
        <w:t>A GLM with elastic net penalization was built of the post-operative Lysholm following osteotomy (Table 7) which had a strong correlation coefficient (r</w:t>
      </w:r>
      <w:r w:rsidRPr="00875FAE">
        <w:rPr>
          <w:vertAlign w:val="superscript"/>
        </w:rPr>
        <w:t>2</w:t>
      </w:r>
      <w:r w:rsidRPr="00875FAE">
        <w:t>=0.77) and low RMSE (12.1). The generalized linear model with elastic net penalization of post-operative Lysholm following osteotomy determined that the variables which most strongly contributed to the model were</w:t>
      </w:r>
    </w:p>
    <w:p w14:paraId="0E0E736D" w14:textId="3BE34163" w:rsidR="00701FD5" w:rsidRPr="00875FAE" w:rsidRDefault="00701FD5" w:rsidP="00701FD5">
      <w:pPr>
        <w:spacing w:line="480" w:lineRule="auto"/>
        <w:contextualSpacing/>
      </w:pPr>
      <w:r w:rsidRPr="00875FAE">
        <w:t>smoker status, age at time of operation and pre-operative ADAMTS-4 activity (Table 6). These findings indicate that being a non-smoker</w:t>
      </w:r>
      <w:r w:rsidR="006122EE" w:rsidRPr="00875FAE">
        <w:t>, alongside being a younger age at the time of operation</w:t>
      </w:r>
      <w:r w:rsidRPr="00875FAE">
        <w:t xml:space="preserve"> are related to an increased Lysholm score following osteotomy surgery. </w:t>
      </w:r>
    </w:p>
    <w:p w14:paraId="06707F15" w14:textId="77777777" w:rsidR="0013348F" w:rsidRPr="00875FAE" w:rsidRDefault="0013348F" w:rsidP="00701FD5">
      <w:pPr>
        <w:spacing w:line="480" w:lineRule="auto"/>
        <w:contextualSpacing/>
      </w:pPr>
    </w:p>
    <w:p w14:paraId="4AE3A07B" w14:textId="77777777" w:rsidR="0013348F" w:rsidRPr="00875FAE" w:rsidRDefault="0013348F" w:rsidP="0013348F">
      <w:pPr>
        <w:spacing w:line="480" w:lineRule="auto"/>
        <w:contextualSpacing/>
        <w:rPr>
          <w:b/>
          <w:u w:val="single"/>
        </w:rPr>
      </w:pPr>
      <w:r w:rsidRPr="00875FAE">
        <w:rPr>
          <w:b/>
          <w:u w:val="single"/>
        </w:rPr>
        <w:t>Assessment of candidate predictors in relation to a 10-point improvement in the Lysholm score following surgical treatment</w:t>
      </w:r>
    </w:p>
    <w:p w14:paraId="199064C7" w14:textId="77777777" w:rsidR="0013348F" w:rsidRPr="00875FAE" w:rsidRDefault="0013348F" w:rsidP="0013348F">
      <w:pPr>
        <w:spacing w:line="480" w:lineRule="auto"/>
        <w:contextualSpacing/>
      </w:pPr>
      <w:r w:rsidRPr="00875FAE">
        <w:t>The biomarker proteins which significantly contributed to the predictive models of microfracture or osteotomy outcome were assessed to determine whether there was a differential concentration between individuals who were deemed ‘responders’ or ‘non-responders’ to either surgery.</w:t>
      </w:r>
    </w:p>
    <w:p w14:paraId="5376F4D1" w14:textId="77777777" w:rsidR="0013348F" w:rsidRPr="00875FAE" w:rsidRDefault="0013348F" w:rsidP="0013348F">
      <w:pPr>
        <w:spacing w:line="480" w:lineRule="auto"/>
        <w:contextualSpacing/>
      </w:pPr>
    </w:p>
    <w:p w14:paraId="2A977857" w14:textId="0187F7A6" w:rsidR="0013348F" w:rsidRPr="00875FAE" w:rsidRDefault="0013348F" w:rsidP="00701FD5">
      <w:pPr>
        <w:spacing w:line="480" w:lineRule="auto"/>
        <w:contextualSpacing/>
        <w:rPr>
          <w:rFonts w:cs="Times"/>
          <w:color w:val="101010"/>
          <w:lang w:val="en-US"/>
        </w:rPr>
      </w:pPr>
      <w:r w:rsidRPr="00875FAE">
        <w:t xml:space="preserve">Eight of the patients responded to microfracture surgery and 11 were non-responders based on a MCID of 10 Lysholm points. Figure 2a demonstrates that the SF concentration of none of the proteins (HA, YWHAQ, ADAMTS-4, LYVE-1) which contributed to the predictive model of microfracture outcome was significantly different between microfracture responders and non- responders. </w:t>
      </w:r>
      <w:r w:rsidRPr="00875FAE">
        <w:rPr>
          <w:rFonts w:asciiTheme="majorHAnsi" w:hAnsiTheme="majorHAnsi"/>
        </w:rPr>
        <w:t>Despite the concentration of YWHAQ not being significantly different (p=0.18; Mann-Whitney) between responders (</w:t>
      </w:r>
      <w:r w:rsidRPr="00875FAE">
        <w:t>0</w:t>
      </w:r>
      <w:r w:rsidRPr="00875FAE">
        <w:rPr>
          <w:rFonts w:eastAsia="MS Gothic"/>
          <w:color w:val="000000"/>
        </w:rPr>
        <w:t>±0 ng/ml</w:t>
      </w:r>
      <w:r w:rsidRPr="00875FAE">
        <w:rPr>
          <w:rFonts w:asciiTheme="majorHAnsi" w:eastAsia="MS Gothic" w:hAnsiTheme="majorHAnsi"/>
          <w:color w:val="000000"/>
        </w:rPr>
        <w:t>)(</w:t>
      </w:r>
      <w:r w:rsidRPr="00875FAE">
        <w:t>mean(</w:t>
      </w:r>
      <w:r w:rsidRPr="00875FAE">
        <w:rPr>
          <w:rFonts w:asciiTheme="majorHAnsi" w:eastAsia="MS Gothic" w:hAnsiTheme="majorHAnsi"/>
          <w:color w:val="000000"/>
        </w:rPr>
        <w:t>±SEM))</w:t>
      </w:r>
      <w:r w:rsidRPr="00875FAE">
        <w:rPr>
          <w:rFonts w:asciiTheme="majorHAnsi" w:hAnsiTheme="majorHAnsi"/>
        </w:rPr>
        <w:t xml:space="preserve"> and non-responders (</w:t>
      </w:r>
      <w:r w:rsidRPr="00875FAE">
        <w:t>2.5</w:t>
      </w:r>
      <w:r w:rsidRPr="00875FAE">
        <w:rPr>
          <w:rFonts w:eastAsia="MS Gothic"/>
          <w:color w:val="000000"/>
        </w:rPr>
        <w:t xml:space="preserve">±1.3 ng/ml </w:t>
      </w:r>
      <w:r w:rsidRPr="00875FAE">
        <w:rPr>
          <w:rFonts w:asciiTheme="majorHAnsi" w:eastAsia="MS Gothic" w:hAnsiTheme="majorHAnsi"/>
          <w:color w:val="000000"/>
        </w:rPr>
        <w:t>(</w:t>
      </w:r>
      <w:r w:rsidRPr="00875FAE">
        <w:t>mean(</w:t>
      </w:r>
      <w:r w:rsidRPr="00875FAE">
        <w:rPr>
          <w:rFonts w:asciiTheme="majorHAnsi" w:eastAsia="MS Gothic" w:hAnsiTheme="majorHAnsi"/>
          <w:color w:val="000000"/>
        </w:rPr>
        <w:t>±SEM))</w:t>
      </w:r>
      <w:r w:rsidRPr="00875FAE">
        <w:rPr>
          <w:rFonts w:asciiTheme="majorHAnsi" w:hAnsiTheme="majorHAnsi"/>
        </w:rPr>
        <w:t xml:space="preserve">  to microfracture, it is interesting that </w:t>
      </w:r>
      <w:r w:rsidRPr="00875FAE">
        <w:t>in all the responders to microfracture surgery, YWHAQ was undetectable (n=8; Table 2) when assessed using ELISA but in clinical responders (n=11; Table 2) it was detected in only 50% of cases.</w:t>
      </w:r>
      <w:r w:rsidRPr="00875FAE">
        <w:rPr>
          <w:rFonts w:eastAsia="Times New Roman"/>
          <w:lang w:val="en-US"/>
        </w:rPr>
        <w:t xml:space="preserve">  </w:t>
      </w:r>
      <w:r w:rsidR="006A729B" w:rsidRPr="00875FAE">
        <w:rPr>
          <w:color w:val="000000"/>
          <w:lang w:val="en-US"/>
        </w:rPr>
        <w:t>Thus assessment of YWHAQ in the total patient cohort</w:t>
      </w:r>
      <w:r w:rsidR="006A729B" w:rsidRPr="00875FAE">
        <w:rPr>
          <w:i/>
          <w:color w:val="000000"/>
          <w:lang w:val="en-US"/>
        </w:rPr>
        <w:t xml:space="preserve"> </w:t>
      </w:r>
    </w:p>
    <w:tbl>
      <w:tblPr>
        <w:tblpPr w:leftFromText="180" w:rightFromText="180" w:vertAnchor="text" w:horzAnchor="page" w:tblpX="1729" w:tblpY="955"/>
        <w:tblW w:w="8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1498"/>
        <w:gridCol w:w="1709"/>
        <w:gridCol w:w="1925"/>
      </w:tblGrid>
      <w:tr w:rsidR="00B709E0" w:rsidRPr="00875FAE" w14:paraId="00591A3F" w14:textId="77777777" w:rsidTr="00B709E0">
        <w:trPr>
          <w:trHeight w:val="325"/>
        </w:trPr>
        <w:tc>
          <w:tcPr>
            <w:tcW w:w="8070" w:type="dxa"/>
            <w:gridSpan w:val="4"/>
            <w:shd w:val="clear" w:color="auto" w:fill="auto"/>
            <w:vAlign w:val="center"/>
          </w:tcPr>
          <w:p w14:paraId="0F671339" w14:textId="2367E971" w:rsidR="00B709E0" w:rsidRPr="00875FAE" w:rsidRDefault="00B709E0" w:rsidP="00B709E0">
            <w:pPr>
              <w:jc w:val="center"/>
              <w:rPr>
                <w:b/>
                <w:i/>
                <w:sz w:val="20"/>
                <w:szCs w:val="20"/>
                <w:lang w:val="en-US"/>
              </w:rPr>
            </w:pPr>
            <w:r w:rsidRPr="00875FAE">
              <w:rPr>
                <w:b/>
                <w:sz w:val="20"/>
                <w:szCs w:val="20"/>
                <w:lang w:val="en-US"/>
              </w:rPr>
              <w:t>Osteotomy (n=13)</w:t>
            </w:r>
          </w:p>
        </w:tc>
      </w:tr>
      <w:tr w:rsidR="00B709E0" w:rsidRPr="00875FAE" w14:paraId="7525FB8F" w14:textId="77777777" w:rsidTr="00B709E0">
        <w:trPr>
          <w:trHeight w:val="325"/>
        </w:trPr>
        <w:tc>
          <w:tcPr>
            <w:tcW w:w="2938" w:type="dxa"/>
            <w:shd w:val="clear" w:color="auto" w:fill="auto"/>
          </w:tcPr>
          <w:p w14:paraId="0E352872" w14:textId="77777777" w:rsidR="00A71A92" w:rsidRPr="00875FAE" w:rsidRDefault="00A71A92" w:rsidP="00B709E0">
            <w:pPr>
              <w:jc w:val="center"/>
              <w:rPr>
                <w:b/>
                <w:sz w:val="20"/>
                <w:szCs w:val="20"/>
                <w:lang w:val="en-US"/>
              </w:rPr>
            </w:pPr>
            <w:r w:rsidRPr="00875FAE">
              <w:rPr>
                <w:b/>
                <w:sz w:val="20"/>
                <w:szCs w:val="20"/>
                <w:lang w:val="en-US"/>
              </w:rPr>
              <w:t>Component</w:t>
            </w:r>
          </w:p>
        </w:tc>
        <w:tc>
          <w:tcPr>
            <w:tcW w:w="1498" w:type="dxa"/>
            <w:shd w:val="clear" w:color="auto" w:fill="auto"/>
          </w:tcPr>
          <w:p w14:paraId="1D21BAE5" w14:textId="77777777" w:rsidR="00A71A92" w:rsidRPr="00875FAE" w:rsidRDefault="00A71A92" w:rsidP="00B709E0">
            <w:pPr>
              <w:jc w:val="center"/>
              <w:rPr>
                <w:b/>
                <w:sz w:val="20"/>
                <w:szCs w:val="20"/>
                <w:lang w:val="en-US"/>
              </w:rPr>
            </w:pPr>
            <w:r w:rsidRPr="00875FAE">
              <w:rPr>
                <w:b/>
                <w:i/>
                <w:sz w:val="20"/>
                <w:szCs w:val="20"/>
                <w:lang w:val="en-US"/>
              </w:rPr>
              <w:t>R</w:t>
            </w:r>
            <w:r w:rsidRPr="00875FAE">
              <w:rPr>
                <w:b/>
                <w:i/>
                <w:sz w:val="20"/>
                <w:szCs w:val="20"/>
                <w:vertAlign w:val="superscript"/>
                <w:lang w:val="en-US"/>
              </w:rPr>
              <w:t xml:space="preserve">2 </w:t>
            </w:r>
            <w:r w:rsidRPr="00875FAE">
              <w:rPr>
                <w:b/>
                <w:sz w:val="20"/>
                <w:szCs w:val="20"/>
                <w:lang w:val="en-US"/>
              </w:rPr>
              <w:t xml:space="preserve"> Value</w:t>
            </w:r>
          </w:p>
        </w:tc>
        <w:tc>
          <w:tcPr>
            <w:tcW w:w="1709" w:type="dxa"/>
          </w:tcPr>
          <w:p w14:paraId="320BAAF0" w14:textId="77777777" w:rsidR="00A71A92" w:rsidRPr="00875FAE" w:rsidRDefault="00A71A92" w:rsidP="00B709E0">
            <w:pPr>
              <w:jc w:val="center"/>
              <w:rPr>
                <w:b/>
                <w:i/>
                <w:sz w:val="20"/>
                <w:szCs w:val="20"/>
                <w:lang w:val="en-US"/>
              </w:rPr>
            </w:pPr>
            <w:r w:rsidRPr="00875FAE">
              <w:rPr>
                <w:b/>
                <w:i/>
                <w:sz w:val="20"/>
                <w:szCs w:val="20"/>
                <w:lang w:val="en-US"/>
              </w:rPr>
              <w:t>RMSE</w:t>
            </w:r>
          </w:p>
        </w:tc>
        <w:tc>
          <w:tcPr>
            <w:tcW w:w="1925" w:type="dxa"/>
            <w:shd w:val="clear" w:color="auto" w:fill="auto"/>
          </w:tcPr>
          <w:p w14:paraId="04A97CD0" w14:textId="1E62CECF" w:rsidR="00A71A92" w:rsidRPr="00875FAE" w:rsidRDefault="00A71A92" w:rsidP="00B709E0">
            <w:pPr>
              <w:jc w:val="center"/>
              <w:rPr>
                <w:b/>
                <w:sz w:val="20"/>
                <w:szCs w:val="20"/>
                <w:lang w:val="en-US"/>
              </w:rPr>
            </w:pPr>
            <w:r w:rsidRPr="00875FAE">
              <w:rPr>
                <w:b/>
                <w:sz w:val="20"/>
                <w:szCs w:val="20"/>
                <w:lang w:val="en-US"/>
              </w:rPr>
              <w:t>Variable Importance</w:t>
            </w:r>
          </w:p>
        </w:tc>
      </w:tr>
      <w:tr w:rsidR="00B709E0" w:rsidRPr="00875FAE" w14:paraId="0D01E156" w14:textId="77777777" w:rsidTr="00B709E0">
        <w:trPr>
          <w:trHeight w:val="431"/>
        </w:trPr>
        <w:tc>
          <w:tcPr>
            <w:tcW w:w="2938" w:type="dxa"/>
            <w:shd w:val="clear" w:color="auto" w:fill="auto"/>
          </w:tcPr>
          <w:p w14:paraId="4D3083CA" w14:textId="77777777" w:rsidR="00A71A92" w:rsidRPr="00875FAE" w:rsidRDefault="00A71A92" w:rsidP="008F0797">
            <w:pPr>
              <w:jc w:val="center"/>
              <w:rPr>
                <w:sz w:val="20"/>
                <w:szCs w:val="20"/>
                <w:lang w:val="en-US"/>
              </w:rPr>
            </w:pPr>
            <w:r w:rsidRPr="00875FAE">
              <w:rPr>
                <w:sz w:val="20"/>
                <w:szCs w:val="20"/>
                <w:lang w:val="en-US"/>
              </w:rPr>
              <w:t>Total Model</w:t>
            </w:r>
          </w:p>
        </w:tc>
        <w:tc>
          <w:tcPr>
            <w:tcW w:w="1498" w:type="dxa"/>
            <w:shd w:val="clear" w:color="auto" w:fill="auto"/>
          </w:tcPr>
          <w:p w14:paraId="08080751" w14:textId="77777777" w:rsidR="00A71A92" w:rsidRPr="00875FAE" w:rsidRDefault="00A71A92" w:rsidP="008F0797">
            <w:pPr>
              <w:jc w:val="center"/>
              <w:rPr>
                <w:sz w:val="20"/>
                <w:szCs w:val="20"/>
                <w:lang w:val="en-US"/>
              </w:rPr>
            </w:pPr>
            <w:r w:rsidRPr="00875FAE">
              <w:rPr>
                <w:sz w:val="20"/>
                <w:szCs w:val="20"/>
                <w:lang w:val="en-US"/>
              </w:rPr>
              <w:t>.77</w:t>
            </w:r>
          </w:p>
        </w:tc>
        <w:tc>
          <w:tcPr>
            <w:tcW w:w="1709" w:type="dxa"/>
          </w:tcPr>
          <w:p w14:paraId="370D5790" w14:textId="77777777" w:rsidR="00A71A92" w:rsidRPr="00875FAE" w:rsidRDefault="00A71A92" w:rsidP="008F0797">
            <w:pPr>
              <w:jc w:val="center"/>
              <w:rPr>
                <w:sz w:val="20"/>
                <w:szCs w:val="20"/>
                <w:lang w:val="en-US"/>
              </w:rPr>
            </w:pPr>
            <w:r w:rsidRPr="00875FAE">
              <w:rPr>
                <w:sz w:val="20"/>
                <w:szCs w:val="20"/>
                <w:lang w:val="en-US"/>
              </w:rPr>
              <w:t>12.1</w:t>
            </w:r>
          </w:p>
        </w:tc>
        <w:tc>
          <w:tcPr>
            <w:tcW w:w="1925" w:type="dxa"/>
            <w:shd w:val="clear" w:color="auto" w:fill="BFBFBF" w:themeFill="background1" w:themeFillShade="BF"/>
          </w:tcPr>
          <w:p w14:paraId="15E4FE71" w14:textId="77777777" w:rsidR="00A71A92" w:rsidRPr="00875FAE" w:rsidRDefault="00A71A92" w:rsidP="008F0797">
            <w:pPr>
              <w:jc w:val="center"/>
              <w:rPr>
                <w:sz w:val="20"/>
                <w:szCs w:val="20"/>
                <w:lang w:val="en-US"/>
              </w:rPr>
            </w:pPr>
          </w:p>
        </w:tc>
      </w:tr>
      <w:tr w:rsidR="00B709E0" w:rsidRPr="00875FAE" w14:paraId="384B5E9A" w14:textId="77777777" w:rsidTr="00B709E0">
        <w:trPr>
          <w:trHeight w:val="329"/>
        </w:trPr>
        <w:tc>
          <w:tcPr>
            <w:tcW w:w="2938" w:type="dxa"/>
            <w:shd w:val="clear" w:color="auto" w:fill="auto"/>
            <w:vAlign w:val="center"/>
          </w:tcPr>
          <w:p w14:paraId="1C2E6122" w14:textId="77777777" w:rsidR="00B709E0" w:rsidRPr="00875FAE" w:rsidRDefault="00B709E0" w:rsidP="008F0797">
            <w:pPr>
              <w:jc w:val="center"/>
              <w:rPr>
                <w:sz w:val="20"/>
                <w:szCs w:val="20"/>
                <w:lang w:val="en-US"/>
              </w:rPr>
            </w:pPr>
            <w:r w:rsidRPr="00875FAE">
              <w:rPr>
                <w:sz w:val="20"/>
                <w:szCs w:val="20"/>
                <w:lang w:val="en-US"/>
              </w:rPr>
              <w:t>Smoker</w:t>
            </w:r>
          </w:p>
        </w:tc>
        <w:tc>
          <w:tcPr>
            <w:tcW w:w="1498" w:type="dxa"/>
            <w:vMerge w:val="restart"/>
            <w:shd w:val="clear" w:color="auto" w:fill="A6A6A6" w:themeFill="background1" w:themeFillShade="A6"/>
            <w:vAlign w:val="center"/>
          </w:tcPr>
          <w:p w14:paraId="53872AC5" w14:textId="77777777" w:rsidR="00B709E0" w:rsidRPr="00875FAE" w:rsidRDefault="00B709E0" w:rsidP="008F0797">
            <w:pPr>
              <w:jc w:val="center"/>
              <w:rPr>
                <w:sz w:val="20"/>
                <w:szCs w:val="20"/>
                <w:lang w:val="en-US"/>
              </w:rPr>
            </w:pPr>
          </w:p>
        </w:tc>
        <w:tc>
          <w:tcPr>
            <w:tcW w:w="1709" w:type="dxa"/>
            <w:vMerge w:val="restart"/>
            <w:shd w:val="clear" w:color="auto" w:fill="A6A6A6" w:themeFill="background1" w:themeFillShade="A6"/>
          </w:tcPr>
          <w:p w14:paraId="0380B27E" w14:textId="77777777" w:rsidR="00B709E0" w:rsidRPr="00875FAE" w:rsidRDefault="00B709E0" w:rsidP="008F0797">
            <w:pPr>
              <w:jc w:val="center"/>
              <w:rPr>
                <w:sz w:val="20"/>
                <w:szCs w:val="20"/>
                <w:lang w:val="en-US"/>
              </w:rPr>
            </w:pPr>
          </w:p>
        </w:tc>
        <w:tc>
          <w:tcPr>
            <w:tcW w:w="1925" w:type="dxa"/>
            <w:shd w:val="clear" w:color="auto" w:fill="auto"/>
            <w:vAlign w:val="center"/>
          </w:tcPr>
          <w:p w14:paraId="7B4C46F7" w14:textId="22212BC7" w:rsidR="00B709E0" w:rsidRPr="00875FAE" w:rsidRDefault="00062B4C" w:rsidP="008F0797">
            <w:pPr>
              <w:jc w:val="center"/>
              <w:rPr>
                <w:sz w:val="20"/>
                <w:szCs w:val="20"/>
                <w:lang w:val="en-US"/>
              </w:rPr>
            </w:pPr>
            <w:r w:rsidRPr="00875FAE">
              <w:rPr>
                <w:sz w:val="20"/>
                <w:szCs w:val="20"/>
                <w:lang w:val="en-US"/>
              </w:rPr>
              <w:t>100</w:t>
            </w:r>
          </w:p>
        </w:tc>
      </w:tr>
      <w:tr w:rsidR="00B709E0" w:rsidRPr="00875FAE" w14:paraId="5A6AF3A4" w14:textId="77777777" w:rsidTr="00B709E0">
        <w:trPr>
          <w:trHeight w:val="329"/>
        </w:trPr>
        <w:tc>
          <w:tcPr>
            <w:tcW w:w="2938" w:type="dxa"/>
            <w:shd w:val="clear" w:color="auto" w:fill="auto"/>
            <w:vAlign w:val="center"/>
          </w:tcPr>
          <w:p w14:paraId="3E7910F0" w14:textId="77777777" w:rsidR="00B709E0" w:rsidRPr="00875FAE" w:rsidRDefault="00B709E0" w:rsidP="008F0797">
            <w:pPr>
              <w:jc w:val="center"/>
              <w:rPr>
                <w:sz w:val="20"/>
                <w:szCs w:val="20"/>
                <w:lang w:val="en-US"/>
              </w:rPr>
            </w:pPr>
            <w:r w:rsidRPr="00875FAE">
              <w:rPr>
                <w:sz w:val="20"/>
                <w:szCs w:val="20"/>
                <w:lang w:val="en-US"/>
              </w:rPr>
              <w:t xml:space="preserve">Age </w:t>
            </w:r>
          </w:p>
        </w:tc>
        <w:tc>
          <w:tcPr>
            <w:tcW w:w="1498" w:type="dxa"/>
            <w:vMerge/>
            <w:shd w:val="clear" w:color="auto" w:fill="A6A6A6" w:themeFill="background1" w:themeFillShade="A6"/>
            <w:vAlign w:val="center"/>
          </w:tcPr>
          <w:p w14:paraId="1803C2D9" w14:textId="77777777" w:rsidR="00B709E0" w:rsidRPr="00875FAE" w:rsidRDefault="00B709E0" w:rsidP="008F0797">
            <w:pPr>
              <w:jc w:val="center"/>
              <w:rPr>
                <w:sz w:val="20"/>
                <w:szCs w:val="20"/>
                <w:lang w:val="en-US"/>
              </w:rPr>
            </w:pPr>
          </w:p>
        </w:tc>
        <w:tc>
          <w:tcPr>
            <w:tcW w:w="1709" w:type="dxa"/>
            <w:vMerge/>
            <w:shd w:val="clear" w:color="auto" w:fill="A6A6A6" w:themeFill="background1" w:themeFillShade="A6"/>
          </w:tcPr>
          <w:p w14:paraId="6356BED2" w14:textId="77777777" w:rsidR="00B709E0" w:rsidRPr="00875FAE" w:rsidRDefault="00B709E0" w:rsidP="008F0797">
            <w:pPr>
              <w:jc w:val="center"/>
              <w:rPr>
                <w:sz w:val="20"/>
                <w:szCs w:val="20"/>
                <w:lang w:val="en-US"/>
              </w:rPr>
            </w:pPr>
          </w:p>
        </w:tc>
        <w:tc>
          <w:tcPr>
            <w:tcW w:w="1925" w:type="dxa"/>
            <w:shd w:val="clear" w:color="auto" w:fill="auto"/>
            <w:vAlign w:val="center"/>
          </w:tcPr>
          <w:p w14:paraId="11E35CC7" w14:textId="0A2937A6" w:rsidR="00B709E0" w:rsidRPr="00875FAE" w:rsidRDefault="00062B4C" w:rsidP="008F0797">
            <w:pPr>
              <w:jc w:val="center"/>
              <w:rPr>
                <w:sz w:val="20"/>
                <w:szCs w:val="20"/>
                <w:lang w:val="en-US"/>
              </w:rPr>
            </w:pPr>
            <w:r w:rsidRPr="00875FAE">
              <w:rPr>
                <w:sz w:val="20"/>
                <w:szCs w:val="20"/>
                <w:lang w:val="en-US"/>
              </w:rPr>
              <w:t>3</w:t>
            </w:r>
          </w:p>
        </w:tc>
      </w:tr>
      <w:tr w:rsidR="00B709E0" w:rsidRPr="00875FAE" w14:paraId="01147859" w14:textId="77777777" w:rsidTr="00B709E0">
        <w:trPr>
          <w:trHeight w:val="329"/>
        </w:trPr>
        <w:tc>
          <w:tcPr>
            <w:tcW w:w="2938" w:type="dxa"/>
            <w:shd w:val="clear" w:color="auto" w:fill="auto"/>
            <w:vAlign w:val="center"/>
          </w:tcPr>
          <w:p w14:paraId="5411C101" w14:textId="77777777" w:rsidR="00B709E0" w:rsidRPr="00875FAE" w:rsidRDefault="00B709E0" w:rsidP="008F0797">
            <w:pPr>
              <w:jc w:val="center"/>
              <w:rPr>
                <w:sz w:val="20"/>
                <w:szCs w:val="20"/>
                <w:lang w:val="en-US"/>
              </w:rPr>
            </w:pPr>
            <w:r w:rsidRPr="00875FAE">
              <w:rPr>
                <w:sz w:val="20"/>
                <w:szCs w:val="20"/>
                <w:lang w:val="en-US"/>
              </w:rPr>
              <w:t>ADAMTS-4 (ngml</w:t>
            </w:r>
            <w:r w:rsidRPr="00875FAE">
              <w:rPr>
                <w:sz w:val="20"/>
                <w:szCs w:val="20"/>
                <w:vertAlign w:val="superscript"/>
                <w:lang w:val="en-US"/>
              </w:rPr>
              <w:t>-1</w:t>
            </w:r>
            <w:r w:rsidRPr="00875FAE">
              <w:rPr>
                <w:sz w:val="20"/>
                <w:szCs w:val="20"/>
                <w:lang w:val="en-US"/>
              </w:rPr>
              <w:t>)</w:t>
            </w:r>
          </w:p>
        </w:tc>
        <w:tc>
          <w:tcPr>
            <w:tcW w:w="1498" w:type="dxa"/>
            <w:vMerge/>
            <w:shd w:val="clear" w:color="auto" w:fill="A6A6A6" w:themeFill="background1" w:themeFillShade="A6"/>
            <w:vAlign w:val="center"/>
          </w:tcPr>
          <w:p w14:paraId="7AF8B184" w14:textId="77777777" w:rsidR="00B709E0" w:rsidRPr="00875FAE" w:rsidRDefault="00B709E0" w:rsidP="008F0797">
            <w:pPr>
              <w:jc w:val="center"/>
              <w:rPr>
                <w:sz w:val="20"/>
                <w:szCs w:val="20"/>
                <w:lang w:val="en-US"/>
              </w:rPr>
            </w:pPr>
          </w:p>
        </w:tc>
        <w:tc>
          <w:tcPr>
            <w:tcW w:w="1709" w:type="dxa"/>
            <w:vMerge/>
            <w:shd w:val="clear" w:color="auto" w:fill="A6A6A6" w:themeFill="background1" w:themeFillShade="A6"/>
          </w:tcPr>
          <w:p w14:paraId="31BEFBC2" w14:textId="77777777" w:rsidR="00B709E0" w:rsidRPr="00875FAE" w:rsidRDefault="00B709E0" w:rsidP="008F0797">
            <w:pPr>
              <w:jc w:val="center"/>
              <w:rPr>
                <w:sz w:val="20"/>
                <w:szCs w:val="20"/>
                <w:lang w:val="en-US"/>
              </w:rPr>
            </w:pPr>
          </w:p>
        </w:tc>
        <w:tc>
          <w:tcPr>
            <w:tcW w:w="1925" w:type="dxa"/>
            <w:shd w:val="clear" w:color="auto" w:fill="auto"/>
            <w:vAlign w:val="center"/>
          </w:tcPr>
          <w:p w14:paraId="06CCFD0C" w14:textId="7FF823CE" w:rsidR="00B709E0" w:rsidRPr="00875FAE" w:rsidRDefault="00062B4C" w:rsidP="008F0797">
            <w:pPr>
              <w:jc w:val="center"/>
              <w:rPr>
                <w:sz w:val="20"/>
                <w:szCs w:val="20"/>
                <w:lang w:val="en-US"/>
              </w:rPr>
            </w:pPr>
            <w:r w:rsidRPr="00875FAE">
              <w:rPr>
                <w:sz w:val="20"/>
                <w:szCs w:val="20"/>
                <w:lang w:val="en-US"/>
              </w:rPr>
              <w:t>2</w:t>
            </w:r>
          </w:p>
        </w:tc>
      </w:tr>
    </w:tbl>
    <w:p w14:paraId="0959B0A6" w14:textId="77777777" w:rsidR="00701FD5" w:rsidRPr="00875FAE" w:rsidRDefault="00701FD5" w:rsidP="00701FD5">
      <w:pPr>
        <w:rPr>
          <w:rFonts w:asciiTheme="majorHAnsi" w:hAnsiTheme="majorHAnsi" w:cs="Times"/>
          <w:color w:val="101010"/>
          <w:lang w:val="en-US"/>
        </w:rPr>
      </w:pPr>
      <w:r w:rsidRPr="00875FAE">
        <w:rPr>
          <w:rFonts w:asciiTheme="majorHAnsi" w:hAnsiTheme="majorHAnsi" w:cs="Times"/>
          <w:b/>
          <w:color w:val="101010"/>
          <w:lang w:val="en-US"/>
        </w:rPr>
        <w:t>Table 7:</w:t>
      </w:r>
      <w:r w:rsidRPr="00875FAE">
        <w:rPr>
          <w:rFonts w:asciiTheme="majorHAnsi" w:hAnsiTheme="majorHAnsi" w:cs="Times"/>
          <w:color w:val="101010"/>
          <w:lang w:val="en-US"/>
        </w:rPr>
        <w:t xml:space="preserve"> A generalized linear regression model with elastic net penalization for Predictors of the Post-Osteotomy Lysholm Score </w:t>
      </w:r>
    </w:p>
    <w:p w14:paraId="50DA7A44" w14:textId="77777777" w:rsidR="00701FD5" w:rsidRPr="00875FAE" w:rsidRDefault="00701FD5" w:rsidP="00701FD5">
      <w:pPr>
        <w:spacing w:line="480" w:lineRule="auto"/>
        <w:contextualSpacing/>
        <w:rPr>
          <w:rFonts w:cs="Times"/>
          <w:color w:val="101010"/>
          <w:lang w:val="en-US"/>
        </w:rPr>
      </w:pPr>
    </w:p>
    <w:p w14:paraId="68915D40" w14:textId="77777777" w:rsidR="00701FD5" w:rsidRPr="00875FAE" w:rsidRDefault="00701FD5" w:rsidP="00701FD5">
      <w:pPr>
        <w:spacing w:line="480" w:lineRule="auto"/>
        <w:contextualSpacing/>
        <w:rPr>
          <w:rFonts w:cs="Times"/>
          <w:color w:val="101010"/>
          <w:lang w:val="en-US"/>
        </w:rPr>
      </w:pPr>
    </w:p>
    <w:p w14:paraId="2BB360FA" w14:textId="77777777" w:rsidR="00701FD5" w:rsidRPr="00875FAE" w:rsidRDefault="00701FD5" w:rsidP="00701FD5">
      <w:pPr>
        <w:spacing w:line="480" w:lineRule="auto"/>
        <w:contextualSpacing/>
        <w:rPr>
          <w:rFonts w:cs="Times"/>
          <w:color w:val="101010"/>
          <w:lang w:val="en-US"/>
        </w:rPr>
      </w:pPr>
    </w:p>
    <w:p w14:paraId="1B9C32E9" w14:textId="77777777" w:rsidR="00701FD5" w:rsidRPr="00875FAE" w:rsidRDefault="00701FD5" w:rsidP="00701FD5">
      <w:pPr>
        <w:spacing w:line="480" w:lineRule="auto"/>
        <w:contextualSpacing/>
        <w:rPr>
          <w:rFonts w:cs="Times"/>
          <w:color w:val="101010"/>
          <w:lang w:val="en-US"/>
        </w:rPr>
      </w:pPr>
    </w:p>
    <w:p w14:paraId="5259D130" w14:textId="77777777" w:rsidR="00701FD5" w:rsidRPr="00875FAE" w:rsidRDefault="00701FD5" w:rsidP="00701FD5">
      <w:pPr>
        <w:spacing w:line="480" w:lineRule="auto"/>
        <w:contextualSpacing/>
        <w:rPr>
          <w:rFonts w:cs="Times"/>
          <w:color w:val="101010"/>
          <w:lang w:val="en-US"/>
        </w:rPr>
      </w:pPr>
    </w:p>
    <w:p w14:paraId="5ABAEF49" w14:textId="77777777" w:rsidR="00701FD5" w:rsidRPr="00875FAE" w:rsidRDefault="00701FD5" w:rsidP="00701FD5">
      <w:pPr>
        <w:spacing w:line="480" w:lineRule="auto"/>
        <w:contextualSpacing/>
        <w:rPr>
          <w:rFonts w:cs="Times"/>
          <w:color w:val="101010"/>
          <w:lang w:val="en-US"/>
        </w:rPr>
      </w:pPr>
    </w:p>
    <w:p w14:paraId="507A9CFC" w14:textId="77777777" w:rsidR="00701FD5" w:rsidRPr="00875FAE" w:rsidRDefault="00701FD5" w:rsidP="00701FD5">
      <w:pPr>
        <w:spacing w:after="0" w:line="240" w:lineRule="auto"/>
        <w:rPr>
          <w:rFonts w:asciiTheme="majorHAnsi" w:eastAsia="Times New Roman" w:hAnsiTheme="majorHAnsi"/>
        </w:rPr>
      </w:pPr>
      <w:r w:rsidRPr="00875FAE">
        <w:rPr>
          <w:rFonts w:asciiTheme="majorHAnsi" w:eastAsia="Times New Roman" w:hAnsiTheme="majorHAnsi"/>
        </w:rPr>
        <w:t>Final elastic net model parameters were alpha- 0.6, lambda- 5.2. Alpha is a value between 0 and 1, where 0 is pure ridge regression, 1 is pure LASSO and values between are a mixture of both. Lambda is the shrinkage factor applied to model coefficients</w:t>
      </w:r>
    </w:p>
    <w:p w14:paraId="0AE544BE" w14:textId="77777777" w:rsidR="00701FD5" w:rsidRPr="00875FAE" w:rsidRDefault="00701FD5" w:rsidP="00701FD5">
      <w:pPr>
        <w:spacing w:line="480" w:lineRule="auto"/>
        <w:contextualSpacing/>
        <w:rPr>
          <w:rFonts w:asciiTheme="majorHAnsi" w:hAnsiTheme="majorHAnsi" w:cs="Times"/>
          <w:color w:val="101010"/>
          <w:lang w:val="en-US"/>
        </w:rPr>
      </w:pPr>
    </w:p>
    <w:p w14:paraId="438FE108" w14:textId="77777777" w:rsidR="00701FD5" w:rsidRPr="00875FAE" w:rsidRDefault="00701FD5" w:rsidP="00701FD5">
      <w:pPr>
        <w:rPr>
          <w:rFonts w:asciiTheme="majorHAnsi" w:eastAsia="Times New Roman" w:hAnsiTheme="majorHAnsi"/>
        </w:rPr>
      </w:pPr>
      <w:r w:rsidRPr="00875FAE">
        <w:rPr>
          <w:rFonts w:asciiTheme="majorHAnsi" w:hAnsiTheme="majorHAnsi" w:cs="Times"/>
          <w:i/>
          <w:lang w:val="en-US"/>
        </w:rPr>
        <w:t>Abbreviations: ADAMTS-4 (A disintegrin and metalloproteinase with thrombospondin motifs 4, RMSE (</w:t>
      </w:r>
      <w:r w:rsidRPr="00875FAE">
        <w:rPr>
          <w:rFonts w:asciiTheme="majorHAnsi" w:eastAsia="Times New Roman" w:hAnsiTheme="majorHAnsi"/>
        </w:rPr>
        <w:t>Root mean square error)</w:t>
      </w:r>
    </w:p>
    <w:p w14:paraId="6D35D4C2" w14:textId="77777777" w:rsidR="00701FD5" w:rsidRPr="00875FAE" w:rsidRDefault="00701FD5" w:rsidP="00701FD5">
      <w:pPr>
        <w:rPr>
          <w:rFonts w:asciiTheme="majorHAnsi" w:eastAsia="Times New Roman" w:hAnsiTheme="majorHAnsi"/>
        </w:rPr>
      </w:pPr>
    </w:p>
    <w:p w14:paraId="59AFCAA5" w14:textId="77777777" w:rsidR="00701FD5" w:rsidRPr="00875FAE" w:rsidRDefault="00701FD5" w:rsidP="00701FD5">
      <w:pPr>
        <w:rPr>
          <w:rFonts w:asciiTheme="majorHAnsi" w:eastAsia="Times New Roman" w:hAnsiTheme="majorHAnsi"/>
        </w:rPr>
      </w:pPr>
    </w:p>
    <w:p w14:paraId="177F95ED" w14:textId="77777777" w:rsidR="00696225" w:rsidRPr="00875FAE" w:rsidRDefault="00696225" w:rsidP="009768CE">
      <w:pPr>
        <w:spacing w:line="240" w:lineRule="auto"/>
        <w:rPr>
          <w:rFonts w:eastAsia="Times New Roman"/>
          <w:lang w:val="en-US"/>
        </w:rPr>
      </w:pPr>
    </w:p>
    <w:p w14:paraId="4CF1F035" w14:textId="77777777" w:rsidR="0013348F" w:rsidRPr="00875FAE" w:rsidRDefault="0013348F" w:rsidP="009768CE">
      <w:pPr>
        <w:spacing w:line="240" w:lineRule="auto"/>
        <w:rPr>
          <w:rFonts w:eastAsia="Times New Roman"/>
          <w:lang w:val="en-US"/>
        </w:rPr>
      </w:pPr>
    </w:p>
    <w:p w14:paraId="64CB4390" w14:textId="77777777" w:rsidR="0013348F" w:rsidRPr="00875FAE" w:rsidRDefault="0013348F" w:rsidP="009768CE">
      <w:pPr>
        <w:spacing w:line="240" w:lineRule="auto"/>
        <w:rPr>
          <w:rFonts w:eastAsia="Times New Roman"/>
          <w:lang w:val="en-US"/>
        </w:rPr>
      </w:pPr>
    </w:p>
    <w:p w14:paraId="7EA819EF" w14:textId="77777777" w:rsidR="0013348F" w:rsidRPr="00875FAE" w:rsidRDefault="0013348F" w:rsidP="009768CE">
      <w:pPr>
        <w:spacing w:line="240" w:lineRule="auto"/>
        <w:rPr>
          <w:rFonts w:eastAsia="Times New Roman"/>
          <w:lang w:val="en-US"/>
        </w:rPr>
      </w:pPr>
    </w:p>
    <w:p w14:paraId="3527BEFD" w14:textId="77777777" w:rsidR="0013348F" w:rsidRPr="00875FAE" w:rsidRDefault="0013348F" w:rsidP="009768CE">
      <w:pPr>
        <w:spacing w:line="240" w:lineRule="auto"/>
        <w:rPr>
          <w:rFonts w:eastAsia="Times New Roman"/>
          <w:lang w:val="en-US"/>
        </w:rPr>
      </w:pPr>
    </w:p>
    <w:p w14:paraId="4E4BFCC1" w14:textId="77777777" w:rsidR="0013348F" w:rsidRPr="00875FAE" w:rsidRDefault="0013348F" w:rsidP="009768CE">
      <w:pPr>
        <w:spacing w:line="240" w:lineRule="auto"/>
        <w:rPr>
          <w:rFonts w:eastAsia="Times New Roman"/>
          <w:lang w:val="en-US"/>
        </w:rPr>
      </w:pPr>
    </w:p>
    <w:p w14:paraId="7E6046F6" w14:textId="77777777" w:rsidR="0013348F" w:rsidRPr="00875FAE" w:rsidRDefault="0013348F" w:rsidP="009768CE">
      <w:pPr>
        <w:spacing w:line="240" w:lineRule="auto"/>
        <w:rPr>
          <w:rFonts w:eastAsia="Times New Roman"/>
          <w:lang w:val="en-US"/>
        </w:rPr>
      </w:pPr>
    </w:p>
    <w:p w14:paraId="1175EB9E" w14:textId="77777777" w:rsidR="0013348F" w:rsidRPr="00875FAE" w:rsidRDefault="0013348F" w:rsidP="009768CE">
      <w:pPr>
        <w:spacing w:line="240" w:lineRule="auto"/>
        <w:rPr>
          <w:rFonts w:eastAsia="Times New Roman"/>
          <w:lang w:val="en-US"/>
        </w:rPr>
      </w:pPr>
    </w:p>
    <w:p w14:paraId="6310827A" w14:textId="77777777" w:rsidR="0013348F" w:rsidRPr="00875FAE" w:rsidRDefault="0013348F" w:rsidP="009768CE">
      <w:pPr>
        <w:spacing w:line="240" w:lineRule="auto"/>
        <w:rPr>
          <w:rFonts w:eastAsia="Times New Roman"/>
          <w:lang w:val="en-US"/>
        </w:rPr>
      </w:pPr>
    </w:p>
    <w:p w14:paraId="73F5D649" w14:textId="77777777" w:rsidR="0013348F" w:rsidRPr="00875FAE" w:rsidRDefault="0013348F" w:rsidP="009768CE">
      <w:pPr>
        <w:spacing w:line="240" w:lineRule="auto"/>
        <w:rPr>
          <w:rFonts w:eastAsia="Times New Roman"/>
          <w:lang w:val="en-US"/>
        </w:rPr>
      </w:pPr>
    </w:p>
    <w:p w14:paraId="12029D44" w14:textId="77777777" w:rsidR="0013348F" w:rsidRPr="00875FAE" w:rsidRDefault="0013348F" w:rsidP="009768CE">
      <w:pPr>
        <w:spacing w:line="240" w:lineRule="auto"/>
        <w:rPr>
          <w:rFonts w:eastAsia="Times New Roman"/>
          <w:lang w:val="en-US"/>
        </w:rPr>
      </w:pPr>
    </w:p>
    <w:p w14:paraId="7EB7BCB0" w14:textId="77777777" w:rsidR="0013348F" w:rsidRPr="00875FAE" w:rsidRDefault="0013348F" w:rsidP="009768CE">
      <w:pPr>
        <w:spacing w:line="240" w:lineRule="auto"/>
        <w:rPr>
          <w:rFonts w:eastAsia="Times New Roman"/>
          <w:lang w:val="en-US"/>
        </w:rPr>
      </w:pPr>
    </w:p>
    <w:p w14:paraId="3BD45660" w14:textId="77777777" w:rsidR="00B709E0" w:rsidRPr="00875FAE" w:rsidRDefault="00B709E0" w:rsidP="009768CE">
      <w:pPr>
        <w:spacing w:line="240" w:lineRule="auto"/>
        <w:rPr>
          <w:rFonts w:eastAsia="Times New Roman"/>
          <w:lang w:val="en-US"/>
        </w:rPr>
      </w:pPr>
    </w:p>
    <w:p w14:paraId="67C6DD1F" w14:textId="5057CB12" w:rsidR="00631194" w:rsidRPr="00875FAE" w:rsidRDefault="006A729B" w:rsidP="002637BB">
      <w:pPr>
        <w:spacing w:line="480" w:lineRule="auto"/>
        <w:contextualSpacing/>
      </w:pPr>
      <w:r w:rsidRPr="00875FAE">
        <w:rPr>
          <w:color w:val="000000"/>
          <w:lang w:val="en-US"/>
        </w:rPr>
        <w:t>confirms the findings of the proteomic analysis that YWHAQ is undetectable in responders to microfracture surgery.</w:t>
      </w:r>
      <w:r w:rsidRPr="00875FAE">
        <w:rPr>
          <w:i/>
          <w:color w:val="000000"/>
          <w:lang w:val="en-US"/>
        </w:rPr>
        <w:t xml:space="preserve"> </w:t>
      </w:r>
      <w:r w:rsidR="00C721B6" w:rsidRPr="00875FAE">
        <w:t>The concentration of HA within the plasma was not significantly different between the microfracture responders and non-responders (</w:t>
      </w:r>
      <w:r w:rsidR="00FB5377" w:rsidRPr="00875FAE">
        <w:t>p&gt;0.99)</w:t>
      </w:r>
      <w:r w:rsidR="00C721B6" w:rsidRPr="00875FAE">
        <w:t xml:space="preserve">. </w:t>
      </w:r>
    </w:p>
    <w:p w14:paraId="3C2C14A1" w14:textId="77777777" w:rsidR="00631194" w:rsidRPr="00875FAE" w:rsidRDefault="00631194" w:rsidP="002637BB">
      <w:pPr>
        <w:spacing w:line="480" w:lineRule="auto"/>
        <w:contextualSpacing/>
      </w:pPr>
    </w:p>
    <w:p w14:paraId="49B15FD6" w14:textId="559CAD35" w:rsidR="00C03D61" w:rsidRPr="00875FAE" w:rsidRDefault="0060208D" w:rsidP="00C03D61">
      <w:pPr>
        <w:spacing w:line="480" w:lineRule="auto"/>
        <w:contextualSpacing/>
        <w:rPr>
          <w:b/>
          <w:sz w:val="24"/>
          <w:u w:val="single"/>
        </w:rPr>
      </w:pPr>
      <w:r w:rsidRPr="00875FAE">
        <w:t>Eight of the 13 patients treated with osteotomy improved by at least 10 points in the Lysholm score after one year and who were therefore classed as responders. The activity of ADAMTS-4 was not significantly different between individuals who responded and did not respond to osteotomy (Figure 2b) (</w:t>
      </w:r>
      <w:r w:rsidR="00004F98" w:rsidRPr="00875FAE">
        <w:t>responders: 0.4</w:t>
      </w:r>
      <w:r w:rsidR="00F20F0C" w:rsidRPr="00875FAE">
        <w:t>(</w:t>
      </w:r>
      <w:r w:rsidR="00004F98" w:rsidRPr="00875FAE">
        <w:rPr>
          <w:rFonts w:eastAsia="MS Gothic"/>
          <w:color w:val="000000"/>
        </w:rPr>
        <w:t>±0</w:t>
      </w:r>
      <w:r w:rsidR="00F20F0C" w:rsidRPr="00875FAE">
        <w:rPr>
          <w:rFonts w:eastAsia="MS Gothic"/>
          <w:color w:val="000000"/>
        </w:rPr>
        <w:t>)</w:t>
      </w:r>
      <w:r w:rsidR="00004F98" w:rsidRPr="00875FAE">
        <w:t xml:space="preserve"> ng/ml, non-responders: 17.9</w:t>
      </w:r>
      <w:r w:rsidR="00F20F0C" w:rsidRPr="00875FAE">
        <w:t>(</w:t>
      </w:r>
      <w:r w:rsidR="00004F98" w:rsidRPr="00875FAE">
        <w:rPr>
          <w:rFonts w:eastAsia="MS Gothic"/>
          <w:color w:val="000000"/>
        </w:rPr>
        <w:t>±7.3</w:t>
      </w:r>
      <w:r w:rsidR="00F20F0C" w:rsidRPr="00875FAE">
        <w:rPr>
          <w:rFonts w:eastAsia="MS Gothic"/>
          <w:color w:val="000000"/>
        </w:rPr>
        <w:t>)</w:t>
      </w:r>
      <w:r w:rsidR="00004F98" w:rsidRPr="00875FAE">
        <w:rPr>
          <w:rFonts w:eastAsia="MS Gothic"/>
          <w:color w:val="000000"/>
        </w:rPr>
        <w:t xml:space="preserve"> ng/ml (mean</w:t>
      </w:r>
      <w:r w:rsidR="00F20F0C" w:rsidRPr="00875FAE">
        <w:rPr>
          <w:rFonts w:eastAsia="MS Gothic"/>
          <w:color w:val="000000"/>
        </w:rPr>
        <w:t>(</w:t>
      </w:r>
      <w:r w:rsidR="00004F98" w:rsidRPr="00875FAE">
        <w:rPr>
          <w:rFonts w:eastAsia="MS Gothic"/>
          <w:color w:val="000000"/>
        </w:rPr>
        <w:t>±SEM</w:t>
      </w:r>
      <w:r w:rsidR="00F20F0C" w:rsidRPr="00875FAE">
        <w:rPr>
          <w:rFonts w:eastAsia="MS Gothic"/>
          <w:color w:val="000000"/>
        </w:rPr>
        <w:t>)</w:t>
      </w:r>
      <w:r w:rsidR="00004F98" w:rsidRPr="00875FAE">
        <w:rPr>
          <w:rFonts w:eastAsia="MS Gothic"/>
          <w:color w:val="000000"/>
        </w:rPr>
        <w:t>)</w:t>
      </w:r>
      <w:r w:rsidR="00AF441D" w:rsidRPr="00875FAE">
        <w:t>;</w:t>
      </w:r>
      <w:r w:rsidR="00004F98" w:rsidRPr="00875FAE">
        <w:t xml:space="preserve"> </w:t>
      </w:r>
      <w:r w:rsidRPr="00875FAE">
        <w:t xml:space="preserve">Mann-whitney; </w:t>
      </w:r>
      <w:r w:rsidR="00C03D61" w:rsidRPr="00875FAE">
        <w:t>p&lt;0.05). However all of the individuals who responded to osteotomy had undetectable activity of this enzyme within their SFs, whereas activity was detectable in three of the five non-responders.</w:t>
      </w:r>
    </w:p>
    <w:p w14:paraId="7CEC3977" w14:textId="77777777" w:rsidR="005D22A4" w:rsidRPr="00875FAE" w:rsidRDefault="005D22A4" w:rsidP="00833797">
      <w:pPr>
        <w:spacing w:line="480" w:lineRule="auto"/>
        <w:contextualSpacing/>
        <w:rPr>
          <w:b/>
          <w:sz w:val="24"/>
          <w:u w:val="single"/>
        </w:rPr>
        <w:sectPr w:rsidR="005D22A4" w:rsidRPr="00875FAE" w:rsidSect="001C20C5">
          <w:pgSz w:w="11900" w:h="16820"/>
          <w:pgMar w:top="1440" w:right="1440" w:bottom="1440" w:left="1440" w:header="709" w:footer="709" w:gutter="0"/>
          <w:lnNumType w:countBy="1" w:restart="continuous"/>
          <w:cols w:space="708"/>
          <w:docGrid w:linePitch="360"/>
        </w:sectPr>
      </w:pPr>
    </w:p>
    <w:p w14:paraId="6F97BF0C" w14:textId="56F701ED" w:rsidR="004C25CC" w:rsidRPr="00875FAE" w:rsidRDefault="00312E1D" w:rsidP="00A30D88">
      <w:pPr>
        <w:spacing w:line="240" w:lineRule="auto"/>
        <w:contextualSpacing/>
        <w:jc w:val="both"/>
        <w:rPr>
          <w:b/>
          <w:sz w:val="24"/>
          <w:u w:val="single"/>
        </w:rPr>
      </w:pPr>
      <w:r w:rsidRPr="00875FAE">
        <w:rPr>
          <w:b/>
          <w:noProof/>
          <w:sz w:val="24"/>
          <w:u w:val="single"/>
          <w:lang w:eastAsia="en-GB"/>
        </w:rPr>
        <mc:AlternateContent>
          <mc:Choice Requires="wpg">
            <w:drawing>
              <wp:anchor distT="0" distB="0" distL="114300" distR="114300" simplePos="0" relativeHeight="251694592" behindDoc="0" locked="0" layoutInCell="1" allowOverlap="1" wp14:anchorId="0D852A47" wp14:editId="4C5F8A9B">
                <wp:simplePos x="0" y="0"/>
                <wp:positionH relativeFrom="column">
                  <wp:posOffset>-228600</wp:posOffset>
                </wp:positionH>
                <wp:positionV relativeFrom="paragraph">
                  <wp:posOffset>-690880</wp:posOffset>
                </wp:positionV>
                <wp:extent cx="9034780" cy="4582160"/>
                <wp:effectExtent l="0" t="0" r="0" b="0"/>
                <wp:wrapSquare wrapText="bothSides"/>
                <wp:docPr id="36" name="Group 36"/>
                <wp:cNvGraphicFramePr/>
                <a:graphic xmlns:a="http://schemas.openxmlformats.org/drawingml/2006/main">
                  <a:graphicData uri="http://schemas.microsoft.com/office/word/2010/wordprocessingGroup">
                    <wpg:wgp>
                      <wpg:cNvGrpSpPr/>
                      <wpg:grpSpPr>
                        <a:xfrm>
                          <a:off x="0" y="0"/>
                          <a:ext cx="9034780" cy="4582160"/>
                          <a:chOff x="0" y="0"/>
                          <a:chExt cx="9034780" cy="4582160"/>
                        </a:xfrm>
                      </wpg:grpSpPr>
                      <pic:pic xmlns:pic="http://schemas.openxmlformats.org/drawingml/2006/picture">
                        <pic:nvPicPr>
                          <pic:cNvPr id="20" name="Picture 20"/>
                          <pic:cNvPicPr>
                            <a:picLocks/>
                          </pic:cNvPicPr>
                        </pic:nvPicPr>
                        <pic:blipFill>
                          <a:blip r:embed="rId23">
                            <a:extLst>
                              <a:ext uri="{28A0092B-C50C-407E-A947-70E740481C1C}">
                                <a14:useLocalDpi xmlns:a14="http://schemas.microsoft.com/office/drawing/2010/main" val="0"/>
                              </a:ext>
                            </a:extLst>
                          </a:blip>
                          <a:stretch>
                            <a:fillRect/>
                          </a:stretch>
                        </pic:blipFill>
                        <pic:spPr>
                          <a:xfrm>
                            <a:off x="114300" y="0"/>
                            <a:ext cx="2519680" cy="251968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3" name="Picture 23"/>
                          <pic:cNvPicPr>
                            <a:picLocks/>
                          </pic:cNvPicPr>
                        </pic:nvPicPr>
                        <pic:blipFill>
                          <a:blip r:embed="rId24">
                            <a:extLst>
                              <a:ext uri="{28A0092B-C50C-407E-A947-70E740481C1C}">
                                <a14:useLocalDpi xmlns:a14="http://schemas.microsoft.com/office/drawing/2010/main" val="0"/>
                              </a:ext>
                            </a:extLst>
                          </a:blip>
                          <a:stretch>
                            <a:fillRect/>
                          </a:stretch>
                        </pic:blipFill>
                        <pic:spPr>
                          <a:xfrm>
                            <a:off x="3314700" y="0"/>
                            <a:ext cx="2519680" cy="251968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2" name="Picture 22"/>
                          <pic:cNvPicPr>
                            <a:picLocks/>
                          </pic:cNvPicPr>
                        </pic:nvPicPr>
                        <pic:blipFill>
                          <a:blip r:embed="rId25">
                            <a:extLst>
                              <a:ext uri="{28A0092B-C50C-407E-A947-70E740481C1C}">
                                <a14:useLocalDpi xmlns:a14="http://schemas.microsoft.com/office/drawing/2010/main" val="0"/>
                              </a:ext>
                            </a:extLst>
                          </a:blip>
                          <a:stretch>
                            <a:fillRect/>
                          </a:stretch>
                        </pic:blipFill>
                        <pic:spPr>
                          <a:xfrm>
                            <a:off x="6515100" y="0"/>
                            <a:ext cx="2519680" cy="2519680"/>
                          </a:xfrm>
                          <a:prstGeom prst="rect">
                            <a:avLst/>
                          </a:prstGeom>
                        </pic:spPr>
                      </pic:pic>
                      <pic:pic xmlns:pic="http://schemas.openxmlformats.org/drawingml/2006/picture">
                        <pic:nvPicPr>
                          <pic:cNvPr id="24" name="Picture 24"/>
                          <pic:cNvPicPr>
                            <a:picLocks/>
                          </pic:cNvPicPr>
                        </pic:nvPicPr>
                        <pic:blipFill>
                          <a:blip r:embed="rId26">
                            <a:extLst>
                              <a:ext uri="{28A0092B-C50C-407E-A947-70E740481C1C}">
                                <a14:useLocalDpi xmlns:a14="http://schemas.microsoft.com/office/drawing/2010/main" val="0"/>
                              </a:ext>
                            </a:extLst>
                          </a:blip>
                          <a:stretch>
                            <a:fillRect/>
                          </a:stretch>
                        </pic:blipFill>
                        <pic:spPr>
                          <a:xfrm>
                            <a:off x="114300" y="2062480"/>
                            <a:ext cx="2519680" cy="2519680"/>
                          </a:xfrm>
                          <a:prstGeom prst="rect">
                            <a:avLst/>
                          </a:prstGeom>
                        </pic:spPr>
                      </pic:pic>
                      <pic:pic xmlns:pic="http://schemas.openxmlformats.org/drawingml/2006/picture">
                        <pic:nvPicPr>
                          <pic:cNvPr id="25" name="Picture 25"/>
                          <pic:cNvPicPr>
                            <a:picLocks/>
                          </pic:cNvPicPr>
                        </pic:nvPicPr>
                        <pic:blipFill>
                          <a:blip r:embed="rId27">
                            <a:extLst>
                              <a:ext uri="{28A0092B-C50C-407E-A947-70E740481C1C}">
                                <a14:useLocalDpi xmlns:a14="http://schemas.microsoft.com/office/drawing/2010/main" val="0"/>
                              </a:ext>
                            </a:extLst>
                          </a:blip>
                          <a:stretch>
                            <a:fillRect/>
                          </a:stretch>
                        </pic:blipFill>
                        <pic:spPr>
                          <a:xfrm>
                            <a:off x="3314700" y="1948180"/>
                            <a:ext cx="2519680" cy="2519680"/>
                          </a:xfrm>
                          <a:prstGeom prst="rect">
                            <a:avLst/>
                          </a:prstGeom>
                        </pic:spPr>
                      </pic:pic>
                      <wps:wsp>
                        <wps:cNvPr id="26" name="Text Box 26"/>
                        <wps:cNvSpPr txBox="1"/>
                        <wps:spPr>
                          <a:xfrm>
                            <a:off x="0" y="5080"/>
                            <a:ext cx="228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79C978" w14:textId="2F9B70E6" w:rsidR="00B7687E" w:rsidRPr="00312E1D" w:rsidRDefault="00B7687E">
                              <w:pPr>
                                <w:rPr>
                                  <w:b/>
                                </w:rPr>
                              </w:pPr>
                              <w:r w:rsidRPr="00312E1D">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0" y="1948180"/>
                            <a:ext cx="228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272E77" w14:textId="7B311E16" w:rsidR="00B7687E" w:rsidRPr="00312E1D" w:rsidRDefault="00B7687E" w:rsidP="00312E1D">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6400800" y="5080"/>
                            <a:ext cx="228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077DC40" w14:textId="2A2F4E7C" w:rsidR="00B7687E" w:rsidRPr="00312E1D" w:rsidRDefault="00B7687E" w:rsidP="00312E1D">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086100" y="5080"/>
                            <a:ext cx="228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2FED1CC" w14:textId="41396F19" w:rsidR="00B7687E" w:rsidRPr="00312E1D" w:rsidRDefault="00B7687E" w:rsidP="00312E1D">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086100" y="1948180"/>
                            <a:ext cx="2286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AF7B10" w14:textId="39B97D04" w:rsidR="00B7687E" w:rsidRPr="00312E1D" w:rsidRDefault="00B7687E" w:rsidP="00312E1D">
                              <w:pPr>
                                <w:rPr>
                                  <w:b/>
                                </w:rPr>
                              </w:pPr>
                              <w:r>
                                <w:rPr>
                                  <w:b/>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852A47" id="Group 36" o:spid="_x0000_s1037" style="position:absolute;left:0;text-align:left;margin-left:-18pt;margin-top:-54.4pt;width:711.4pt;height:360.8pt;z-index:251694592" coordsize="90347,45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y6mSWQUAAOEmAAAOAAAAZHJzL2Uyb0RvYy54bWzsWt9vm0gQfj/p/gfE&#10;OzHgxRgrTkXsuKoUtVGTU5/XeLFRgOWWdezcqf/7zewCdo1PTVJdTk54qLO/d2Z25tudr5x/2Gap&#10;8cBEmfB8bDpntmmwPOKLJF+OzT/uZtbQNEpJ8wVNec7G5iMrzQ8Xv/92vilGzOUrni6YMGCRvBxt&#10;irG5krIY9XpltGIZLc94wXLojLnIqISqWPYWgm5g9SztubY96G24WBSCR6wsoXWqO80LtX4cs0h+&#10;ieOSSSMdmyCbVL9C/c7xt3dxTkdLQYtVElVi0BdIkdEkh02bpaZUUmMtktZSWRIJXvJYnkU86/E4&#10;TiKmdABtHPtAm4+Crwuly3K0WRaNmcC0B3Z68bLR54cbYSSLsdkfmEZOMzgjta0BdTDOpliOYMxH&#10;UdwWN6JqWOoa6ruNRYZ/QRNjq8z62JiVbaURQWNg94k/BOtH0Ee8oesMKsNHKzid1rxodfWTmb16&#10;4x7K14hTJNEI/lV2glLLTj/3J5gl14KZ1SLZk9bIqLhfFxYcaUFlMk/SRD4q94TDQ6Hyh5skuhG6&#10;sjO5CzbRJodu3NWAFrAxTsFReg5Fna55dF9CV+/HPlX9YfV5mhSzJE3xULBc6QEuf+AyR0yh3XHK&#10;o3XGcqnjS7AUVOJ5uUqK0jTEiGVzBu4iPi0c5fFwytelxO3wvJXP/+0OQ9sO3Etr4tkTi9j+lRUG&#10;xLd8+8onNhk6E2fyHWc7ZLQuGShH02mRVLJCa0vaow5eQYEOHRWCxgNVgY6WUgLVf5WI0IQmQVlL&#10;KZiMVliMwVpfASj0nKZDmXZnTbR7CSGAMw6c3nFI34ajbHu+6znBoPb8uqL3qdcoRCk/Mp4ZWACz&#10;giDKrPQBRNZD6yG49TFrz8LQHUz7U2s6DHyLzJlrDWc2sS5D4jkT3585U/87+pU2iTbFTh+lKFS1&#10;30HhdOKn34qf/gnFj9vFjwL/ft8hfhdA1YMGAvD1LiC3FUDuCQVQvwsgFUADz/Gc1wkgdVnoe/CE&#10;7w3ScntyQm5POrdXbr/37nLtgUvgoQWPHP0OxbyjfnCpvKOu/MLr6234vtfyfe+EfN/rfL/1ZnIC&#10;yKj+F+ffFMDalHWOCbWn5W3I2RzjO25XtGBwwLjsXpbcEBN3mGFe8q3hVtyEGobEhCG30A4EFLoy&#10;Tv+XVE1naZ7dspY7HOAFigxFn7gBlH8BKOgo55iDKzRKc8SkpgFyMN3CFDulk7zjed3E893Q9wJr&#10;EHqORRx7aIWh7VrTWWiHNplNAnLZyut2yquSfEwZ7p/mX1kMPI/iaLBBMWxskgqdMtMogpRfmU9J&#10;CKNxlM6Nnz6xGo9TtX7P2bWZoXbmuWwmZ0nOhYr8A7EX97XIsR4PSe6e3liU2/lWEVwK5rBlzheP&#10;4DKCQ74NZ14W0SyB5PualvKGCqD/oBEoTfkFfuKUb8Ymr0qmseLir2PtOB6cH3pNYwN04tgs/1xT&#10;5JHSTzmEReAQAstKVSFwsFAR+z3z/Z58nU04EBmOkk4VcbxM62IsePYNoijEXaGL5hHsPTZlXZxI&#10;TXICcxqxMFSDND11nd8WQGpp8gaphbvtNyqKin+QEGKfeR2IdHRAQ+ixeD45D9eSx4niKHZWrewP&#10;oKDj8L9HB7++z3bo4NcoACDyfHQ4DqcdQLx5gGgulQ4g3hJAwP9AaZJ9BxDDFwLEgNjwdAC8hWdC&#10;94h4j4+I5mrpMOItYUTQxojghRjRt4eDmozrMOI9YkRzu3QY8YYwog/X/sE7ApoquuGZicY+RnTp&#10;xrHE/h3wEc0F08HE68CE+lgIvqNSH0JU33zhh1r7dcVf7L5Mu/gH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Cx01jm4QAAAA0B&#10;AAAPAAAAZHJzL2Rvd25yZXYueG1sTI9Ba4NAEIXvhf6HZQq9JauRiljXEELbUyg0CZTeNu5EJe6s&#10;uBs1/76TU3t7j3m8eV+xnm0nRhx860hBvIxAIFXOtFQrOB7eFxkIHzQZ3TlCBTf0sC4fHwqdGzfR&#10;F477UAsuIZ9rBU0IfS6lrxq02i9dj8S3sxusDmyHWppBT1xuO7mKolRa3RJ/aHSP2wary/5qFXxM&#10;etok8du4u5y3t5/Dy+f3Lkalnp/mzSuIgHP4C8N9Pk+Hkjed3JWMF52CRZIyS2ARRxlD3CNJlrI6&#10;KUjjVQayLOR/ivIXAAD//wMAUEsDBAoAAAAAAAAAIQBciu3u0CQAANAkAAAUAAAAZHJzL21lZGlh&#10;L2ltYWdlNC5wbmeJUE5HDQoaCgAAAA1JSERSAAABBQAAAT8IBgAAAE931loAAAQNaUNDUElDQyBQ&#10;cm9maWxlAAA4jY1VXWgcVRQ+u3NnIyTOU2w0hXSoPw0lDZNWNKG0un/d3TZulkk22iLoZPbuzpjJ&#10;zjgzu/2hT0VQfDHqmxTEv7eAICj1D9s+tC+VCiXa1CAoPrT4g1Doi6brmTszmWm6sd5l7nzzne+e&#10;e+65Z+8F6LmqWJaRFAEWmq4tFzLic4ePiD0rkISHoBcGoVdRHStdqUwCNk8Ld7Vb30PCe1/Z1d3+&#10;n623Rh0VIHEfYrPmqAuIjwHwp1XLdgF6+pEfP+paHvZi6LcxQMQverjhY9fDcz5+jWlm5Czi04gF&#10;VVNqiJcQj8zF+EYM+zGw1l+gTWrrqujlomKbdd2gsXDvYf6fbcFohfNtw6fPmZ8+hO9hXPsrNSXn&#10;4VHES6qSn0b8COJrbX22HODblpuRET8GkNzemq+mEe9EXKzbB6q+n6SttYohfueENvMs4i2Izzfn&#10;ylPB2Kuqk8WcwXbEtzVa8vI7BMCJulua8cdy+21TnvLn5eo1mst7eUT8+rx5SPZ9cp857el86POE&#10;li0H/KWXlIMVxIOIf6FGQfbn4v6x3EoQAxlqGuVJfy6Sow5bL+Ndbaboz0sMFzfUH0sW6/qBUqD/&#10;RLOLcoCvWQarUYyNT9otuerr+VHFzhd8n3yFNquBf74NswkFKJgwh70KTVgDEWQoQAbfFthoqYMO&#10;BjIUrRQZil+hZhcb58A88jq0mc3BvsKU/sjIX4P5uM60KmSHPoIWshr8jqwW02Xxq4VcYxM/fiw3&#10;Aj8mGSAS2YPPXjJJ9pFxMgEieYo8TfaTHLITZO/62EpsRV48N9b9vIwzUqabRd05tLugYP8zKkxc&#10;U9esLA62hiPLKfsFXb38xl+xXOksN1G24hmdulfO+V/56/wy9iv8aqTgf+RX8bdyx1rMu7JMw+xs&#10;WHN3VRptBuMW8NGZxYnFHfNx8eRXD0Z+lsmZ56/0XTxZby4ORqyXBfpq+VYZTo1ErPSD9Ie0LL0n&#10;fSj9xr3Nfcp9zX3OfcFdApE7y53jvuEucB9zX8b2avMaWt97FnkYt2fplmusSiEjbBUeFnLCNuFR&#10;YTLyJwwIY0JR2IGWrev7Fp8vnj0dDmMf5qf7XL4uVgGJ+7EC9E3+VVVU6XCUKR1Wb004vkETjCRD&#10;ZIyUNlT3uFfzoSKVT+VSaRBTO1MTqbHUQQ+Hs6Z2oG0C+/wd1aluslLq0mPefQJZ0zpu6w3NFXdL&#10;0pNiGq82Kpaa6uiIqBiGyEyOaFOH2m1aGwXv3vSP9Jsyuw8TWy5HnPsMwL4/8ez7LuKOtACWHICB&#10;xyNuGM/KB94FOPOE2rLbwR2RSHwL4NT37Pa/+jJ4fv3U6dzEc6znLYC1Nzudv9/vdNY+QP+rAGeN&#10;fwGgn3xVUGD+bwAAIH5JREFUeAHtnQm0HEW9xoFAEiAsskgAA0ECyCICIhAWE4LIIjsIHjCQoIDA&#10;48FBWcTlvScKKEdARFYJIKuKbEY2WUIIEB6KEB5rDGsS9n1fAu/33XRx+syduT1zu+ferunvf853&#10;q7q6pqfq133/U11VXT3PPDYTMAETMAETMAETMAETMAETMAETMAETMAETMAETMAETMAETMAETMAET&#10;MAETMAETMAETMAETMAETMAETMAETMAETMAETMAETMAETMAETMAETMAETMAETMAETMAETMAETMAET&#10;MAETMAETMAETMIH+I7A4Xz2wwdcPIX3ZBvucbAIm0GEEvkJ9bkEfolfRBCQnEOxEInPQJ+hO9Flk&#10;MwET6GACj1G3d9DB6Aykf/4DkWwTpO2r0dFJ/BRCmwmYQMEE5i34eL093EJ88CQ0Cx2LFkOvoevR&#10;Nuh0JAexNnoAPYKWREsj2bpoma5Y/T/3kvxC/V1ONQETiIHAtymkWgbHJ4X9a7Kt/gbZ35H2D9YG&#10;djnSdiPtpEw2EzCBbALzZ2fp8xyj+cYz0XNI/QgytQpkH8wNPg2XYHs2Uv4bkn3pYCQb49MJjpuA&#10;CfRMoGxOYQzFnYjeQl9DryBZCDUqoX6HQUrEXp4bzHNTEtYG75Fgp1BLxdsm0AOB+XrY19e7vswX&#10;6jbhdTQaPYiCqa9BtsLcYJ5hhC+i95NtByZgAgURKJNTOI86qcNxJjoSnY9+gmSXzg3mOY7wGLQq&#10;uihJc2ACJtCBBL5Inep1Ek5N1fUXxNWnoHy3ozDyQLShjWWP8rujsSEi7zCBuAlotKEZZxBqaacQ&#10;SDg0gSYJlK2jMavY6jiUbCZgAm0iUKY+hTZV0Yc1ARNohYCdQiu0nNcEKkDATqECJ9lVNIFWCNgp&#10;tELLeU2gAgTsFCpwkl1FE2iFgJ1CK7Sc1wQqQMBOoQIn2VU0gVYI2Cm0Qst5TaACBOwUKnCSXUUT&#10;aIWAnUIrtJzXBCpAwE6hAifZVTSBVgjYKbRCy3lNoAIEYnsgqhNPyWgqdXIfVez7fI+W0beZQEMC&#10;dgoN0fTZjsl800YtftsB5B+AtMp1K6Z3athMoEcCdgo94umTnR/zLa0uK/cRn9HiMa1+rk8q5C+J&#10;m4D7FOI+fy69CRROwE6hcKQ+oAnETaCo24c1wLADWiuRlkybgaYjrbN4IfKKSUCwmUCnExhBBS9C&#10;c1BYeFXxl5CcQEh7nrhWYQ5veCLaJ9apazQeBL1D+oSgv6RyBPLcPqh18DDaAv0GjUbDkV7UshTS&#10;IqvLom3RJUjvgnwE2UzABEpMIM/tw2vUa3uk9zqqdVDPniPxukRHEMpB2EzABEpMII9TmE29pGZN&#10;w2jXNJvZ+UygBQJ6u5hap+023RLf1u4v6e/j53EKuk14tskK6EWwNhNoF4ENOPBqLR5c/U3qAG/F&#10;9EpDO4UMYn3dcZhRHO+uKIEzelHvr/OZw3rxuY7/SJ6WgmbT5emo7Hi4rqAJxEggj1Oore9KJOyE&#10;lke1zuLw2szeNgETKCeBopzCUKp3N2r0nkc7hXKef5fKBLoRKMopjObIcggaXbgBvYlsJmACERIo&#10;yiloBqNMLYIZXTH/MQETiJJAUU7hVmp/PToVnYY0rVnzEoJNCxGHJmAC5SZQlFPQcfScg2Ys1pu1&#10;OG8LGBYg76poJtK4cDAdo/Y4WovAZgImUCCBopzCGMq0DXoZ6cnId1Bv7dd8UA/77IUuSR1kEvGv&#10;prY1u2zB1LajJmACBRAoyikMScqyIWFv+xR0jB8jOYR69iUSH0dTkp0f1MvkNBMwgXwEinIKN1GM&#10;WWhT1FuncCaf1ZoMk9BolDbNgVgM/RadiN5AaVuFjSXSCUl8RJ00J5mACfQBgTX5jv9Fusd/Gv0D&#10;ad5CENFM25McetR6P6T+CW0H24WI0vRkpsLZaGsU7HIiSm8kTarqJDuIyjRqUXVSPdtZl4faefCY&#10;j11US0H/zF9JQAwjlFq1dP9B7WcXJ0EtkVvQPein6DKklsBL6CIkp1Rrenpu99pEb5uACTQmUJRT&#10;uIOv0D9ou2wCB5aCrUzkULQRmoiuQvVsLIl2CvXIOM0EGhDI4xS+yDFPQZMTTSV8F7XDvsZBN0Dq&#10;U9BsyQFINnNu4L8mYAJFEcjjFF6lEO+gw9B/I40GqC8hOAm1Hmo7BEnqlS3Kp36B5IjUqfktpA7N&#10;+5DNBEygQALz5TiWfqW3R0siDRcejpS2D7oWvYL+iU5G9UYGSG7ariDnSWgU+j3SsXdFNhMwgUgI&#10;6J5/PFI/gCYzaXSiCJMTa/QkZr3jq09BIxI71dsZcZpHH/KfvIfyH6Izj5Dn9iFNRM16jQjUM/U1&#10;fBvdiG6tl6GFtI/J+2IL+Z3VBEygRQJFOYVl+N7dMr77aPbvjVpdFy/jsN5tAiZQJIE8fQrpcqhT&#10;8Ur0f+hQpOb62egjtB/aA2mRVzV7bSZgAiUmUFRLQR2NOyPNG9AsRtnVaBWk+3p1EG6BdkQ2EzCB&#10;EhMoqqUQltcenqqrjj0UyWEsgIaj95DNBEygxASKcgqaYjwH/QHdkoRPEq6O1HLYDn0d6fbCZgIm&#10;UGICRTmFh6mjJjFpdGBzpFuGYehe9B20ItLEph8jmwmYQIkJFNWnoCqehv6CNB15YTQJ6WlG2QXo&#10;lK6Y/5iACZSaQJFOQRXVCIM6GGvt1doEb5uACZSTQJFOYW2qqDUQlkK1tyX7lrP6LpUJmEAtgaKc&#10;gt4KNQUtUvsFybadQgMwTjaBshEoyimoc1EO4Y9I/Qp6z6SeObCZgAlERqAop/B8Uu8jCJ+JjIGL&#10;awImkCJQe++f2tVSdDK5NR/hYDSwpU86swmYQKkIFOUU1Mm4ODoK6dbhNfRCSkRtJmACMRAo6vZh&#10;MSobpjqr3tq2mYAJREggT0thQeo7KKnzTYQ6ViMl2bomNYW4QxMwgRISyOMU1qA+mqx0JtoYabSh&#10;nvQw1GbodKRVmGwmYAIlJpDn9kEPN/0SqR/hAKQVkZ5EGn3Quxi0dqPeB7EOWgg9gA5DNhMwgRIT&#10;yOMU1KEop3AWOhSNRupwDC+FIdrV2XgHoVoJmv7suQtAsJlAmQnkcQqhXhpp+J9ESvtcon8TqsVg&#10;MwETiIhAEU6htrozSZBsJmACERJoh1OIEIOLXBICAyhHXw1nv8V35X0fSbPYdKv9drOZ+zufnUJ/&#10;nwF/f5rAmmzcn05oc/zlNh8/HF7riYwLG2UP8wxJlr1uLp8JmEAvCLTLKexOWTRUaTMBE4iMQJ7b&#10;B312wwb11XwELcs2JdmvYUmbCZhABATyOIVFqV/4p29U1bB/3kYZnG4CJlAuAnmcgnpT1QLYBGlS&#10;0jXodSTbAi2HLtSGzQRMIB4CefoUNMzyVXQk+gCthy5C+yD1IOs9EIpLNhMwgUgI5HEKqqLe83Ai&#10;Wh9p9uKN6Aw0BNlMwAQiJJDXKYQq6+EodToei76L1ILorempSo1X15vEImezbG8P7M+ZgAlkEyjK&#10;KeibPkQ/TfQkoV4l1xv7NR+Sk/lGzYfVIlGfhV4wcyf6LLKZgAkUTKBIpxCKNpyIdBJqxdQKOAEd&#10;UudD6sz8AZqIfohGomOQzQRMoGACeUYfCi5K12ItO3DQSWg0StteyYbeRal1GcYhpYX1GTTSsQiq&#10;Nd9q1BLxtglkECiTU7iWsmqJ+O3QaJQ2vaxW9szcoCtcjfhgpNfbn4p2RTYTMIGcBNrhFI6nTOei&#10;6S2W7ZIe8msVJ5mGPmUh1FNu6mO4EtX7vrVIl5OxmYAJNEmgHU7hSb5bKtJeSQ42kPAdNCjZDk+5&#10;XZxs1wZjSbBTqKXibRPogUARTuEzHP+LaHLyPesT7ow0tPgXpJfE5LVZyQFWINRKT7qdeBG9j2wm&#10;YAIFEsjrFDahLFejN9FKaBS6AYVf8sOJb4tuRHnsUj68PzoO3YlWRScjmwmYQMEE8g5Javai7vf1&#10;qy37GZJDUAvhNKQHoX6H8tokDiCH8HX0CzQFHY9sJmACJSKwFGX5BOm2YQAaiuagt9DCSKZ/Xk2F&#10;1hLvRZhGG5Zu4UDqU1AZd2rhMzFkPYhCHhJDQVss49rk1/nqNJ3fIod+zZ6npRD+OadSAzkDdejp&#10;eLejt5HsMaTWQlHzBTT8GFolRG0mYAJFE8jjFJ6gMHIGGyD94++JZBPnBl2tg62Iy+uHjsJklwMT&#10;MIGyEsjjFPSrPRmNQi+hzdEb6E9oDJLTWA5dh5TXZgImEAGBvKMPmmp8FfoKegHtg9S8lzPQA0sP&#10;oU6896VadW11Uhetu6fYRH2HWmd6MrUv7B6+RH1DtgoQyOMU1MpQx9D+6CmkJxh1qyC7A22LbkVV&#10;aiWcRX03Q51mckIadrZVgEAep7AAfK5Hf0a717DSrYNkMwETiIxAnj6FyKrq4pqACTRDIE9LIRxf&#10;/Qc7hI0G4TUN0p1sAiZQMgJFOIUw1bmnqqlTzGYCJhABgSKcwvPU874I6uoimoAJNEGgCKeguQq1&#10;HY1NfLWzmIAJlJGAOxrLeFZcJhPoRwJ5nIIms/wV/bMfy++vNgETKJhA3tsHOYaRSLMae7JOe0qx&#10;p7p6nwlETSCPU1ArY8eoa+/Cm4AJdCOQxymkD/YsG5rSPAn9C+npSZsJmECEBPI4hQ+p70/R19BG&#10;SI9OS68hrakgJyFNQzYTMIFICORxCupPODbRQoR6EEgOYgukBVe2R7JX0RJdMf8xARMoPYE8TiFd&#10;uXfYuBlpKTZJ6zSugWRa7dlmAiYQCYG8TkH/+GodbIlGoUWQTLcWenx6EtIthM0ETCASAnmcgloD&#10;Dyb1lBPQQhyTEskhqPVgMwETiIxAHqeQrqoWWFke7ZUovU/x4bUJ3jYBEygngaKcwlJUT7KZgAlE&#10;TiCPU3ifuueZJh05OhffBDqTQN5/6k/A0kifZd9R6N+dic61MoHOJJCnpVCPiBZT0TyFA5CmQGsd&#10;R5sJmEBEBIpyCmoVjEf7oZWT+muq87VoQrLtwARMIAICeZ1CaBXoKcjQKphOXI7hJvQNZDMBE4iI&#10;QB6noHkK+seXaUjyj+gCdCd6F9lMwAQiJJC3ozFUWa+L06vj9JyDzQRMIGICeZyChiT10JMWWFkW&#10;HYMeQprZGG4liNpMwARiIpDHKaieE9HOaBg6Gqk/YX00AI1Bet/DbqgIU1nT0kiHzQRMoGACeZ1C&#10;KM5zRH6JVkWj0YXoI6SWhF4rl9c0uqHRjLTUf2EzARMomECejsZGRbmNHdIhSM9CfBfltXWSA9xC&#10;ODOJ35H3oP68CZhAdwJFOQUtsrIm0lCk+hM0i/F+dHoigly2bvLpwwkfR7VvQNZbkQcnedKB0m0m&#10;YAJ9TGA836e3RNVOd55F2h4FleXS5Pga3dD3TELq3Ax2OZHa709vax5FX9hkviT9vZ0SD+tktJvh&#10;2h3K7/x2gyvy+HlbCnqxbJix+BjxJ5PCrUD4BXQZegv9DeUxdVw+hc5GQ5FuTdQKUSen7EakIdFa&#10;Ux/H5rWJ3jYBE2gfAd0i6New3gjDlqSrY7Doe/95OaZaIW8jxXuysexU+dxSyNeCcUshH7/ze7pI&#10;y7Yv7+jD56nQVKTme639nYS7kX6t85jKqAes9k0dRC0HOQb9w9tMwAQKJJDn9mEg5RiCZvdQHjXp&#10;R/awv5ldH5NJtwBqjej7hqFl0HnIZgImUDCBPE4h3XTX6EM9S+ept7/ZNM2W1OiC5kIsgNQy+Tmy&#10;mYAJFEwgj1MIRdmFiNRO0zCk+gXUUtAtg/oTbCZgAm0gkNcpqCOxL00jGTYTMIE2EsjjFPRAVDOf&#10;L+oWoo0YfGgTMIFAIO/oQzhOvVCdgXpISrMbbSZgApEQaOaXvpWqqFWwBdIQotdobIWc85pASQgU&#10;5RT0FON4tB/S8w8y9Tdci8KMR6XZTMAESk4gr1MIrQKNDGioUOY1Gudy8F8TiJJAHqcwiBp7jcYo&#10;T7sLbQKNCRTV0fgGX6HZi16jsTFr7zGBKAjkcQoaktweXYX0GLNmHT6EvEYjEGwmECuBPE5BdZ6I&#10;9Piynkdo9xqNfIXNBEyg3QTyOoVQvueItHONxvA9Dk3ABNpMoCinkC7mbWzsjXRLcTD6F7KZgAlE&#10;QqAdTiFU/XUiWh1pvZDg0ARMoPwE2ukUyl97l9AETKAbATuFbkicYALVJmCnUO3z79qbQDcCdgrd&#10;kDjBBKpNwE6h2ufftTeBbgTsFLohcYIJVJuAnUK1z79rbwLdCNgpdEPiBBOoNgE7hWqff9feBLoR&#10;sFPohsQJJlBtAnYK1T7/rr0JdCNgp9ANiRNMoNoE7BSqff5dexPoRsBOoRsSJ5hAtQnYKVT7/Lv2&#10;JtCNgJ1CNyROMIFqE7BTqPb5d+1NoBsBO4VuSJxgAtUmEJtT0LqPQ6p9ylx7E2gvgVicgt5VeRea&#10;jbT246+QzQRMoA0EYnEKetHMRugo9Dd0BNoE2UzABAomkOddkgUXpcfD7cXeR5FaCNcjvZlqT3QH&#10;kg1A9RxceOmt9oe48rfL5m3Xgfv5uLpO+oJfLNdjq6dD10Vf8Avl+ojIJ2GjE8PBSQX/nlRu8WT7&#10;mlRlL0/SBMIyg6pfA5um/jdajsbgmZdMavVBTRjSlXwnmpPsTwdLsTECqZXRSS+/3Zr66NfnOmRr&#10;nYD6qEYjvahoOuo0e7HTKlRbnwVJkOcPLYXPJNvplkLtZzp9+0Eq+EinV7KN9RvDsXVN/UcbvyPa&#10;Q9e7Dy9bZd6lQPqVXyEpmF5mK3t6buC/JmACRRKIwSmovpehVdGP0HFIdvHcwH9NwASqSGBpKj0J&#10;qcmnntXjUZXNtw/5zr5vH3rgF0NHo4qvjpPRSB2HbyPdUthMwATaQCAWpxCq/lKIVDzUSIzmXth6&#10;R+BjPvY+qjdi1bsj+lMmYAImYAImYAImYAImYAImYAImYAImYAImYAImYAImYAImYAImYAImYAIm&#10;YAImYAImYAImYAImUCUCA6tUWde1fwh4qmz/cO/Nt+pc6XHxhdDk3hzAn/mUwCLENFV8dbQ5egxp&#10;6rMNArE9+1Dlk6aVltRSWK7KEHLWfT4+r6X7tDL4fehGJHsArd0V8x8TiIzA7ymvHh9XS+E8dCY6&#10;A+2HbNkE1iKL+O2NtEaHWgcHow+RnQIQbPEReIMi66Ku1Z/iq0q/lHgs3zoTqdX1MtIajTItbXdg&#10;V8x/fPsQ2TWwPuVVE7jW3qxN8HZdAlqcRgv27I+WQBPQKDQCTUM2E4iSgNaoPAwdhXSBu48BCE2a&#10;WgiPI7W0tDbHF9BNSK2HvnwvA19nM4FiCOzIYd5DuqhnIG1rVar1kC2bgEZwNHqzG1o0yb4zoVoN&#10;NhOIksDTlHoKOhTJKWhITb98pyJbNoGtyPIsGpmdtbo56t2fVpdGuWs+hOLp1uF0dEdS1IcJ9T6M&#10;dZJtBz0TUAtrKNK7RGwNCMzfIN3J5SPwFkWajY5AV6DBSMNpeyCPPgChCZtOnvvRNUhzFF5BGo6U&#10;nYPu7Yr5jwlERGAXyqoFR/WLF/QC8RWRLZuAbh8Ct9rwm9kfr0YO9cba4iKwCsUNnWOTiEvqfLRl&#10;E1iYLLoFq2ezSPTQLhDsFOpdHk7rdAKjqODGaBp6CqlvZg6ymUAUBH5AKfVWrJ6kKbu25gicS7Zw&#10;63AC8YuRRnTcvwYEmUcf5nIo8191Lk5NpF80jbWrX0FTc9XSeweF0Qiith4IbMi+fdHJ6JIk3/WE&#10;ajV4mDIBYqeQgChxoIt300TPEGpq7uJID/csg95AchK2bAJrkEUtrh8j9SHI1FLQcxAe1hUNzE5h&#10;LocY/mom3tZIrYYwjKapujPQt5Atm8BjZNFtwmloBFoJ/Q4thdTysplAdAQ0pVkz8o5F49DZSPfH&#10;FyBbcwTEKvQphFDzFvwD2Rw/5yoZgd0pz7soXMwKNSFneWRrnoBaXD9DR6MvNf+xauRUR5UtLgKf&#10;o7iboyWRnntQR9kHyGYCJmACJtAkAfXDqIOxJ+3a5LE6Ppvvo+I6xd+guJq7rw7GV1M6j7itMYEH&#10;2CXHIKlfRsO6zyMN9yquod5nkM0EoiMgZ6CZd08hOYf7Ep1IaMsmoL6X19AOqayKK214Ks1RE4iC&#10;gB73lUM4IIrSlrOQYymWhnO1YlUwOQqlHRgSqh56amc8V4BGHW5Bi8dT5NKVdCYl0jV/FboUqaNd&#10;czyU9jSymUB0BDTR5mN0O7oc6cKWtBKTrTkCfyBbekhX8fORHIQNAgYR12WgKc16u1Gt/ZkEzWGw&#10;NUdgQ7Ktm2T9J+E9zX2sGrl8+xDXeV6F4mrESHP4h6JHkZrE7yFbcwR+RTYtqLIYSv8ojmP7amQz&#10;gagILEtp70Sh+atbiVNR+uJm09aAwBjSxe5tpOcg7ktpS+I2E4iOgDrINAHnBqRhSA1L6iLfH9my&#10;CXybLJr9qVaWzQSiJ6BbPT0ifUaqJrqV+De6NpXmaGMCw9ilfpmVG2fxHvcpxHMNyAHodkEzGYNp&#10;+/Ww4TCTwGByaHajOhb/gbSas1paslPQ3V0x/zGBiAjcTFnfROpH+A7SsKQu6iORLZvAVmQRr3pS&#10;56PNBKIjsCIlfhylL2rdOgyMrib9U2BxUn9CPakVYYOAe63juwyGUORRaDhSE1jj7Op8tDVPQHM9&#10;1kO6/vUCGPUz2EwgWgL6tVsfbY1WjbYW/VfwbfjqF1Fobb1MfMf+K46/2QTyEdiAjz+BwgWtUMOT&#10;iyJbNoGlyaKOWjmCCegc9AJSP41GJmwmEB2B6ZRYD0ZdiU5Ak5Ecw2+QLZvArmQRL01iCqZWl9LG&#10;hYSqhx6SjOcK0KPTGl//L3Rsqti3E183te1oNoH0sK6GdOUU3L+WcLNTyL6AypJDLYSpaIlUgXT+&#10;NPX5wlSao40JqGU1B12CzkfqoN0HybTPZgLREfgtJdavmubsX4FeQrqwL0DnJvocoa0xgT3YpUVV&#10;xDHoe42zV2+Pm0xxnXMNnWk4rSf7Ejun9ZTB++ZZAQbqV5BDvQvNQLaEgG8f4roU1qa482UUeWbG&#10;fu+e+/7NJxMQnqPgKyJ6AqGlsBg1GYs0zGZrnsD3yar+mXDroLUoftj8x53TBMpF4DsUR6MNeq+k&#10;WgS6sLU2wHrIlk1AnPQQmdidiU5HYdr4psRtJhAdgYco8V9RGG8/i7imOv8c2bIJ7E0WOYXVU1nV&#10;MauOx0NSaY6aQBQENE9BF/RIJGegVsIIdCy6FdmyCXyeLO+jjVNZNySuhVfUQWuDwPymEA0B3Qc/&#10;gdRrvh16Cr2FtkVTkC2bgEbb1LK6Gd2G5GjlZGeh/0Sy59ExXTH/MYEICGjRUbUQ5iA1dw9AGlbb&#10;AtmyCfS0noK4So9mH6azc3ieQnzndzRF1lN+D6K10MLobmTLJqCWwbIZ2dS/8ExGno7ebacQ3+kd&#10;RpHV0TgITUALoNnI1jwBDeu+iVZHcqxXIrW4bCYQHYEdKbHG1dXMnYG0rVaDhySB0IRp4pemhx+B&#10;tKR7uGWYRtxmAlESeJpSq1PxUCSnoF+6x9GpyJZNQK0COYK90WVIozkHI90yaLaozQSiIjCE0uqC&#10;3hNpDQA5BdlZaHJXzH+yCIwlw0yk2+aX0b+Q7BF0YFfMf0wgMgIaOtOF/BOkuH7lXkNnI1s2Ad1m&#10;vY80aiMHeyIahdSfsAmymUB0BHahxLqodUEHaTmxFZEtm4BaCLrdEruX0BfQTUitB3XY2kwgSgKr&#10;UOoj0QloazQY2ZonIF67oUWTj+xMuEQSdwABD0l2xmUwP9XwkFrz53IUWTdG09BT6GE0B9lMIBoC&#10;+qffDGmKs4bVgil+EDonJDjMJHAuOcKtl1pbF6MpSIxtJhAFAV2sN6NwIU8nrolLw9CtSfqfCG3Z&#10;BPTwkziehOQM5BTGIg1NboZsJhAFgR0opS7kf6AzkG4TfoQ0FVfp96N1kC2bwHiyfIgWQr9Ccgpq&#10;bWkCmB+dBoItDgK6WPXPv1pS3CuT7TmEx6GBSbqDbAKbkEUsJ6Ar0B+RHK3StkQ2E4iCgKbk6qJd&#10;Oint7wnV3N0u2XbQGoELyC6eaV3DdrqvprUjdlhud66U/4TWjhCphfAsmlj+opeuhAMo0b7oUqTR&#10;h3fQdUi3YDYTiIaA5iToV019Cneh59G7SVzb0s+RLZvAVmR5Fo3MzlrdHG4pxHPuv1xT1I1S25V+&#10;/j/FISsq5zoULZiVscr7a5umVWZR1roPomBZF7F61N8uawVKVK6VKIs6akegG9ErSOxk56B7u2L+&#10;YwImUBkCun1IdzCm49+sDIWMirqlkAHIuzuKwMLUZlhSo+UJNeIQbr1mEddqTDYTMIGKEniUensZ&#10;uzon32OzdaA4yQSqTMBOocpn33U3gToEPCRZB4qTKkHgu9TS138lTrUraQImYAImYAItENDTkU8g&#10;zVF4NaUdidsg4OaTL4MqERhDZfWAmZ550BCkwmDpeEirZGinUMnTXtlKL0fNNYNxZfRcZSm44iZg&#10;Ap8S0MSlN5Ccgq0BAbcUGoBxckcSGEytHkD3ID11qn4FTXWWnYLu7or5jwmYQGUI+NmHJk61n31o&#10;ApKzdAwBLV3X6B0PetOWXt5bebNTqPwlUEkAehX9ekjXvx6XVj+DzQRMoKIEtqHeWr05PDatF816&#10;jkLqYnBLIQXD0Y4noMVvH0Na+PZqpPUu5RC0iM0aKDxGTdRmAiZQBQK7Ukm1EDSJKdj6RJQ2LiRU&#10;PfRTklW/AqpZf01vDvY6ETkFt5oDEYcmUCECun3QG7YeRkeh76NpSLcTntAEBJsJVJHAHlRaU51D&#10;R6PC71URRKM6u8nUiIzTO5nAClRO/QpqNdyFZiBbQsBOwZdCFQisRiX1Utme7Al2agKTzQRMoAIE&#10;9KxD+nahXtxLvCcXgh+IqsB/hKvY9ZZpvfwlbZruPB4NQpqvoAlNNhMwgYoSGEe9X0BqMUxF6yCb&#10;CZhABQmsSZ0nIzkDzVXQqIPn6gDBZgJVI6BOxl+iD5AcwsVoGWSrQ8CjD3WgOKnjCNxMjTQEKdPz&#10;DRqGrLWTSdCthM0ETKACBDz60MJJdkuhBVjOGi0B3T4MyCj9u+zXZCabCZiACZiACZiACZiACZiA&#10;CZiACZiACZiACZiACZiACZiACZiACZiACZiACZiACZiACZiACZiACZiACZiACZiACZiACZiACZiA&#10;CZiACZhALAT+H2b05xOSYi1JAAAAAElFTkSuQmCCUEsDBAoAAAAAAAAAIQCuZMceIyIAACMiAAAU&#10;AAAAZHJzL21lZGlhL2ltYWdlMy5wbmeJUE5HDQoaCgAAAA1JSERSAAABBQAAAT8IBgAAAE931loA&#10;AAQNaUNDUElDQyBQcm9maWxlAAA4jY1VXWgcVRQ+u3NnIyTOU2w0hXSoPw0lDZNWNKG0un/d3TZu&#10;lkk22iLoZPbuzpjJzjgzu/2hT0VQfDHqmxTEv7eAICj1D9s+tC+VCiXa1CAoPrT4g1Doi6brmTsz&#10;mWm6sd5l7nzzne+ee+65Z+8F6LmqWJaRFAEWmq4tFzLic4ePiD0rkISHoBcGoVdRHStdqUwCNk8L&#10;d7Vb30PCe1/Z1d3+n623Rh0VIHEfYrPmqAuIjwHwp1XLdgF6+pEfP+paHvZi6LcxQMQverjhY9fD&#10;cz5+jWlm5Czi04gFVVNqiJcQj8zF+EYM+zGw1l+gTWrrqujlomKbdd2gsXDvYf6fbcFohfNtw6fP&#10;mZ8+hO9hXPsrNSXn4VHES6qSn0b8COJrbX22HODblpuRET8GkNzemq+mEe9EXKzbB6q+n6SttYoh&#10;fueENvMs4i2IzzfnylPB2Kuqk8WcwXbEtzVa8vI7BMCJulua8cdy+21TnvLn5eo1mst7eUT8+rx5&#10;SPZ9cp857el86POEli0H/KWXlIMVxIOIf6FGQfbn4v6x3EoQAxlqGuVJfy6Sow5bL+Ndbaboz0sM&#10;FzfUH0sW6/qBUqD/RLOLcoCvWQarUYyNT9otuerr+VHFzhd8n3yFNquBf74NswkFKJgwh70KTVgD&#10;EWQoQAbfFthoqYMOBjIUrRQZil+hZhcb58A88jq0mc3BvsKU/sjIX4P5uM60KmSHPoIWshr8jqwW&#10;02Xxq4VcYxM/fiw3Aj8mGSAS2YPPXjJJ9pFxMgEieYo8TfaTHLITZO/62EpsRV48N9b9vIwzUqab&#10;Rd05tLugYP8zKkxcU9esLA62hiPLKfsFXb38xl+xXOksN1G24hmdulfO+V/56/wy9iv8aqTgf+RX&#10;8bdyx1rMu7JMw+xsWHN3VRptBuMW8NGZxYnFHfNx8eRXD0Z+lsmZ56/0XTxZby4ORqyXBfpq+VYZ&#10;To1ErPSD9Ie0LL0nfSj9xr3Nfcp9zX3OfcFdApE7y53jvuEucB9zX8b2avMaWt97FnkYt2fplmus&#10;SiEjbBUeFnLCNuFRYTLyJwwIY0JR2IGWrev7Fp8vnj0dDmMf5qf7XL4uVgGJ+7EC9E3+VVVU6XCU&#10;KR1Wb004vkETjCRDZIyUNlT3uFfzoSKVT+VSaRBTO1MTqbHUQQ+Hs6Z2oG0C+/wd1aluslLq0mPe&#10;fQJZ0zpu6w3NFXdL0pNiGq82Kpaa6uiIqBiGyEyOaFOH2m1aGwXv3vSP9Jsyuw8TWy5HnPsMwL4/&#10;8ez7LuKOtACWHICBxyNuGM/KB94FOPOE2rLbwR2RSHwL4NT37Pa/+jJ4fv3U6dzEc6znLYC1Nzud&#10;v9/vdNY+QP+rAGeNfwGgn3xVUGD+bwAAHdFJREFUeAHtnQewHMWdxjFCZCGBwIhsC4RJRTLgw6Rn&#10;+QBjkg6B8Qlc5ghHMPbZnLlCHC7OJHO2ywRjMMlkUAFnjnQYfCCCTCwock4GyUQjgUwSiLvve0yL&#10;2a3d2V3N7L7pnd+/6nvd0zM70/3b2f/r6TQLLIBBAAIQgAAEIAABCEAAAhCAAAQgAAEIQAACEIAA&#10;BCAAAQhAAAIQgAAEIAABCEAAAhCAAAQgAAEIQAACEIAABCAAAQhAAAIQgAAEIAABCEAAAhCAAAQg&#10;AAEIQAACEIAABCAAAQhAAAIQqCSBYSUs9Sjl6RNpbl3eFtT251Kq280mBCDQbwQ2U4GmSh9Jb0nn&#10;SItJtjHS/9XJ+zEIQKBgAgsVfL48p7tEH15R+hdpA+mfpbukc6UNJdvN0ozB2AIL3JmEBBCAQIEE&#10;yuIUFleZ/IOfLp0ujZbsFHaR0k7hh9r+szRbStvW2vA5mtkt2jGn2U7SIQCB8hPYR1n048JPk6xO&#10;SbZnJqEdyPLJPgfPSvWPF+ltP35gEIBAGwTccFc2G68MXSvZAawrvS1dIW0inSWtLB0iXS7tKdkc&#10;LjUYq/0zSZsD0grSqxIGAQhERuDryu97kn/AazfJux3Za9KsJvvTyadpwzUGagppKsQhkEHA3Xxl&#10;MdcEXEPwj31AekKyOY8HSv/kDZmdgtPc/oBBAAIFEyhLQ6OLdZ7kLshHpCMk21PSz6Tx0kRpCWms&#10;tKzkBkkMAhDoUwLrq1zphsEQvz0prx3B1dIH0sfSZVIYw6BoU+PxoSkadkCgPwiMUDGyuh7rS4lT&#10;qCfCNgRaECjT40OLrA7unt3OQRwDAQjMP4EF5/+jfBICEOhHAjiFfvxWKRMEchDAKeSAx0ch0I8E&#10;cAr9+K1SJgjkIIBTyAGPj0KgHwngFPrxW6VMEMhBAKeQAx4fhUA/EohtnEI/fgdeEq9Xs1U9GhSD&#10;QCYBnEImnp7s/IWu8vcdXmlNHf90h595Ucd70RoMApUm0K/DnB+r9LdK4btKgDaFruLl5BCIjwBO&#10;Ib7vjBxDoKsEcApdxcvJIRAfAZxCfN8ZOYZAVwngFLqKl5NDID4COIX4vjNyDIGuEsApdBUvJ4dA&#10;fARwCvF9Z+QYAl0lgFPoKl5ODoH4COAU4vvOyDEEukoAp9BVvJwcAvERKKNTGCWMCzdB6XdC+oUw&#10;GAQg0CUCZXIKm6mMU6U3JL9L8hwpvPDFb5i+R/qL9I50vIRBAAJ9TuAZle9dyW+UPlPyW6L2k2yn&#10;SN7+sXR9Et9UYStjlmQrQuyHQEkJ+K1Pv5WOSvI3WqGdgF8VZ3tTCtOFN1bc+06SWhlOoRUh9kOg&#10;jkBZFlnx6+cPSuVt5yT+oEI/QthJ3J+kvZyEqyShAy9U8vnUdoh+JUQIIQCBeAmMV9b9GDFdGimt&#10;JLlmcI1kc5q3p3ojsWcVOq2ZxoQD+yQMtaY+KQ7FKBOBMjU0msvXpeskvzNyW+ltaaZkCz0SIfQj&#10;RbANFFmqgc4KBxBCAALtESjL44Nzu4l0rTRLcm3hScnmRwunreoNWQjDY4TTXLNoZB81SiQNAhBo&#10;TqAop/AlXWKCtF4iP98/L3lx0buli6QPpCw7TzvdfvCIdERy4FMKfyZNkdzmMFnaSrJd8mnAXwhA&#10;oEwEvqjMnC956fDwPD9XcVft7QRC2quK+wft9oBGtr4Sw7Hp8PbkYDuZ25Jj/N//mCS9VUDvQytC&#10;7IdAgQTsEOZIr0knSwPSatJwKdgYRXaQTpLccDhDymPL6sOuTbRrOIV2SXEcBAogsJzOsZPU7iOI&#10;j+v1ewdwCgV80ZwCAv1EAKfQT98mZekJgXb/yzfLjNsOFmy2M5W+TCpOFAIQKDGBvE5hlMrWjlMo&#10;MQKyBgEIpAnkdQp5P5/OC3EIQKAEBIr8UXtQ0UTJw5Lraw+HlaCsZAECEGiDQFFOYbSuda/kdQ8a&#10;GU6hERXSIFBCAkU5ha1VNjuE66UbpHckDAIQiJBAUU7BvRC2w6UnBmP8gQAEoiRQlFP4k0rvyUwe&#10;2ehVkjys2UOfgz0cIoQQgEC5CRTlFIapmJ6zsF2i+lJ/rj6BbQhAoJwEinIKnrnoIcxvSc9Inu5s&#10;J4FBAAKRESjKKSyZlHsLhU9GxoDsQgACKQL14wlSuzqK3qqjX5K27OhTHAwBCJSOQFE1BU+RfkU6&#10;Wzpa8nRqr6sQ7CshQggBCJSbQFFOwWMUwg9/ZcUtDAIQiJBAUU7hPpV9jQjLT5YhAIE6Anmcwjid&#10;y6sl357oLoXudcAgAIGICeRpaPRQZutQ6X+lWdKd0omSl2BbSsIgAIEKEvDApPUkvwNyiuR1GD1G&#10;4WPJb3Xy+ozLSENhrLw0FNS5JgQaEFhdaftIv5M8mGldaSgMpzAU1Llm1ATytCmkC76WNo5NJ6Ti&#10;dyu+t3STNDWVThQCEOhjAh7m7EeGVtqrxwyoKfQYOJeLn0CehsZ06d0lebn0uPQjaYJ0puR2hQOk&#10;PSUPbnK7QyvzuyL9uFHfUOm8psUkq1Yk2Q+BISSwka7tWoJrDGlzr8RtSYK7L90I2cpO1wE+1x6p&#10;Az1isr4Wck5qf7MoNYVmZEiHQBMCRbUpfCk5/2oK70ji/k/uH/PK0nDpC9IHUjPzpKqfSAc3OGDD&#10;JO1mhcGxuPsTgwAESkrAvQ0fSR9KU6ULpJck/3d3A+NuSfxqhc3sEu3wuAd/3p9L1xSOSNLc9TlC&#10;ateoKbRLiuMg0AUCB+qcYR0F/6itB6RVJLczuN1hA6mZTdIO1ywOkuqdgsc/OG1mErrG4PkWwZ5U&#10;ZE4DzVWaP+fz9pM91k+FoSzlIlDU44NL5YZF1wQ8McqPArdKoap/vuIexJRll2bsHKZ9L0pul/Dj&#10;iBssT5XcgGnzI8uzg7HaP65ZrFabxBYEIJBFoEin4B6DvaXlJPcSfF0Ktm+IzGeYfpRwW8Xu0vap&#10;cx2Qiqejfnz4XjqBOAQgkE2gKKfgqvw0aVSTy+VxCnYw/tH78eA8yU7BadMlDAIQKJhAUU7B732w&#10;Q7hSukL6QPKzfBH2iU4yXvLbp5aQxkrLSu66xCAAgYIJFOUUvNKS7QjpucFYsX8m63SLSr+UnGc3&#10;PJ4oYRCAQEkJDFe+3NjnH+0iXcyjuyMX7+D8dEl2AItDIWACfjYvwtbRSfw+yX+V/OgwS3o9JUUL&#10;sdk6i7s9MQhAoEsEinp88DyFtVN5HJmKE4UABCIiUJRT8KNDUbWOiPCRVQj0H4E8P2S3HbjxL5h7&#10;G5opHOPeAwwCECgxgTw1BXcN3iW5C/JCaZrUqBvSU6E9ytHDmHeWPCKxH20xFeqwHhXsBV3n33t0&#10;rT/pOrf26FpcJnIC7nHwj+BNyc7gDek+6feShzx7zIJvqHcl739I8kjEXlovex88dsLl7Ded0Msv&#10;jGv1BwE3Mh4l3SIFBxF+GO6BuEmaIHkkYq8Np5DfSeEUen3XDvH18jw+hKx7uvNxiZy2kuSZkZ6g&#10;ZCeBQQACEREowinUF3eGEiwMAhCIkECe3ocIi0uWIQCBVgRwCq0IsR8CFSOAU6jYF05xIdCKAE6h&#10;FSH2Q6BiBPI0NPqz/9EmL3dZYhCAQAQE8jqFdkfV4RQiuBnIIgRMII9T8BRpT5X2Yide3v3fpI8l&#10;DAIQiJhAHqfgYv9KekHy0GabhzdjEIBAxASKaGi8SuX/L+lAacmIWZB1CEBABPLWFALEXk90Ctcl&#10;hAAECiZQRE2hPkt2EKdIG9bvYBsCECg/gW44hQEV+wfSuPIXnxxCAAL1BLrhFOqvwTYEIBARAZxC&#10;RF8WWYVALwh0wyn8Qhn38mt+M/T8mJdvW1fy4i31toISlqhPZBsCECiOQF6ncLiysluSHa+s9Hnp&#10;LeneJPRybZdJndjJOvhRafvUh/yuynukv0he1OV4CYMABEpIwO95vCbJlx2Cl2H7bbLtwIOanNaO&#10;eYzDf0phKbf0m6bdm+H0H0vXJ/FNFbay03SAPzem1YEF7F82uVbIf7+ELMdWwM0R0ymKGqdQRJk9&#10;GtKrPd8qDUhp20sbj0u/lLwW5Dclrw7thWJt35AaPVasPriXPxCAQNsEyuQUXAPwXAov8jogBfPS&#10;6aOl+5OEl5PQ60AGc40ABxBoEEIgB4EyOYVLm5RjmST9wySck4R2FMHcdjEibKTC7yq+bWqbKAQg&#10;0IJAEU7B53B7QKi+D0+2fekizj/TJ5It/GkwL3wz2XYQ2jVSSYPRzfUXp1BPhW0IZBAo4ke7g84/&#10;O3WNfRW3irL3dKJZ0qrJCUMYHiOKug7ngQAERCCvU3BVfsEekJyiaxwkTZa2Sq53SRISQAACBRLI&#10;6xQ86enJAvPT7FRHa8c6krvHvJDLsVJoeFQUgwAEykJgrjLiH+ePpF6NBXBvRLvGOIXPxn3M77gJ&#10;O2KsQgTyVv3dlrCx9CtpuvQHaW8pNDoqWqi5cfH9Qs/IySAAgRoCeZ2Chx/vKl0svSt5aPJF0muS&#10;0zyoaJiEQQACFSSwiMq8s3Sh5N6CUF19VfGhMh4fPvsewvfRacjjw1DdvUN03bwNjelse3DRtZIn&#10;Qz0oHS15pqNrExgEIBAJgaKcwtIq727St6WvSeGRwQOPrpAwCEAgEgJ5nYInKv2jtJ3kkYw21xiu&#10;ltym4PkMYViyohgEIFB2AnmdghsVvY6Cn1Nvk+wIrpTcpoBBAAIREsjrFDxwyQ2Ll0ovRVh+sgwB&#10;CNQRyNsluYLO9470ct152YQABCIlkNcpuHfhN9I0ad1IGZBtCEAgRSCvU/C05Eelr0oPSMdIHq+A&#10;QQACkRLI26bgpdE8KeoQ6afSTyR3Sz4ipW1ieoM4BCBQXgJ5nYJL5klRZ0hjpCOlcYkUYBCAQGwE&#10;inAK26jQHk68nuRpzSdLTGsWBAwCMRLI6xS80MmkpOD3KTxAeijZJoAABCIkkNcpeDTj36SjpF9L&#10;n0gYBHpJYKwu5un7vTCP0O37qft5ncJ1gnSo9FKTb8TtDEtKzzbZTzIE8hIYrROs3+FJPMX/Gen5&#10;Dj93k47HKbSAtkuL/adr/z9IHgqNQaAbBPzYanViI3Ww/6H9sZMPVeXYvOMUqsKJckKgMgRwCpX5&#10;qikoBNojgFNojxNHQaAyBPI2NHpVpbCgSiNonay83OjzpEEAAj0mkNcpPKz8+hX0vbD6Wk1Ya7AX&#10;1+YaEKgMgbxO4S2RyqopFAXSXZuv1J3sXG3vX5fGJgQgkJNAXqewds7rt/txT7qy3SzNGIwtsMCd&#10;SUgAAQgUSCCvUygwK5mnCk7hhzrqz9LszKPZCQEIzDeB2JzCHSrpKMlTtj3nwi+dsXlClh8x6i04&#10;k/p0tstJwLW/Tkcnzm9J9pvfD3b4uQd0/NYdfmZID4/FKbjd4kXpLGllyes3nCrtKdn8JqrVB2P8&#10;iZmAe6uWiLkADfIeXQ9cLE5hjxRsD5neXfL49WBrhkhd6EladiAYBCDQJoEYnIK7Ij0le450nmSn&#10;4LTpUrBmszPdbYlBAAIdEIjBKfgHP16aKLlqOVZaVvJkKwwCECiYQAxOwUWeLC0q/VJynqdIJ0oY&#10;BCBQMIFYnMLzKrdfeT9C8pqQ70kYBCDQBQKxOIVQdMYnBBKEEOgSATfYYRCAAATmEcApzENBBAIQ&#10;MAGcAvcBBCBQQwCnUIODDQhAAKfAPQABCNQQwCnU4GADAhDAKXAPQAACNQRwCjU42IAABHAK3AMQ&#10;gEANAZxCDQ42IAABnAL3AAQgUEMAp1CDgw0IQACnwD0AAQjUEMAp1OBgAwIQwClwD0AAAjUEcAo1&#10;ONiAAARwCtwDEIBADQGcQg0ONiAAAZwC9wAEIFBDAKdQg4MNCEAAp8A9AAEI1BDAKdTgYAMCEIjN&#10;Kaygr6zfXkDKXQiBUhGIxSksL2r3SH+R3pGOlzAIQKALBGJxCkeq7JtJh0t/kLy9qYRBAAIFE4jl&#10;DVF7qdyPS36X5C3SN6VJ0n2SzeXw26jrbViS4P3D63cWvB0Ly06L7X8c3WbXaZ5iOt73ZS/5fazr&#10;9f3b1hdLCnljcicsl2xfmWw7eDZJMwwEgyrfAzv6B5HHYvjvtkxSwA+TcE4Sjk4V/H8Ud7tDvX1R&#10;CU6/X/qofmek259XvgekByQ7Q6xzAnvoI69I0zr/aOk/4XL1vS2uEtrzuy3BFmoKV3y6Wbm/Ayqx&#10;eXyvciUvrsCuYv93cafrrzPF0ND4npDPklZN0Ifw5f76KigNBMpBIIbHB5OaIh0kTZa2kmyXfBrw&#10;FwIQKJJALE7haBV6HekEyVW/YyW3E2AQgEDBBGJxCq+r3NtIy0rvSu9LGAQg0AUCsTiFUPQ3Q6TC&#10;oRsZ3RMzt8IM8hbd/PqlNyovCz4PAQhAAAIQgAAEIAABCEAAAhCAAAQgAAEIQAACEIAABCAAAQhA&#10;AAIQgAAEIAABCEAAAhDojIBntIaVpDr7JEdDAAJ9SWBApXpV2rIvS9e7Qo1ILrWWQi+2EttQ/66T&#10;AkjXERd6Aa8itUShZ6zWyS5XcR+U7pK81qftEWn9wRh/IBAZAS8u4+niniV6lXSOdEaijRVi2QTG&#10;abcnk+0nXZzED1XoiVEbSBgEoiMwoBz7pm4kV4OxbALf0u7XJK+u7Kn4D0m2J6SDB2P8GSTA40M8&#10;N8K9yuraTbI7o0k6yZ8ReFxRLwK8v7Sc5NqCV/FaQ/IjBAaBaAn4RvaydDtL60r0SAhCm/aUjnNN&#10;66/SOtJN0nSpl+9l0OUwCBRHwG0I4fHh54pfJE2TFpKwbALu0vU7RHaXRiaHTlCYflVAkkwAgTgI&#10;bKRs2iGcIl0o2SnsLX0ihcVsFcWaEBhQOl26TeCkk2NY4j2d3yrH3Z5gB3CU5Cqv7VLJS9Rt6A2s&#10;JQG6dFsiotrZBqLSHPK0cmInfpq0eJIrx91o9mSyTdCcwPPa5bdq/V5yW4LbFcI6jWcr7n0YBKIj&#10;4Js3tCmE8FqlUeNr/VUONGAXGNKlm+LX6E3Nqd1ES0hgO+XJQ53fl26QPEIPa03AtSsPAGtk7tKd&#10;3WhHFdNwClX81qtdZjfK2qk+KvmRwo9ecyUMAtEQmKqcftxCE6MpzdBmlC7dNvjTv90GpCE+xCPx&#10;wuCasYqvIPl1424kc3X4MellCcsm4C5dv4/0VGnp5NAbFV4obS7dkaQRQCAaAu5Oc4v5bqkce1Tj&#10;29IXUmlEGxOYpGQ/JoyQ/E5Sj/NwA+3r0vclLCFAq3U8t8KAsjpKujOVZXejeZTeDqk0oo0JpLt0&#10;x+mQL0p06TZmRWokBL6qfLoLzWsB+D+b9SfJaTtKWGsCdOm2ZsQRkRE4R/kNfeshvEBp9CK1/0W6&#10;S/cYabLESNAG3LiZGkApedJmyl9YVMWPD/eWPL9kDwIQgECpCExVbujS7eAroaGxA1glOPR45eEF&#10;6S1pZkq7Ko41JuAu3bsTuafB6084nJHEPXiJLl1BwOIjsIWy7HaEdyW3pHt4c9C2imPZBOjSzebD&#10;3ggJeNKOq8ErRZj3MmR5T2XC4xTGpDJjlnOkg1NplY8yojGeW2Casvo3yYNvsM4J+BHBj8tXSZcm&#10;H/+2wuHSS8k2AQSiIjBWub1dclvCTdIU6bJEX1GItSZAl25rRhwREYEB5TWMTagPWQ+g/S/SXbqe&#10;A2E5jtURYJxCHZASby6svHmJ8sWlDSR/dw9LfqSYJX0gYdkE3HszSRoppe/9fbR9tYRBIDoC7mV4&#10;TQo1BXdNToiuFEOTYXpvhoY7V+0iAdcSvEirHcH50tmSHYRrCqtIWDYBem+y+bA3QgI7Kc+uIWyf&#10;yvuXk7R9UmlEGxPwOhR+zFqr8W5SAwG6JAOJeEL3PgTzTW5HkX4+DvsIawkspk23wXiW6X2Sa1xm&#10;ZztZumcwxh8IRERglPL6kfSU5Bl+h0kPSZ9Iq0tYNoEB7Q5tMfUhvTfZ7NhbYgJei9Ej8NI3tbvW&#10;sNYE3Hvj0YyNtGjrj1fnCKqd8X3XblQcL7mGcKf0nIS1T2BJHeq2mAWl+6V3JAwCURMYrdxvIw1I&#10;y0lY+wTo0m2fFUdGQuAHyud7Unh88IClIyPJ+1Bnky7dof4GuH7hBNbTGf3IMEM6U/qN5EcHO4it&#10;JCybAF262Xzm7aVLch6K0kfWVQ7dBrSD5K41m6f+vihtKN0hYa0J0KXbmhFHRELADYzvS25PCLap&#10;Iu6N8FwILJsAXbrZfNgbIYEvKM+eOu12hBulW6UPpRekcxMdpxBrToAu3eZs2BMhgQHlOTQwNgu9&#10;HiGWTcA1ru9K35EY9NWAFW0KDaCUNOnuNm5iP0pg2QTce/Oi5PYZxigIAhY/gbAcmyf2eHgujr39&#10;75Qu3fZZcWQkBC5XPj0u4WtSeIQIPRGRFGHIskmX7pCh58LdIjBOJ7Yj2E+6OIkfqtCTpOh9EIQW&#10;5tWczW/91HHu0jU/v5cTg0B0BL6lHHtRFT8L+2UmniFpe0I6eDDGnywCdOlm0Unt43k0BaPkUfcs&#10;eKju/pLnPLi2sJW0hvSIhGUTGKbdXkfB3bm3SYtIm0seIeq2Btsr0lGDMf5AIBICTymfrgL/VVpH&#10;ukmaLg2XsGwCA9od2mGahXTpCpKrolg8BPzfbWfpj9Lb0gTJw5vtJLBsAl4zYcXsQwZHh9rJVtpc&#10;pcLiITBXWfXUaY/MW1p6TvJN7P98WDYBv3LP8x4cum1meclzRu6R7FS9j3ELgoDFReAMZTdUfX+u&#10;+EXSNGkhCWtNgC7d1ow4IiICGymvdginSBdKdgp7S55O7QZHLJsAXbrZfNgbIYFJyrMfH0ZIJ0h2&#10;Cl5S7HXp+xKWTYAu3Ww+8/ZS7ZyHovSRp5VDO4HTpMWT3Dru7sknk22C5gTo0m3Ohj0REzhbeQ9t&#10;CiG8Vml2FlhrAnTptmbEERES2E55PkaaLLn1HGufgLt0d5dGJh9xl657c7AUAcYppGBEHPVjoLva&#10;sNYE3Ci7pfSo9LzkRy+31WAQiIqA/7PtKq1Zl2v/lztP8n8/rDUBunRbM+KICAiMVR7flEIbwq+T&#10;PH9DocfqO93rKmDZBOjSzebD3ogIhMbFy5Rnz3X4UDpQ8vgEO4TfSUtJWDYBunSz+bA3IgJ2BG41&#10;t3nik52CnYHHJ/hdBlh7BDbRYeZ2gXRFotOTtG0VYhCIhsDtyuldqdz6UeJFaYVUGtH2CIRal51D&#10;EF26dewYvFQHJIJNt5T7Rn4lgryWKYsey3GQ5FqCex/el26QHpQwCERFwDWF2ZJrC9ZH0ozUttPG&#10;S1g2gQHtflWyQ8AyCFBTyIBTol1LKi9/l8rPiopbwUaHCGEmgeW1d4nMI9jJIisR3AN2CK2c97s6&#10;xjUIrDmBVbXrKmktyY23XkMhMHNbwwMSBgEIVIjAgMoaGhfrQ8Z5pG4EhjmnYBDtawKeWeragm0l&#10;yauOveQNmdto3G6DQQACFSXwmMrtRkesAQF302AQgAAE5hHAKcxDQQQCEDCBVq3aUIJAPxI4UIXy&#10;kHEMAhCAAAQgAAEIfEbgeEVfkN6SZqbktSqwhACPD9wKVSGwhQp6pPSe5C5Ih8HS8ZBW2RCnUNmv&#10;vnIF97BwTybz6lV2ChgEIFBxAp5qPkvyMGcsgwA1hQw47OorAoupNA9LnlXqV9K7XcHDnW0nS36n&#10;JAYBCFSIwIDKWj/nIWwz9yF1IzD3IQWDaF8TWFilW6ZJCf1Y8UGTfZVLxilU7iuvfIE9Ff3Lkkfz&#10;3i/x+nlBwCBQVQLbquCvSeGxwe0KE6oKo1m5qSk0I0N6vxHwo8PTkmsI10heYGUXySsxrS29LGEQ&#10;gECFCOyksrqGsH2qzH6McNo+qbTKR5klWflboHIAPLw5mBsY7RSoMQcihBCoEIFRKqsfGfxincnS&#10;YdJDkt+0tbqEQQACFSQwUWWeI4WGRocHVZBDZpGpNmXiYWcfElhFZRovuYZwp/SchKUI4BRSMIj2&#10;JYFxKpXHJmTZC9rp9gUMAhCoAIHbVcb040KjOMOcUzcCE6JSMIj2JYGLVKo76kq2tLb3lRaRPJ36&#10;DQmDAAQqSuA7KncY1eiZkRtWlAPFhkDlCXgdhVskPz64/eAQiXE6goBBoGoEFlOBj5M+lOwQpkhj&#10;JKwJAXofmoAhuW8IXKeS7JiUZrpCd0PW20lKuLs+kW0IQKA/CdD70OH3Sk2hQ2AcHh0Bv1h2WItc&#10;v6/9H7c4ht0QgAAEIAABCEAAAhCAAAQgAAEIQAACEIAABCAAAQhAAAIQgAAEIAABCEAAAhCAAAQg&#10;AAEIQAACEIAABCAAAQhAAAIlIPD/tDWoaYJUhHAAAAAASUVORK5CYIJQSwMECgAAAAAAAAAhAPbc&#10;kGHpIQAA6SEAABQAAABkcnMvbWVkaWEvaW1hZ2UyLnBuZ4lQTkcNChoKAAAADUlIRFIAAAD+AAAB&#10;PwgGAAAAZlV+9AAABA1pQ0NQSUNDIFByb2ZpbGUAADiNjVVdaBxVFD67c2cjJM5TbDSFdKg/DSUN&#10;k1Y0obS6f93dNm6WSTbaIuhk9u7OmMnOODO7/aFPRVB8MeqbFMS/t4AgKPUP2z60L5UKJdrUICg+&#10;tPiDUOiLpuuZOzOZabqx3mXufPOd75577rln7wXouapYlpEUARaari0XMuJzh4+IPSuQhIegFwah&#10;V1EdK12pTAI2Twt3tVvfQ8J7X9nV3f6frbdGHRUgcR9is+aoC4iPAfCnVct2AXr6kR8/6loe9mLo&#10;tzFAxC96uOFj18NzPn6NaWbkLOLTiAVVU2qIlxCPzMX4Rgz7MbDWX6BNauuq6OWiYpt13aCxcO9h&#10;/p9twWiF823Dp8+Znz6E72Fc+ys1JefhUcRLqpKfRvwI4mttfbYc4NuWm5ERPwaQ3N6ar6YR70Rc&#10;rNsHqr6fpK21iiF+54Q28yziLYjPN+fKU8HYq6qTxZzBdsS3NVry8jsEwIm6W5rxx3L7bVOe8ufl&#10;6jWay3t5RPz6vHlI9n1ynznt6Xzo84SWLQf8pZeUgxXEg4h/oUZB9ufi/rHcShADGWoa5Ul/LpKj&#10;Dlsv411tpujPSwwXN9QfSxbr+oFSoP9Es4tygK9ZBqtRjI1P2i256uv5UcXOF3yffIU2q4F/vg2z&#10;CQUomDCHvQpNWAMRZChABt8W2Gipgw4GMhStFBmKX6FmFxvnwDzyOrSZzcG+wpT+yMhfg/m4zrQq&#10;ZIc+ghayGvyOrBbTZfGrhVxjEz9+LDcCPyYZIBLZg89eMkn2kXEyASJ5ijxN9pMcshNk7/rYSmxF&#10;Xjw31v28jDNSpptF3Tm0u6Bg/zMqTFxT16wsDraGI8sp+wVdvfzGX7Fc6Sw3UbbiGZ26V875X/nr&#10;/DL2K/xqpOB/5Ffxt3LHWsy7skzD7GxYc3dVGm0G4xbw0ZnFicUd83Hx5FcPRn6WyZnnr/RdPFlv&#10;Lg5GrJcF+mr5VhlOjUSs9IP0h7QsvSd9KP3Gvc19yn3Nfc59wV0CkTvLneO+4S5wH3NfxvZq8xpa&#10;33sWeRi3Z+mWa6xKISNsFR4WcsI24VFhMvInDAhjQlHYgZat6/sWny+ePR0OYx/mp/tcvi5WAYn7&#10;sQL0Tf5VVVTpcJQpHVZvTTi+QROMJENkjJQ2VPe4V/OhIpVP5VJpEFM7UxOpsdRBD4ezpnagbQL7&#10;/B3VqW6yUurSY959AlnTOm7rDc0Vd0vSk2IarzYqlprq6IioGIbITI5oU4fabVobBe/e9I/0mzK7&#10;DxNbLkec+wzAvj/x7Psu4o60AJYcgIHHI24Yz8oH3gU484TastvBHZFIfAvg1Pfs9r/6Mnh+/dTp&#10;3MRzrOctgLU3O52/3+901j5A/6sAZ41/AaCffFVQYP5vAAAdl0lEQVR4Ae2dB7hsVX1HFYM86R2U&#10;LlWKImJQQIUXC4KAGkQQCIhCpEVEUVGDkVgIxSAiqGACxBaKHwIqiMIDnoAUKYZepHeQLlWzfjAn&#10;HiZzZ+a+M+/dfWfW//vWPWXOndl7zfzn7LPPPmde8hJDAxrQgAY0oAENaEADGtCABjSgAQ1oQAMa&#10;0IAGNKABDWhAAxrQgAY0oAENaEADGtCABjSgAQ1oQAMa0IAGNKABDWhAAxrQgAY0oAENaEADGtCA&#10;BjSgAQ1oQAMa0IAGNKABDWhAAyNh4GWF1vIVlGtleBKeLrSMFksDGhiwgSN5vr/Aewf8vD6dBjRQ&#10;qIGNKVeS3sQv9A2yWJPfwN8UVoUFKM9RcB8s0la2NP2Xa1tXX7yKhVvrK5zXgAYmh4EfUszbYU9o&#10;3+Mf2FpXtQbap7vyuKEBDfRhoKQ9/haUd2tIU3/RDmU/gXXXdVj/GtZ9osN6V2lAA4UbmJPypXl/&#10;NewAae5nj34orArdYioPZlv3+N0s+ZgGCjSwOGVqb7pXy7325iZ+gW+oRSrbQClN/fvRVN+z5zTe&#10;V2EPyHG/oQENDNBAKYn/LHVKM7+Kv23NpKPvwWqlUw1oQAOVAZv6lQmnGujTwGx9budmGtDAEBkw&#10;8YfozbQqGujXgInfrym308AQGTDxh+jNtCoa6NeAid+vKbfTwBAZMPGH6M20Khro14CJ368pt9PA&#10;EBkw8YfozbQqGujXgInfrym308AQGTDxh+jNtCoa6NeAid+vKbfTwBAZMPGH6M20Khro14CJ368p&#10;t9PAEBkw8YfozbQqGujXgInfrym308AQGTDxh+jNtCoa6NeAid+vKbfTwBAZMPGH6M20Khro10Ap&#10;99zrt7xuN5oGplDtS8dZ9fwg7BzwxDj/75tsf/g4/2fSbW7iT7q3bCQLnF9Nzg+njCfWZOO9YZvx&#10;/NOobGtTf1TeaeupgZoBE78mw1kNjIoBE39U3mnrqYGaARO/JsNZDYyKARN/VN5p66mBmgETvybD&#10;WQ2MigETf1TeaeupgZqBQZ3HX5nnzC/crt5iUaY3wXVwAfwX5FysoQENDIGB5ajD0ZBfu61+z/45&#10;5vOz10n0at3dzO8D88GgYypPmNfZddBP7PNNagMZwPODSV2DmVj4Jk39V1Oua+HdcBhsCMtChlcu&#10;3Jq+kunG8CPYDa4CQwMamMQGFqHsm0C/hwvZbrOZUF/3+DNB6hA8pXv8Lm9iv0nb6SnuY+Wx8NJO&#10;D7atW5DlHA6c3La+0+K8rJwTcnhgaEADM8FAk8RPceaHfhK/n6LPxUb5Inlf6znPY7o5pL/A0IAG&#10;BmhgtobPlUsf8xy96OdlPsZG74eDYT9YF9IvYGhAAwM20HSPP8jinMmT7QLfhcVgX8jpwSqWZiad&#10;he2xavsKlzWgge4GBpn4y/BS2WMvAe0tib26F+P5R3OjhfBOOAQegAOgij2Y+VS14FQDGphxA4NK&#10;/Jy++y1kT90p+kn86v9ex8w88CikD6GKnzGTDsX2WIEVO7WvdFkDGhjbwKAS/y28RJL+VDgNHoEZ&#10;jQP5x6/DFfBDSPM+ZwSmtWDyopjKkon/IiUuaKC7gUElfprlidzq6Jrn58b/Z1v+ZS3Ic2T0362Q&#10;4/ccOtwChgY0MCADg0r86ZTnFMix+aGQc/DZS1eRvXevyI0RPwE5rXczZE+eL5F8ARga0MAADQwq&#10;8XNaL/GuFs8v1P70c67/GLZ/PWwJGRV4GXwIMg7f0IAGBmhgUIn/Vsq0KTwI18PjMN5IC2F32BMW&#10;hHvB0IAGZoKBQSV+mueJ9WBGj/GffwL+5AvApK9sONXATDAw24CecxrPk2Px9Qf0fD6NBjQwEw0M&#10;ao+fU253wZHwRbgH0jNfxTrVjFMNaGDiDQwq8XPHnSq5l2Q+GBrQQKEGBpX4F1G/FQqto8XSgAba&#10;DDRJ/JV4ru/AOXA2XABPgKEBDRRuoEnn3sPU7RHIKbhfw0NwHuwPuR1XbqhhaEADBRpokvjpwMuN&#10;MnKBzmsh59/Ts78d/BxyTv8S+HfIeXlDAxooxECTpn5VhYys+32Lw1srl2f6FsjAnvfAUZAvAkMD&#10;GijAwCASP9V4Dew3Rn1y7L8t/BLOGmMbV2tAA7PQwKASP839LXqU+7M8ni8A73XeQ5QPa2BmG2hy&#10;jF8vW07nHQdXQa6wey+kx/9ZyLXyH4QM8NkVDA1oYIINDGqPn6b+lpDj+umtOv2U6QqQzr63wdth&#10;EzA0oIEJNjCoPf4qrXosU6tPLsXNUN7cSmt2WBaeAkMDGphgA4NK/DT106z/D0gH3rFwC6wKF0Iu&#10;2X0H/A8YGtDABBsYVOLfQD0ykOc52ADSvF8KLoWPQFoCF8M/g6EBDUywgUEd46ca6czLcX0u1pkb&#10;psEdkDgaMpDH0IAGCjAwyMRPde6GJH97/LF9hcsa0MDEGRhk4q9GNXKePvfLaz+E2HHiqugra0AD&#10;7QYGlfiL8cTTYf72F2gtm/hjiHG1BibCwKASP2Pyk/QnwPHwJPwFDA1ooEADg0r8e1t1+wzTmwqs&#10;p0XSgAZqBtqPxWsPjWs21+H/BjIkd45x/acba0ADs9zAoBI/HXu55v6TkGb+Q5BWQAWzhgY0UIqB&#10;QTX156FCGa9fxXzVjFMNaKA8A00SP036jMfPHv5c6Kf1MBfbzciv7PBvxpAYSEfwZrOgLq/gNabA&#10;QbPgtfISB0OuQB36WJUapkn/XVgf8iXQKV7OyrfAEXB7pw0arpvK/+cMQvoXjPIN7EUR834NG7n9&#10;3KSJJnv8jM//V9gHdoL74Wa4De6DhSBX560Jc0Juz7UnGBrQwAQbaJL4T1P2NG/y6zkfhw0h33pr&#10;QxXp3Etvf+7Fl6G8nttHgqGBiTbQJPGrsucW29nzh8QSkCvz0iJIK8DQgAYKMzCIxG+v0h2sCIYG&#10;NFCogX564md10fNl5H34Z7V1X2+kDJSU+DnVdyykYzB9A7kdd72/gEVDAxoYhIGSEv9zVGg7yIU+&#10;e8B68BUwNKCBARsY1DF+zuGnU29lSM/91VANZvgo89fCudAtchOPH0POEDwBuU//OyADMf4Euc6/&#10;0yFAOhINDWhgFht4E6/3O2gfkHEF65K8SeJLYDyxKBs/BvkCqeJAZtpfo77sAJ7KVNnTvXq8j/X3&#10;dDLNj8wAnny8UtlzYHZIot4IiRVgDTge8uZ9CvqNDPw5DTLop/5/Z7L8LLTHsqzYqn2lyxrQwMwz&#10;kOZ7EvsASJO8inTUnQR57PJqZR/TJH22/zN8rI/ts8lUyOu4x4+N8sM9fgHvUZNj/PzvOnAxfLqt&#10;LkncteEZWAmybae9Nav/L3JBxemQlkKSPtcAGBrQwEww0KRXP515aeJf1qFcK7LuHjgGktBLQq/Y&#10;mw3eADmdty4c3cJLfBFhaKAUA0n6p+H8LgXKHjzbZNtecQ0bpMnezuI9/tGmfg9BhT1sU7+AN6TJ&#10;Hj/N+DTz3wT7Qj2507TPHvydkB79bNsrVmGDnBZs5+5e/+jjGtDA+Aw0OcbPK+0Bv4Uvwe6QvXYi&#10;5/NzSu45yDaGBjRQkIGmiZ+9efbq34LssTPIpooM2smXQVoFhgY0UJCBpomfquT8+hqwImRPn7iu&#10;RXry03TPcbuhAQ0UYmAQiZ+qJMEzyq4+0i5N/Q/DzrA8GBrQQCEGBpX4VXWyd08v+z/Ce6He4cei&#10;oQENlGBgUImfY/sdYCdIkz+RQTy/gO9lwdCABsox0DTxN6Aq2bu/H14OiYzXXxZy7L8xGBrQQGEG&#10;mib+Wa36PML0WDgGpkMu2DE0oIFCDTQZwFOv0qMsPAAP1lc6rwENlGmgaeK/m2qdCOnB/wxcCTlv&#10;PwcYGtBAoQaaJv5p1GsLyEU4uUIvg3ZyoU0OITaEk+EDYGhAAwUZaJr4VVXuZSZ3yMnovbfCsZDx&#10;+ZvCcWBoQAMFGRhU4terlJtzbA+vhNwcI7flMjSggYIMNO3Vn6dLXXIe//stumzmQxrQwKw20DTx&#10;cxqvn8iIPkMDGijEQNPEf4p6VEmdaYboZk+fsfuGBjRQqIGmx/hTqFdO3YXqktw076t11ZRVhgY0&#10;UIqBpolfSj0shwY0MA4DJv44ZLmpBobFQNNj/HqvfjWf4/xqvvKUIb2GBjRQiIGmid+pV39r6hbq&#10;UXUA1tc5rwENTJCBpolf79WfoCr4shrQwHgNNE385XjBu8b7om6vAQ1MrIGmiX8Hxc+NN86Gc1rT&#10;W5gaGtBAwQaaJn6uv1+hxUda9byVafUlkGnuuGtoQAMFGWia+AtTl5Ugv6bz5tZ0DabbtmDykvwS&#10;ziszY2hAA2UYaJr4qUV1D/1jmc9PZecHNnJt/rqQWPyFiX81oIFSDDRN/AzZzZ5+Q9gA1oHqppsZ&#10;r5+f1/oVGBrQQEEGmib+H6lLkr+K/KDGGZBknwYO3EGCoYHSDDRN/CrpH6ZiuQPPMXB7aZW0PBrQ&#10;wIsNzPbixXEv/Tf/8QDMB1+G2yB7/W/C5jAvGBrQQGEGmib+VtQnl+PmBpu5y26a+MtCfiX3JMiX&#10;wnkw3lief1hqvP/k9hrQQH8GmiZ+XiW/hJv76h0AH4ad4XJI5FAinX/jialsnDMFXx/PP7mtBjTQ&#10;v4Gmx/jr8VL1c/hLtL107r6bm2/2G7kV97dgEF9I/b6m22lg5Aw0TfzpbcZuZjmJHs6Ba6HfSJ9A&#10;bsV9Cmza4Z/mZt2cHdYv0GGdqzSggS4Gmib+lTx3leiZ3tbltXo9dCcbvA3ynPdDDiHq8UUWPlVf&#10;4bwGNDBjBpom/jt52STsIOKi1pMs1Jq+tO1JL2D5O23rspjDi/d0WO8qDWhgDANNE/8qnvdzcAS0&#10;76HHeMkZXn0i/xnaI52BJn67FZc10MVA0060nKdPZ1yO9Vft8jo+pAENFGSgaeK/nbrkmDwX5FwK&#10;X4LcUtvQgAYKNtC0qX8mdVsTdoH9YF/YGn4P9fj7+oLzGtDAxBpomvgpfa7CyzF+Lr/N8f6KLZjM&#10;UGS0X3vH3gw9kf+kAQ10NjCIxN+Apz4MVoN8CRwCl4ChAQ0UaqBp4v+QeqVpn7gQdoIrsmBoQAPl&#10;GmjauZekfwz2hDeDSY8EQwOlG2i6xz+VCu4Gt5ZeUcunAQ381UDTxN/0r0/lnAY0MFkMNG3qT5Z6&#10;Wk4NaKBmwMSvyXBWA6NiwMQflXfaemqgZsDEr8lwVgOjYsDEH5V32npqoGbAxK/JcFYDo2LAxB+V&#10;d9p6aqBmwMSvyXBWA6NiwMQflXfaemqgZsDEr8lwVgOjYsDEH5V32npqoGbAxK/JcFYDo2LAxB+V&#10;d9p6aqBmwMSvyXBWA6NiwMQflXfaemqgZsDEr8lwVgOjYsDEH5V32npqoGbAxK/JcFYDo2LAxB+V&#10;d9p6aqBmwMSvyXBWA6NiwMQflXfaemqgZsDEr8lwVgOjYsDEH5V32npqoGbAxK/JcFYDo2LAxB+V&#10;d9p6aqBmwMSvyXBWA6NioMTEnxv5i4/KG2A9NTARBkpL/IOR8DDcBdNhYTA0oIEBGygp8denbnvB&#10;yfB5WA8+A4YGNDBgA01/LXeQxflQ68m+wPRK2BGybm9I5EvqZc/PvfhPVYc8PvuLH3KpQAMl7WwG&#10;qSefw1n1+fszr/XcIAs/kc91Ci/+F5i3VYizmKZyVWIfyHweFx2M+mfgp+RBo6iSqtGTDOifF2o9&#10;z9O1afYOC8B9cDkcB+2RL4pV4Q9wT/uDk3h5c8r+KJw5ieswkUV/Iy++HJwE1WdqIsszyNe+eJBP&#10;NtHPdSoFyDd5tcefxnx9j8/iSEW+xM4dqRoPtrJH8nT5PGXHYbQZKOl4645W2ZZuTZdimt79Z1vL&#10;TjSggQEZKCnxf9yq09eY/jO8Gn7QWudEAxoYYgNJ+mcgTbSzoTruZ3bkwqZ+s7fcpn4zf7P8v6fw&#10;iovM8lct7wVN/GbviYnfxV9JvfpVMZ9kJox6PIWAtH6MGTOQvqE4TOvR0IAGNKABDWhAAxrQgAY0&#10;oAENaEADGtCABjSgAQ1oQAMa0IAGNKABDWhAAxrQgAY0oAENjG3g5WM/5CMaGIyBTreyGswz+ywz&#10;YuCl/NPNMB9MA2PGDMzFv2XIbq4+fTfMD3eCoYEiDeSDejccVWTpJkehVqSY18MKcDhkrH7YF4yW&#10;gRIv0hnlNyc3UfwJ7AIrww1QXWjyO+ZzxZnR3cCWPJy7OOWQaTu4Cn4F28B+YGigSAP3U6pqL1Wf&#10;drrfYJEVmOBCncDrfxM2gPj7Aqzemvd3GhCRcI//goeS/r6ZwnTqe8mNN43eBrKHfyvU7924Pct3&#10;Qb5UDQ0Ua2AJSvZx+CxkL/UqMPozkLvr5q662dufA7nZZuYPA0MDxRrYhJLlRiT5sP4BNoPcXnwt&#10;MHobyLH9krAp5CxJYkeo5p9f4R8NlGYgHXrnwx6QxF8FboRDwehtID35F8Ks+lWb3iUqcIvZCizT&#10;KBdpDiq/PHwbprdEXMP0DFizteyku4G0lJbrvomP2rlX1mcgp+5ugfx46PGQL4LdYCuwVx8JfcTp&#10;bJPTeNdCWk6Pw3OQyGlSQwNFGsgxfXWMn71XuBeWAaO3gTT1K2/t097/PSJb2OFR5hud5v77Ib8r&#10;MK1FvgyM3gYWY5OxfjYrh00GBkx8PwbDaCA9+1vCSnAU5IvgcjA0UJSB3SnNsz2ofmKsqIIXWJgF&#10;KdP1UDXz12H+MdgbjJYBe/XL+CjkwpwLWmTkWUbupaMvTdO0yp6A34DR20ASfHHYAW6DuPw5fAIM&#10;DRRrIL/nfgykuZrIyL18gHfOgtHTQPyd2toqYyIykm8qpAWQ439DA8UZSLKnyb9rW8mmsXxm2zoX&#10;Oxs4gNXpCN0T7oB9IK2pP4KhgWIN3EnJ0vT/CuwA34HsrdIKMHobSAspIx2rY/xMc7nzDmBooFgD&#10;76NkOaavf3DTWbVksSUur2CvoEgfhQPhw5BjfqNmIB1HRnkGcnXehpC9101wGuSKM0MDAzFg4g9E&#10;o08ywQayR7+9jzI4RL0lydN5fXxaZvEm7+L1LoNcipsOqYr/ZN7obOAZVlenQzPNMX0+29fBnyCn&#10;9E4Ho2XAb8DyPgpHU6RFIXuwhyDH+gnvHvOCh05/H2Dl+q0HtmG6PLwW8uWZy3OPgGXB0ECRBnI6&#10;L3uvjOQzZszAifzbWW3/misc8wWaPhMDA+7xy/oYpAPvlzB/WcWaVKW5jdLmAqccGp0NS8E/Qe5Z&#10;mBaUoYEiDRxCqXKMOh1OgB+1yD34jN4GMjrvesgeviKnR7cEQwPFGsixfPWBrU+9EUf/b1kOmTaH&#10;PWFbWAKMmgFP59VkFDKbjr30SK8GOU11LaSj70mwqYqEHpE9/tHwOshAnnrk8lxDA0UaSOKnmV/t&#10;7dPszw9E+CWNhD7iG2wTd+nRvxIuq8GsoYEyDaRJnwt10sl3IFwO+SDvDEZvA+kXOQsco9LblVsU&#10;YiAf1sfhqFp5si6dVT+vrXN2bAM78NDF4BmrsR0pp4ubiXgoSZ69e0brVZGm/sPVgtOeBtIPsjRc&#10;BekfeQyq2LqacaqB0gz8ggLlw5rj+o/A8ZAvg0+D0dvA4WwSX53o/d9uoYEJMpABJ+3nofNlkFNU&#10;Rm8D87JJzoZ0ovd/j8gW9hSX+UbPRbHeBstBjlcvgXT4Gf0byBfoGpCbmqSD9DkwNFC0gezd14aN&#10;YKWiS1pm4fanWEn0qrl/IfP5IjA0UKyBtSjZjVB9aDPNqb00YY3eBj7AJnF2NRwEP4On4AwwNFCs&#10;gQw6+ROcBNlznQ35IB8KRm8Dx7LJPTCltmk85uzIPLV1Iz3ruc6y3v5cO74K5Eab+9aKluRfs7bs&#10;bHcDOSuSKx2ryOnRfHnap9UyYuJXH40yps9QjAzXXaBWnLxHr4Lv19Y5O7aBaTy0HZwCaTXli3RH&#10;uBQeAUMDRRr4OqXK3ik90T+B+yE9+sfA91oswdTobCCDoI6GOKy4l/l8ARgaKNZAEr36wI41Xb3Y&#10;0pdRsDTpc1Zkd9gY5gejZsCmfk1GIbNvoBy5OWS3yF1mjLEN5Aszw5xvgHyRprPU0EDxBqre5/ko&#10;aY5XFym+xOUUMNfgnwz11tItLK9fThEtiQb+v4F/YNX5MAVuhXyAH4e0BIzeBv6FTeIsg3b+DXKt&#10;Qzr17gB79ZFglGkgnXoZm7855AP8XbgIvgxGbwMnsknGQtSTPMf6cZnx+wYG0gNqlGMg5/FXg69B&#10;flgjcRDki2C9LBg9DZzJFhnlWO+/WprlfBncDQYG6nIUMvEGch7/etgA3gO3Q5qp6Zn+DRi9DeR4&#10;Psf56QA9F1aHnMqbBjkdmqjO8b+w5F8NFGDgK5QhzdLnYE/YCXIe/+/A6G2g2/X48Rq+1PtphnuL&#10;+nHQcNd0ctXurRQ3w0x/D2n6p5f/AjB6G1iYTXpd0BS3YWTDxC/zrc/IvC0gTdajIJfp3glGfwbm&#10;YrMnIJ/vjeA+uAgMDRRrYBNKlnvop0n6B9gM8sFdC4zeBlZkk/STrAD1Zv++vf/VLTQwcQYy2izn&#10;8feAJH46pm6EQ8HobeDzbHIPrAqPQnrzvwG58abRMuDpvLI+CnNQnOXh2zC9VbRrmJ4BXpbbEtJj&#10;8noePw4WhbnhR3Ak5E5GOf43MODpvLI+BrlTzC2wFxwP+SLYDbaCfJiN3gauYpN0jlYdfNOY3x7u&#10;gvvB0ECRBnJMXx3j5zg/3AvLgNHbwBvZJDfhiLdzYIHW/GFMDQ0UbSDN/b1hf0iv9BQw+jewJJtu&#10;CtVZqx1r8/0/yxBvWYkZ4ioOTdVyWJaBPEZvAzn9uSXkuD6nQ7PXvxwMDRRn4GWUaD3ICL16p2u+&#10;nHeBdFAZvQ0syCbXQ3WYtA7zj0FaUIYGijKQpM+FONWH9SbmM3gnTdYzW+vt3ENEH/E1tslpvO3h&#10;VlgX4s4BUEgwyjLwLoqTpL8UMujkGciAk/TwZ/0V4Ok8JPQRJ7HNqa3tbmCazr6pEI+LgaGBYgzk&#10;Qpx8MF/bKlH2UFnOhTrp4Msxq9GfgQPYLGdFcoHTHbAPXAAjPTaf+hsFGsgovSR6mvaJIyDLm2fB&#10;GJeBDNLJSMf4q/gz8zuA0TLgAJ4yPgrV2ZV8UBP5oGbY6U+zYIzLwCNsnWvwt4GVIQN60n9yNxgt&#10;AyZ+WR+FkylOBp8sB/PD+VDFr5n5QrXgdEwDh/DI2rAepK/E6GDAxO8gZQJXrdX22m+qLd9Wm3d2&#10;bANpNeWL0+hioGpidtnEh2aBgTl4jZy+6xbZez3ebQMfe95Ahjx/HzIuPy2mOEsnaSLjIQwNaGAI&#10;DeR0aNWp1z4dwurOWJXc48+YN/+rXAM5V58hurPDEpDOvgchcc0LE/9qQAPDamA1KpY9/qHDWsEm&#10;9aqPCW/yPP6vBjQwiQyY+JPozbKoGtCABjTQ3UBuu7URvKb7Zj6qAQ1oQAMa0MCkNJBe/QzRzWW4&#10;uTCnDotGDDhyz8/BsBn4HBVKEz8DeJL8DttFgqGBYTdwAhU8C+y47vJOK6eLHB+alAZyE4781qCf&#10;7S5vn039LnJ8aFIaeIhSLw25HDe/nvMYVLF1NeNUAxoYLgOO1e/j/XSsfh+S3GRSGZiX0s45Rom9&#10;GUdLTO7uamhgmAzkZ8jSvM+FOmtCdm43Qe68a2hAA0NsYH/qlmvwq8tyL2R+qSGur1XTwMgb+AAG&#10;kvBXw0HwM0gr4AwwNKCBITVwLPXKjUqn1OqXFkBuYJrTfAYGPNfpx2AYDeQYPzctrSLDdtMKsDO7&#10;MuJUA0NmYEfqkyRPEz8/VHIwJPEvBkMDGhhSA2nFHg1Vx16m98IqYLQM2PTxozCMBvK5fgPk9uQ5&#10;lXceZESf0TJg4vtRGAYDGXq+Rh8VubSPbdxEAxqYJAYWp5z1pv1Y85OkOjO/mF6kM/Md+woz30B6&#10;8b/a4WXyy0Qbtdbf3eFxV2lAA0NkIOP1c1vtZyEj+HLhznxgaEADQ2pgS+qVO++kuX8ZrAOGBjQw&#10;pAZWoF6nQxI+Tf9PgoeySOgU9up3suK6yWZgIQp8O0xpFTw/ltnp14U/2HrciQY0MAQG7NUf55vo&#10;Hn+cwty8SAP5HM/dR8m8Jr8PSW6iAQ1oQAMa0IAGNKABDWhAAxrQgAY0oAENaEADGtCABjSgAQ1o&#10;QAMa0IAGNKABDWhAAxrQgAY0oAENaEADGtDA+A38LwwMCSCsco17AAAAAElFTkSuQmCCUEsDBAoA&#10;AAAAAAAAIQByDkNCVCcAAFQnAAAUAAAAZHJzL21lZGlhL2ltYWdlMS5wbmeJUE5HDQoaCgAAAA1J&#10;SERSAAABFgAAATgIBgAAAJ7r3AkAAAQNaUNDUElDQyBQcm9maWxlAAA4jY1VXWgcVRQ+u3NnIyTO&#10;U2w0hXSoPw0lDZNWNKG0un/d3TZulkk22iLoZPbuzpjJzjgzu/2hT0VQfDHqmxTEv7eAICj1D9s+&#10;tC+VCiXa1CAoPrT4g1Doi6brmTszmWm6sd5l7nzzne+ee+65Z+8F6LmqWJaRFAEWmq4tFzLic4eP&#10;iD0rkISHoBcGoVdRHStdqUwCNk8Ld7Vb30PCe1/Z1d3+n623Rh0VIHEfYrPmqAuIjwHwp1XLdgF6&#10;+pEfP+paHvZi6LcxQMQverjhY9fDcz5+jWlm5Czi04gFVVNqiJcQj8zF+EYM+zGw1l+gTWrrqujl&#10;omKbdd2gsXDvYf6fbcFohfNtw6fPmZ8+hO9hXPsrNSXn4VHES6qSn0b8COJrbX22HODblpuRET8G&#10;kNzemq+mEe9EXKzbB6q+n6SttYohfueENvMs4i2IzzfnylPB2Kuqk8WcwXbEtzVa8vI7BMCJulua&#10;8cdy+21TnvLn5eo1mst7eUT8+rx5SPZ9cp857el86POEli0H/KWXlIMVxIOIf6FGQfbn4v6x3EoQ&#10;AxlqGuVJfy6Sow5bL+Ndbaboz0sMFzfUH0sW6/qBUqD/RLOLcoCvWQarUYyNT9otuerr+VHFzhd8&#10;n3yFNquBf74NswkFKJgwh70KTVgDEWQoQAbfFthoqYMOBjIUrRQZil+hZhcb58A88jq0mc3BvsKU&#10;/sjIX4P5uM60KmSHPoIWshr8jqwW02Xxq4VcYxM/fiw3Aj8mGSAS2YPPXjJJ9pFxMgEieYo8TfaT&#10;HLITZO/62EpsRV48N9b9vIwzUqabRd05tLugYP8zKkxcU9esLA62hiPLKfsFXb38xl+xXOksN1G2&#10;4hmdulfO+V/56/wy9iv8aqTgf+RX8bdyx1rMu7JMw+xsWHN3VRptBuMW8NGZxYnFHfNx8eRXD0Z+&#10;lsmZ56/0XTxZby4ORqyXBfpq+VYZTo1ErPSD9Ie0LL0nfSj9xr3Nfcp9zX3OfcFdApE7y53jvuEu&#10;cB9zX8b2avMaWt97FnkYt2fplmusSiEjbBUeFnLCNuFRYTLyJwwIY0JR2IGWrev7Fp8vnj0dDmMf&#10;5qf7XL4uVgGJ+7EC9E3+VVVU6XCUKR1Wb004vkETjCRDZIyUNlT3uFfzoSKVT+VSaRBTO1MTqbHU&#10;QQ+Hs6Z2oG0C+/wd1aluslLq0mPefQJZ0zpu6w3NFXdL0pNiGq82Kpaa6uiIqBiGyEyOaFOH2m1a&#10;GwXv3vSP9Jsyuw8TWy5HnPsMwL4/8ez7LuKOtACWHICBxyNuGM/KB94FOPOE2rLbwR2RSHwL4NT3&#10;7Pa/+jJ4fv3U6dzEc6znLYC1Nzudv9/vdNY+QP+rAGeNfwGgn3xVUGD+bwAAIwJJREFUeAHtnQm8&#10;VVW9x1EeOIs5ISiESCg5ZKappUYkmFpqPYfMicwhS03N9FX28tPT9DmkWampYBpippWZ6RMVRRMz&#10;R3IIzAEQEJxnEQXf93fZCzenfc7Z5+59z733rN//8/ndtfbaaw/ru8/53zXtdXr0sJmACZiACZiA&#10;CZiACZiACZiACZiACZiACZiACZiACZiACZiACZiACZiACZiACZiACZiACZiACZiACZiACZiACZiA&#10;CZiACZiACZiACZiACZiACZiACZiACZiACZiACZiACZiACZiACZiACZiACZiACZiACZiACZiACZhA&#10;SxHoW6U0y5Ke1jJV8jnZBEzABJYQOJLYVPQ+moaOQsHWJqL0tMaFnQ5NwARMIIvA5iTKaTyIDkL3&#10;oHfRukg2Cmn/RHRZosMJbSZgAiUT+I+Sz9eZp1uRi1+OVAu5GfVEY9DO6BIkxyM7Dj2JXtdGykYQ&#10;753arozKIS2oTPS2CZhAXASupbiqoWyZFHt8sv1yEk4i7J/sUzAPKX81qSllMwETyEGglWos6eKe&#10;zsbuSM7kvmSHyjoDXYTUuXs0uhDthmTHoxXaYkv/2Z/N7ZdO8pYJmEBsBM6iwKp1TEDL1yj8M+x7&#10;G2mUqJbJ+eh8rrHUouR9JtDCBP6bsskJ/AWlnYqchzpqD0bB5hB5ImzUCO1YasDxLhPIItBKTaFh&#10;FPDkpJBvEcohyK5CN6LhaG+0MloP9UNnIJsJmIAJVCXwY/Zkdbx+NzlifUJ16Kr58x66BsnJ1DPX&#10;WOoR8n4TMIE2Z7JSAxzsWBqA5awmIAKt1BTK+0TfyJvR+UzABNpHQJ2aNhMwARMolYAdS6k4fTIT&#10;MAERsGPx58AETKB0AnYspSP1CU3ABOxY/BkwARMonYAdS+lIfUITMAE7Fn8GTMAESidgx1I6Up/Q&#10;BEzAjsWfARMwgdIJ2LGUjtQnNAETiHFKv5+6CWQR6EOiljPtaFvIBV7t6It09vntWDr7Cfj6XYXA&#10;OdzI0AZvZgvyP9DgMbPI/5UGj3H2FiTgt5tb8KGWVKR/lnSeljuN+1ha7pG6QCbQ+QTsWDr/GfgO&#10;TKDlCNixtNwjdYFMoPMJ2LF0/jPwHZhAyxGwY2m5R+oCmUDnE7Bj6fxn4DswgZYjYMfSco/UBTKB&#10;zidgx9L5z8B3YAItR6BVHUvfGk9KP1SW5/eEapzCu0zABGoRaDXHciSFnYrmomnoKBRMv718N9JP&#10;q+pdjbOQzQRMwARqEticvfolxAfRQege9C5aF8nORdp/IrouiW9PWM88pb8eoXj3e0p/BM/+U5Tx&#10;MjQyKevBhHIkhyTbzxOqFiPbBGnfBdqoY3YsdQBFvNuOpcrDb6W3mydTRinYbknkIcLl0ZpoSpL2&#10;TBIOSEIF5yG9Ol9p21QmeNsETKA2gSKOZTlOfUXt0y/Zu+eSWHMip3OZ3dF4dB8KzaF3iMsWLA56&#10;rJGECvZB6oexmYAJdCIB/bC6mhN51MzbVKes7mkCUk1FtgJS2s3awFQz0fb12khsZcJVMjSWNOW1&#10;0wGCbSkCbgotheODjSI1lrc5zfAPTtXjTOIrosuR+jLUMXo4+g5qlv03F9L1bkD/ieYjme71ZTRQ&#10;G1gIZy7ebPtb7cfiQ+0mldVREzCBWgSKOJZFnHhScvLtCLdCn0T3Jml/IlSe09AlSZygw2wYZz45&#10;OftbhOp0lV2FbkRXom+iH6DQb5K3Kcchtm5C4NPcpz5vzbBeXKRZtZZruNYPm1GoMq5RxLGkrz80&#10;2RhMGByLkj6BVkfroDmoI21fTr5McoF0n86jpMmxnIw2RqeghegMdBeytRaBlSjORq1VpLbS6DsU&#10;nW1CifVlVeforehiJAejvoknUVeyNbkZ9bnkNdV83MeSl1bn5xuVPC89s1aSvlPdxpYt6U4f4Tzq&#10;29CDHIEOQVuip9FeqCvZC9yM+lxsJmACHUSgrKaQbk8zW69G6mtR82cGuhO58xMIHWzf4PzfbvAa&#10;ajLo2bzb4HGaH/SvBo9x9sgIlOlYhG52osgwdnpx1VyTGrGfk1kd7Lc0cpDzmkAeAkWaQhpafgn9&#10;EX02iWs7SyTbTMAEYiFQpMaiEZjVkCaWadhNcZsJmIAJ9CjiWN6EX7rGo3h/FIaVNa9EI0LuYwGC&#10;zQRiIpB2DEXLfQwn0IxbNZFkJ6LH0A7asJmACcRDoCzHolGgs5GmzYcm0ePEVYP5EbKZgAlERKBI&#10;UyiNaQQbclJfQqEp9BPiq6LjkvA1QpsJmEAEBMqqsYSp9EMrmG3Ktjp2y7pOxem9aQIm0BUJlFVj&#10;0Ts36sy9FB2GZqFt0QboHvQKspmACURCoCzHoubP19BFaDgKpjc/R4cNhyZgAnEQKMuxiJam8+sF&#10;xK1RX6T3hCaj95DNBEwgIgJlOhZh06zbGxN+ci56MfFQpCaRzQRMIBICZTsWdeLuiNTPsjtSx63N&#10;BEwgMgJlORbVTtTHotrJ4IThQkItETk22XZgAiYQCYGijmUknCprJ3qlXk2fm9GuyGYCJhAZgSKO&#10;Ret5TEh4aThZa8tehu5GWknOZgImECmBsiauvQ6/F5Gm9NtMwAQiJ1DEsWgl/N2QFgvqh76P/on+&#10;jorUhDjcZgIm0J0JFHEs71PwP6M90AD0PaT+FS1NqfN+DsnppFfMZ9NmAibQ6gSKOJY0m7lsnI6G&#10;ouFoHNLEONVoNHEuj21MJjknHfsQmo3uQGOQRpuWRzYTMIHICaxG+b+JHqjDQc7oCqThadWCJMW1&#10;mv78ZFtp85CaWzpvM61Vf/5Da97u2EyQTbrWKK4TPketFF7cJH6lXKasGkvWzbxC4vloi6ydSZre&#10;ftZiUCPQuWg4+jBaDun3f1RLUf/NLmg8OgJNQ/VMx6oGpAl7aVN506rcn87ruAmYQDsJdHYnq14B&#10;2BVppXjVUrJMzSy9JiB9F8nJ1LJV2HkXUk1IDmoBkq2NVOtJm2pK+6cTHDcBEyhOoLMdi4an9ZvK&#10;eUyr1Knf5roamTdin5ouciqVtnmScBvhM0l8cmUmb5uACRQnULZj6c8tzUluaxjhkyjUGJLkpQI1&#10;RcrsM5nC+XTNJ9AQlLbgWI4jUXk098ZmAibQAQTU31CWHcOJ1P+xYnLCEwnVf1JrMe2w0n+636Na&#10;PDltzeAE9m6GnsrIFRyLaiyvoUlIjjCYajHvZEgjUjYTMIEGCJRVY1Ez5Ww0G6kG8hZ6HO2NfoQ0&#10;p6UZ9rPkIlmdsirrDHQR6ouORmo27YZkdyDde6XpB+8HViZ62wRMoDqBshzLCC6hmsaXUGgK/YT4&#10;qkhND4WqJdSzwWTYA6kmofOlTecpYnJyafsyGyORrrMI7YeyTM7n8KwdHZSmDudmmMrcEzXreqoN&#10;2iIhUJZjCTWEoXC7P8VOw8m9UKWTSGVZEu1H7B6koeIsK+JYdH01ad5FY5OT60ulGpa+YF3JXuRm&#10;VmrSDanW1gx7iYus0YwL+Rpdg0BZjuUuilN0Me3Pcg45Fb0GMAGV2bkq5zEcqdain4RdD8mRnYFs&#10;JmACXZjAXtybho/fT+kx4hoCzmOjyKRj18+TuU4eOSadq3cqn857LXobadj6GiQnU8+aPfP2DW4o&#10;zbAV4qqFNcvC56gVuKXL0K1m3pZVY9GH5mp0K9oaqXP0aTQZqfmRx3SsHIKmmv8SaTKbHECwf4RI&#10;jlAfrkrT/aj/Rs5ED0w1LJsJmEAHECjTsej21Ja+sZ33qXvRF14zcaVKC/04lemNbqtGYDMBE+hA&#10;AkUci+arzEKT0Hno96iarV5tRyp9JPGdkKrN/0JvIZsJmEA3JFDEsagGoXkfalr0SuIE7bYwErIV&#10;Z1CzxWYCJtBNCRRxLOqjSA8jp+PtwXEzB81B2yE7lvYQ9DEm0EUIFHEslUX4GAn7Ig0ZVzqZgysz&#10;Z2xrUpwcy2XoVPQcWoiCqVPYZgIm0A0IlOVYNC/kr6ja8G1ex7JlwmwAoWQzARPohgTKciwjKLuc&#10;ym/RH5Cmb2uEp55tToaz0B3ob2hjpGNtJmAC3ZhAWY5FzRbZ8Wh2WyzfHw1Pz0fHInUEL0D3Ijka&#10;SfNgXkM2EzCBbkRg2ZLu9XbO83f0LdQb5bWZZPwC0nskqr18B8kxjUaaDyPHcz86B+UZsiabzQRM&#10;oLMJlOVY1HHbB30PqSnzClItJohoTdO7PFPQL9A+SB25H0GHIqV/EfVDNhMwgW5AoKymkJzKhqny&#10;aruoPcEJpEuLnsjHm4AJNJdAWY5F7/ikaz+92M77jlAosWo9J4WNilD9MLOQ5rpMrNjnTRMwgRYm&#10;oFEhTe1X80dNG03LH43y2igyaiSpng7Me8KS8vnt5vrPpN4z02sazbK8n6N699zV9l/cLIBlXCdd&#10;yyh6vqs4wVFoLaTayhB0KVKHbh67k0xai+Vh9G20B7oIvYfU16K1VOagbyKbCZhABAQ0K1YeXksf&#10;bIrUFPoc0tIHGtnJ82byp8inc+hdobSp6XN7kqDag87ZTHONxTWWrlB7ibLGooltslORahyqscjJ&#10;qMbyIbQuqmdhQahBqYyqUa2DNBQtZzUIzUc2EzCBLkygrKaQRm9kOywOlvzVtl5WnLskpXrkHnYt&#10;QuOQnNLlaAYahrRP8120rMIjyGYCJhABAa30rk5bVRnvQ2PQzGT7asK8djQZ30bpquf9bK+HjkE6&#10;t2ovzTQ3hZZ+HulnkzfuztviDLtVU6jML+hHOdmzKP1hu5vtVRq8iCbHqeP2q0jxYGpSdYbZsSz9&#10;TNPPN2/cjqU4w27lWMqax6I+lB2ROl4Ho0HoXjQV6cOX13SsnIocyrIovO1MtO33iRTaTMAEujiB&#10;shzLCMr5M7QQ/RLdgRo1TdlXX8qaVQ48rkq6k03ABLoYgbIci5Y8UHV3C6T+Fr0v1Kh9lgPkVDSX&#10;ZQJ6HdlMwAS6IYGyHIv6UTTyczDaH81Dci4a5ZFtuDio+feFZO+xhE/XzOmdJmACXZpAWY5FNY0w&#10;l6U38QHtKLWGmFVT+TlSc0rOSbNug/0jRHKEup++SD+YVtnHoyaXakNvIJsJmEAHECjLsdzGvenL&#10;XMR0L3ICuyaqPNcylQlVtlV7ugsNRWqWLUCytZGaWdsg1aTOQccjmwmYQMkEynIs73JfRYcUR3KO&#10;nZLz/IuwPb8rpNm7Gh6WU6m075Mgp/Jf6NPoO0iORu8o2UzABEokUJZj0Rf6yBr3VWtfOGylJKIh&#10;6/b2sUzh2CeRZgIPQWnbj43H0f+iTdAX0VdRcCyqKamGU2mDKxO8bQIm0BwCo7iMmjHVlOcuVifT&#10;bHRAnsxV8uitaDnLm5DuRf09suWRtm/RBtYHaft6bSSmPp1q9690NaWaYer7qXUf3XFf0dpsI9zr&#10;fRa7Iz/d88WNQOjsvGXVWNSxum+qMHphsD86EZ2USq8VVf456DJ0KtIrAgtRML1BXc9+lmSo7I9Z&#10;I0nXSJVsweKgba3dJNq2vIMcUKVppEtD4TYTMIGcBMpyLHO53m8zrql+EnWQnp+xrzJJjmXLJHEA&#10;oVSWaekGWajBhDD9n/SaxVn+7e92pNix/BsWJ5hAdQJlOZZqVxjEjvWRhnifRbVMfR1DamUosE8v&#10;Nr6MBibnCOHMAuf0oSZgAlUIlOVYduD8V6Su0ZO4OmNXRa8g9V9k2Qokqrmjpom+/E+ieqbzvlkv&#10;U8b+K0nT6nM/QBodkqXveXGK/5qACRQmsGzhMyw+gfom1ktJNZQV0VS0D9K8kSzbjETVZC5A22Zl&#10;SNLUdNkeqUn1RJLWaHAyB0xCp6Cd0RnoLmQzARMomUBZNZZbuC/VPtL2LhuqjdQyDQ+fhU5A30DP&#10;o+noGfQCUqernJTWYJGjehhp5KeejcrIoHMPR2si1XhUQ7KZgAl0AIEijkVf9Fk570lDyVk2n8TT&#10;0IVIDuMzSLUYzWUJ9hwR1SxUW9GENg29FTE5LJsJmEAHEijiWJbhvlYr6d7UsXpy6lyhWaVmjx1B&#10;CoyjJtAdCBRxLGpOlNVHU8lKNSHJZgIm0A0JdJRjSKMYmt5w3ARMoPUJFKmxVNI5moR9UZgjov2r&#10;JFKzyWYCJhAJgbIcyzB4hen04V2MUBu6OxKWLqYJmEBCoCzHsmlyvi8S7oJWRho+HoNcWwGCzQRi&#10;IhBqFUXLHBzUg5xIU/NHIg0lX4b2RpqBazMBE4iEQHAIRYv71+QEmkF7KOqLLkUboXdQ0bknnMJm&#10;AibQXQiU5VhmUuBzkd5Onof+gA5Est+i19ti/mMCJhAFgbIcyxBoTUCaRSs7AF2LNPHtRmQzAROI&#10;iEBZjmUwzG5Ac9F49Bs0DtlMwAQiJFBW5+3jsPs9UiftcUiduFpVTos86SVCmwmYQEQEynIs02G2&#10;J1oLaRTod0i1mDOR3lS+Ce2KbCZgAhEQKMuxBFRvEZmEbkePIFlPpGUMrkcnIJsJmECLEyjLsWjq&#10;/uHoVjQHnY+2ROq4VQ1mNHobKY/NBEygxQmU1Xm7LZy0popM/S2aw6IO3NkomJpCw8OGQxMwgdYl&#10;UJZjURNI0/flULQoU5ZdQOJFWTucZgIm0FoEijoWNYFkWmLy2LbY4jeak+iSQBPkbluy5YgJmEBL&#10;EyjiWFaCzGs56fhFxJygnM0EWoFAEcei938WpCDIefRCWpH/vVS6oyZgApERKDIqpH6V5VIakLAb&#10;m0oL+5NdDkzABGIgUKTG0h35VDpS1a5sJmACJROo/KKVfPoudbpvcTcLK7R7l7pD34wJtAiBojWW&#10;MCokHFo1TtYbpdOV1hWWTdCPnqmGMk43lNjMEHFoAiZQHoEijqXaqNCB3J6Utq4wKvRxbki/U6TZ&#10;v3Iw6Y5nNm0mYAJlESjiWCpHhcq6p444j8q5CZJDeTW5wHmEJyCVQ3YxyvoBti3a9vqPCZhAbgJF&#10;HEsYFcp9sU7MqKUbZiA5lUuQalTHoyloHJLthtZui/mPCZhAIQKxdN5q6YYN0SeRXiv4LpJ9fnHQ&#10;9rc/f+VoK6WajM0ETKABArE4lkEwORbpZUlZqKnJ4QSrHDEK22o+2UzABBogEL5gDRzSLbNq7d2T&#10;kH5g/sfoMCT7/eLAf03ABMokEEuNRX0rciYa9h6HPo6OQvchmwmYQMkEYqmxCJtqJ5KWz3wRuYkD&#10;BJsJdASBmBxL4Pd8iDg0ARPoGAKxNIU6hp7PagImkEnAjiUTixNNwASKELBjKULPx5qACWQSsGPJ&#10;xOJEEzCBIgTsWIrQ87EmYAKZBOxYMrE40QRMoAgBO5Yi9HysCZhAJgE7lkwsTjQBEyhCwI6lCD0f&#10;awImkEnAjiUTixNNwASKELBjKULPx5qACWQSsGPJxOJEEzCBIgTsWIrQ87EmYAKZBOxYMrE40QRM&#10;oAgBO5Yi9HysCZhAJgE7lkwsTjQBEyhCwI6lCD0fawImkEnAjiUTixNNwASKELBjKULPx5qACWQS&#10;sGPJxOJEEzCBIgTsWIrQ87EmYAKZBOxYMrE40QRMoAiB2BxLT2B9GCm0mYAJdBCBmBzLSBg+h6Yj&#10;/bbQKGQzARPoAAKxOBb9MNslaD46CL2dbMf4g20U3WYCHUsgli/WdmAciE5Bl6Mh6IdoBzQRyao1&#10;j4LzVVgtT9sJ/KcmgWaxC8+r5s10w53LcM/NYig8C4swisWxDEggzUrCmUkY0rU5B62dpGcFz2Yl&#10;Oi0XgdXJ9V6unM5UjcDX2SE1y4ZzoUntvVgsjmWNBNA7SbggCUO6Nv+M+iTp6WB9Nvqi+1ArfTn2&#10;pDxyppORrXEC63LItuheNKPxw7v8Ef6N8xyP6EDyvI8OS/IemmwrPVYTjz/GWvgSyr0H5xDDmD9D&#10;VTG2anu0ssCzk4SBSRiaQM9UZvS2CZhAcQKxNIXuAJWq/WqjPpWE6me5E9lMwARKJhBLjeVduB2A&#10;1LM+BvVGcjKt1GdCcWwm0DUIxFJjEe2JqF+iuYSLkM0ETKADCMTkWIRPnW1qEtl69NDI2EKDaDcB&#10;fZZUE/Y/qHYj9IEmYAImYAImYAImYAImYAImYAImYAImYAImYAImYAImYAImYAImYAImYAImYAIm&#10;YAImYAImYAImYAIm0IUJ9OTeYnk/rKMeg94zs5mACaQI7ExcrzRsnUpztDECY8k+GclJ26oQ8H+v&#10;KmBaNFnvt+hFzBVatHzNKJYYDkJ6U95WhYDhVAHTosmDKZdWjdsATUAvIb1IJ7sYPdAW859aBLSk&#10;56/RPPQ39CYKL3MeQdxmAtERUFNI/3GztFd0NNpXYDWFsvgpzZYQcI0lro/CShR3QJUia/nO16vs&#10;c/IHBNSUzFp0XTmmfpAt7pg7oOJ6/mr2vIA2QaOQ1mSRM5mG9GNutvoE3iCLmO2EhqO70SroUWQz&#10;gWgJXErJQ1X+NOJXoDtRbIt+UeR22Voc9TQKDLci/hY6HtlMIEoC21JqfSHORuORHMuBSKugbY9s&#10;9QmcQ5ZX0AFIQ/fboGuSOIFNBDzcHNfn4KMUV82hk1D4SZRxxDU6tDmy1ScghhPRb5Caku+gC5H6&#10;XvTDdjYIuPob18fgcYrbC/0CfQjJyZyP1kDueARCDlN/1NfR0Wh5pL6qL6OXkYagbSYQJQH9pw39&#10;AyG8jjTXXvN9HFQrmY4CO4VqSo5GtoSAh5vj/ChoPov6W9TpeCOagmz5CaxI1v3QUKTRoP9D+kkZ&#10;mwmYgAmYgAmYQBEC93KwfvWxljRV3ZZNYAOSa7EL+7KPjjDVnbdxPPSHKaZGL2RDkPoJNFSqd1w0&#10;E/cRNBPZsgnMJ1nvBQXbhoj6pP6JBqKV0Q3IZgJREliPUr+KvpAq/e7ENS9jUCrN0eoENCL0DNJI&#10;mqw3Gotu0YbNBGIkcBCF1tyL8KUQAzkbDTv7zVzRqG9/IctNFdmOZFujQ2tWpEe76aZQXI9+FsXV&#10;PBYNL1+JVJ3/CtLnwE0hIOQw1VYOQ5egO9GHkea0vI5U87OZQJQExlFq/XdN69dRkmhfodflsKdQ&#10;mt+bbO/dvtO15lGex9Kaz7VeqdT5GKbw309co0a2/ASWI6vmAg1CL6CJSJ3hNhMwARNoF4H+HKU+&#10;lmeRpvGnxabNBOIkcCbFno704mH6S6HRIVt9Ar8ii5pBzyEN0z+UElGbCLjzNq7PwY4U93ikqfx6&#10;u1lhsHQ8pDn8dwLqY5mAPo/kYGwZBOxYMqC0cJKq8RpuHoz8Jm77HvT1HHYQ0oiaJhjaMgjYsWRA&#10;aeGk2ymbZuBq7Vtb+wios3YoegxNQxoRCrZviMQe2rHE9QnQ+iGa3q9RII0GqZ8lVOfPJX4PstUm&#10;sAu7V08kB5M2O5Y0DcejIaAhUjmSLO0VDYViBe3D4etUUbEzt9DRnsfSQg8zR1E0/0Irx6kptFmS&#10;XzWYN5Bmjc5P0hzUJ6CXDzdBGnb+B3J/CxBs8RLYlaKrnyDUWl4k7qHmxj4PPyX7ohRDNSH1lrjN&#10;BKIkoOUSVDORYxmL9L6L5mPoPRd/MYCQw/Ynj5zyo+gsdAPSSNvNyGYCURJQP4q+FMNTpd8qSRud&#10;SnO0OoHfsUtzgHqnspxBXDWYVVJpUUc1Fm+Lj4Bm3AZTDUbOxv1tgUj9UDU8LTURTDzNMNBwGB0B&#10;NYXUyaiVz05EmoWrjkf9t90A2eoTOIIsciJaeuIQpP4WORYN4dtMIFoCmmvxHtKXI+jwaGk0XvCe&#10;HDI+xU4M56GNkC0h4OpvnB+FgRR7BJKDmYyeQrb8BNSF8Am0NXoS3Y3UpLQlBOR9bfER0Cpy6nx8&#10;DT2D/AIiEBow1VJWRgo1wqbOXDUxbSYQLQH1q2giXGgGKf69aGk0XnBNLrwRBX4KZ6BPI5sJRElg&#10;S0qtL4JqKRei85GaQUrbHtnqEzidLOL1N6T41UijRKq1uGsBCLb4CIymyBoBSnc0DmBbQ6dHIVt9&#10;An8hy0MV2Y5mW85mnYr0aDc9jyWuR/9Xiisnslqq2FqjRV+KO1JpjlYnMJFdfVB6ZYCBbGsm7lxk&#10;g0AajoHEQUDLJdyGJqEV0LZI1Xj915Vp6PT7bTH/ySKgpqMcs5qTctSbog2RmI5BsuvRH9ti/mMC&#10;ERDYmTKqdlJLj0fAoUgRx9bhJ7anFLlAKxzrzqZWeIr5y6AaSr862dVU0n9jWzaBtUiu906QZuJK&#10;NhOIikD4Ygyj1HshN4kbe/yBn/ootQyFRttsJhAtAX0RrkWayzIKhSaR3hey5SMgZ6x+FnXYXoQC&#10;wx8St5lAlAQ2o9T6ImhNkavQIvQtpOaP9tnqE/gfssxBcjCasfwwOg9NQzYTiJLAQZR6JlLN5SX0&#10;AJJNRUe0xfynHgGN+JyNQo1Ps5aDw16z3sGx7HfbOpYnvbicjxGsjQ5DWvv2EvQZNAS5OQSEHCaG&#10;H0dhMtztxOWwtfat3huymUB0BFRTmY7UHNKXQPMvbkWzkF5MtNUnsB1Z1HQUw4lo9ST+C0KbCURL&#10;YHlKvidaNSHwJUJ9OWz5Cajj9gsoTNf4eiqe/ywtnDOAaeEiumgmUDqB5TjjPugj6FdoDTQF2Uwg&#10;agLDKb2m7WsOxiaoJ7LlI6AJck8jNYWkrZBGh45HNhOIlsCllDx8KU4jfgW6E7kjHwg57BzyvIIO&#10;QBp23gZdk8QJbCYQH4FtKbKcioZLxyM5lgOR5rNsj2z1CdxElj8k2aYTaoRoRySufZENAholsMVD&#10;4KMUVSMaJyG90Swbh15Cm2vDVpfANHLshI5G6gjXfJZTkd4NmodsJhAdAdVK9J91DNJ/Xc2+vRAp&#10;bSSy1SegWsl0JGZBqvGNRjYTiJbAbyh5+EKE8DrSXHvN95HoTbYV0aHoTDQahclyRG0i4OHmOD8H&#10;O1Ns9bdoNEMLQ2uoVJ237yFbbQJj2a2lPVX7W1g7q/eaQOsT+BBF3AMNqSiq5mD8GmnSnK0+ATUj&#10;NRokR2wzgagJDKP0r6LQ9NGokGwXpHVala51WWz1CcgBv4GeRFcgLZ1wQSICmwnEQ+BKiirnof6V&#10;W9F8dDhSp6PSVb1fFdnqExCr4KArw/pHR5LDfSxxPOjJFHMFpDkXGiJ9E6mz9jn0NXQDsuUj0I9s&#10;fVAvtC56DWm4XjZ1ceC/JhAHgQco5sRUUfUDW6rKe0JXCkqDUc37UY1FM3FtFQQ8xFgBpIU39SUI&#10;tpDIn9C8kODQBMok4J7tMml27XNtye3dndziyoR7Iw05B/sBkXStJqQ7NAETMIFMAmoKVXY0Vm57&#10;VCgTXdVErdT/eaQ5LbYKAu68rQDSopv6EvSsUzZ16Oo9IpsJmIAJmECTCfTnejehZ5FePEyLTZsI&#10;uI/FnwMTaIzAj8iuN5qfR7ORX4MAgs0ETKAYges5XDUWdyPU4Ojh5hpwvMsEMgjIsWiWsr87GXBC&#10;kptCgYRDE8hH4AWyDUWPoWlInd7B9g0RhyZgAibQCAG/K5SDltuJOSA5iwmkCOg9Ib13lWV6U9wG&#10;gXpzGwzJBExgaQLvsKllE/Qjbx9Ldj1NqPevbCZgAibQbgI/5chFKMxevof4gHafzQeagAlET2B/&#10;CMihPIrOQlpyYgG6GdlMwARMoF0EfsdRmhjXO3X0GcRVg9GrEzYIeCzeHwMTaJyA+lPS71VpWr9q&#10;MR4MaZyljzABE4DAEUhORD+ZcghSf4scy73IZgImYALtIqCR1PEodNwq1IJZXj4BCMFcdQskHJpA&#10;fgLqQvgE2hppiU8toKUfirclBOxY/FEwgfoE1FG7cf1sPR7MkcdZTMAETKCNwAb8TTd9qsWNKyHg&#10;lxD9UTCB+gTUOfuTjGxaR3hUku7p/BmAnGQCJpCfwGpk/SXSrx1IivdBNhMwARNoF4H9OEq1EzWH&#10;tEj5J5HNBEzABNpFQMPJ+nkUORT9+uExyC/xAiHLPCqURcVpJrA0gfXY1LCyRodkdyFN66+0fSoT&#10;vG0CJmAC1Qh4VKgamSrprrFUAeNkE0gR0PdEvx5Zz7wmSz1C3m8CJmACJmACJmACJmACJmACJmAC&#10;JmACJmACJmACJmACJmACJmACJmACJmACJmACJmACJmACJmACJmACJmACJmACJmACJmACJmACJtCt&#10;CPw/5TehaD5i034AAAAASUVORK5CYIJQSwMECgAAAAAAAAAhAL0+2p7/IwAA/yMAABQAAABkcnMv&#10;bWVkaWEvaW1hZ2U1LnBuZ4lQTkcNChoKAAAADUlIRFIAAAEGAAABPwgGAAAApEBtWQAABA1pQ0NQ&#10;SUNDIFByb2ZpbGUAADiNjVVdaBxVFD67c2cjJM5TbDSFdKg/DSUNk1Y0obS6f93dNm6WSTbaIuhk&#10;9u7OmMnOODO7/aFPRVB8MeqbFMS/t4AgKPUP2z60L5UKJdrUICg+tPiDUOiLpuuZOzOZabqx3mXu&#10;fPOd75577rln7wXouapYlpEUARaari0XMuJzh4+IPSuQhIegFwahV1EdK12pTAI2Twt3tVvfQ8J7&#10;X9nV3f6frbdGHRUgcR9is+aoC4iPAfCnVct2AXr6kR8/6loe9mLotzFAxC96uOFj18NzPn6NaWbk&#10;LOLTiAVVU2qIlxCPzMX4Rgz7MbDWX6BNauuq6OWiYpt13aCxcO9h/p9twWiF823Dp8+Znz6E72Fc&#10;+ys1JefhUcRLqpKfRvwI4mttfbYc4NuWm5ERPwaQ3N6ar6YR70RcrNsHqr6fpK21iiF+54Q28yzi&#10;LYjPN+fKU8HYq6qTxZzBdsS3NVry8jsEwIm6W5rxx3L7bVOe8ufl6jWay3t5RPz6vHlI9n1ynznt&#10;6Xzo84SWLQf8pZeUgxXEg4h/oUZB9ufi/rHcShADGWoa5Ul/LpKjDlsv411tpujPSwwXN9QfSxbr&#10;+oFSoP9Es4tygK9ZBqtRjI1P2i256uv5UcXOF3yffIU2q4F/vg2zCQUomDCHvQpNWAMRZChABt8W&#10;2Gipgw4GMhStFBmKX6FmFxvnwDzyOrSZzcG+wpT+yMhfg/m4zrQqZIc+ghayGvyOrBbTZfGrhVxj&#10;Ez9+LDcCPyYZIBLZg89eMkn2kXEyASJ5ijxN9pMcshNk7/rYSmxFXjw31v28jDNSpptF3Tm0u6Bg&#10;/zMqTFxT16wsDraGI8sp+wVdvfzGX7Fc6Sw3UbbiGZ26V875X/nr/DL2K/xqpOB/5Ffxt3LHWsy7&#10;skzD7GxYc3dVGm0G4xbw0ZnFicUd83Hx5FcPRn6WyZnnr/RdPFlvLg5GrJcF+mr5VhlOjUSs9IP0&#10;h7QsvSd9KP3Gvc19yn3Nfc59wV0CkTvLneO+4S5wH3NfxvZq8xpa33sWeRi3Z+mWa6xKISNsFR4W&#10;csI24VFhMvInDAhjQlHYgZat6/sWny+ePR0OYx/mp/tcvi5WAYn7sQL0Tf5VVVTpcJQpHVZvTTi+&#10;QROMJENkjJQ2VPe4V/OhIpVP5VJpEFM7UxOpsdRBD4ezpnagbQL7/B3VqW6yUurSY959AlnTOm7r&#10;Dc0Vd0vSk2IarzYqlprq6IioGIbITI5oU4fabVobBe/e9I/0mzK7DxNbLkec+wzAvj/x7Psu4o60&#10;AJYcgIHHI24Yz8oH3gU484TastvBHZFIfAvg1Pfs9r/6Mnh+/dTp3MRzrOctgLU3O52/3+901j5A&#10;/6sAZ41/AaCffFVQYP5vAAAfrUlEQVR4Ae2dB9gcVb2Hw41JKKHXACkgTYoFQSKChCpIMYh6FQiC&#10;CAEjyOWx8CDqFaOgXFCBC4JEMDaKVwOCSJEACQREkGZBICSQ0JsgJUDi/f3COTqs37flm9nZPTvv&#10;/3neb8rOzpzz7n5nz5xzZmbQIAIDGMAABjCAAQxgAAMYwAAGMIABDGAAAxjAAAYwgAEMYAADGMAA&#10;BjCAAQxgAAMYwAAGMIABDGAAAxjAAAYwgAEMYAADGMAABjCAAQxgAAMYwAAGMIABDGAAAxjAAAYw&#10;gAEMYAADGMAABnrUwLrK16g+8jZY60YLTwkMYKBCBsYpr6+JaTV53kXLT4l/hOnONa+ziAEM9KiB&#10;Dylfjwn/82cLhjdpea6YJw4Q88Oy1xMYwEDBBrrpH2sv5e0i8SuxZ00+t9GyTy0mi6lifXGc2FZM&#10;FyuIsaK/eEYv3Nzfi6zHAAbeaKCbCoaHlbRx4nbxrHCtIcbIMPNQmD4YpmuH6caaXh7m+5rM1EoX&#10;IgQGMNCEgW4qGH4f0utff8cSr08W/105zC8I01fCNK6/X8uHhnW1k1NqV7CMAQzUN9BNBUO9lD4d&#10;XhwapsPC1I2RDrdLfH/x3L//+ca/r2INBjBQz8B/1Huxi15zY6Nj9OuTQbWnFmE1EwxgoFcN+FSi&#10;tldiiNa5DeIR8QnhgmKOaGY8wxPaboYgMICBJg2kUmN4VfnZXzi9U4RPKQ4WCwWBAQxU3IAbJNcU&#10;rRRo1Bgq/qUh+60bSKXxMebMpxg+pSAwgIE2GkitYGijio7uegcdfdkSUuDxIdeVcBwOkbgBCobu&#10;+ADfrmSs2mJSDtH2/XXR9rcrN9pSMPRnh/WVMtCrbQx/rtSnSGZLNdBKI16pCeNgGMBA5wxQMHTO&#10;PUfGQNcaoGDo2o+GhGGgcwYoGDrnniNjoGsNUDB07UdDwjDQOQMUDJ1zz5Ex0LUGKBi69qMhYRjo&#10;nAEKhs6558gY6FoDFAxd+9GQMAx0zgAFQ+fcc2QMdK0BCoau/WhIGAY6Z4CCoXPuOTIGutYABUPX&#10;fjQkDAOdM0DB0Dn3HBkDXWugqPsx+IEvfpLUpgHfW8DPerhX3CR+JF4WBAYwUAED6yuPPxa+Katv&#10;u2Y8/6RwQRDX+bkPx4r4MBnNlhbcj6E01RwIA4MGbSIJrwnf0v1ksZ3w8yWztZA1tLyb+LZ4SDwq&#10;yg4KhrKNc7xKG/DdmncVg5u04ALDpxtlBwVD2cY5HgZKNjBEx1uxxWNSMLQojM0xkKdXYknp8zMl&#10;myGvaafzHPF44EpNNxAEBjDQZQaWUnoWNUnepO+hHbgh8zSxr/BTr88WzQQ1hmYssQ0GMgby1Bhe&#10;0n78/mbIHHJAs769uuMs8VMxV8R1miUwgIEiDWR7EPLudx3tYLxYS9QWOEfn3PlUvd/Prvy5mCPc&#10;+3GMiOFu0+PiQs20jAe51BySRQxgwAbcLekqexy3UDv1NnliJb35GuExEs+Ip8TOIsbWmqk9ZnZ5&#10;Rtywh6Y8V6KHPsxuy0pRNYbtlbFVxMXCDYPPiyLjq9qZj/EucZeYJS4UHmHpsRQ3i+VEX/FAXytZ&#10;hwEMtN+Af739C71umw51nfbrBselw/5/rGmzx6PxMUhjgoFmDRRVY3A1/wrhXoPThYdA+5c8xp1x&#10;ZoBT1wjeK7x/1xbcS+GnXs8VBAYw0KUGhildl4vseX12Pm+y3TXq7kmPY3hVXCJ8WtFMUGNoxhLb&#10;YCBjoKgaw47ap4dHu1HQV1S+KIoMd40eKg4X7mV4VhAYwECbDBRVMAwP6fOv+Ow2pdW7da8EhUIb&#10;BbNrDNhA7XiDgVq5Wm+cL7YZ6A54HwYw0D0GiqoxjFCW3Bh4npgs3BbgX/cYW8UZphjAQPcbKKpg&#10;WFNZ3TJkd6SmhsAABhI1UFTBMFP5Xy9RByQbAxioMZCnYHir9uU7M10fuElT9x4QGMBA4gbyND76&#10;mgUXBEcJD3Byb8EN4gSxm+hviLJeIjCAgV434MLFtYdPiwuEGyE9uMkjH28VrlX4IqhOBQOcOmWe&#10;42KgxoDbGw4SPxAe8LSJ6FRQMHTKPMdN1kCeNoZspl1j+FJ2RWbebQ/7C191OT2znlkMYKDHDcSr&#10;K7PXR/Q1P6EDHqgxdEA6h0zbQJ7Gx2zOZ2phmvC9Ej4jxgtf9OR2hkPEf4pHxCRBYAADFTEwVvl0&#10;DaF2hKN7K64Vju+JRxfPlfuHGkO5vjlaDxgoqsawUXAxOuPE+/Yt394uhoh1xMuCwAAGKmJgY+Vz&#10;ofBdllxLmCoeFK5F+AYue4f5SzUtO6gxlG2c42EgY+AIzXvAU7bR0eMY1hZHid8L1x7KDgqGso1z&#10;PAzUGPDFVB8Q+wrPx2j1sXLxfUVMKRiKsMg+KmWgqHEMluaxDC4QfLdoty/sJGJ8Is4wxQAGqmPA&#10;pwvPiexpRHa+kyaoMXTSPsdO0kBRNYbtlXvfi9HXSvyfcCOkCwYCAxhI0EBRBcNjIe+f1XRegh5I&#10;MgYwkDHgtoAi4jrt5GYxSQwtYofsAwMY6JyBogoGNzyuII4RPo14Vvi+jxHNEhjAQCoGijqVcKGw&#10;YSbTy2fmi5x1QTZCzC9yp+wLAxh4o4GiagxXabfeV3+88agDW/qo3vaUcBvGPWIHQWAAA11mYCml&#10;x4+mayWWaWXjzLbrad5Xat4mDhQPCT8PcwnRKOiubGSI1zFQoIEttK+nxZli6zr7dWPktuIM4du+&#10;DSS+pTe5+3Ob8Oa3aLqpGByW600oGOrZ4TUM9GEgTxuD773gf9jPi8OE/wHnCP+aPylWFm4P8PUR&#10;Swtvf5QYSLw5vMmXdf+vcPfoEcIXbjneLdwz0lf4yk4CAxgo2YAbHv9bTBduA8iOePQ/8JVivGim&#10;2q/N+owZWuv93iG+KFzw/FbEcA3CV272xQKt9/t7Lf7caxkiP71twMOjx4pVCszmxdqXC4Y9wj59&#10;52nXFnysRsGpRCNDvI6BGgN5TiVqdvXPxXmaM0XGA2Fny4TpC5q6B2SMKPpY2iWBAQykYGAzJdI1&#10;hj+JSWKu8OCp4aJRUGNoZIjXMVBjIM95f82u2r7om8qeIlwYuHdjgvDdohqFC4a/iG0bbVjA6+41&#10;cRrLiKV0EN8Yp4yYqoOcXsaBOEZ1DBRZ+AyWNt8AppV9llljcBuIaza9xjeVJ6JCBnye3q5YXTv2&#10;tRP3FXgANzi6tuB/PAIDGGiTgaIbH/1LvqOYKHyLN8YQSAKBgdQMFFUwrKaMHyTcDvDmIMG/7r8W&#10;fn4lgQEMJGQgb8Gwk/J6qPAAplg78ENsXThcLXYXBAYwkJiBPAWDW8V9VaXjb+IC8UNxo3hZEBjA&#10;QKIGimp89I1gnxS+qIrAAAYSN5CnYHAf+p7Cw5V9sdSxwuP3bxF5aiJ6O4EBDHTSQJ6Cwen2RUtu&#10;Xxgp3DXp9oUthMcb7CAuER8WBAYwUHED2yn/U8WLIg706aQSBjj963OIn0erUwY4dfIb3IFj563y&#10;L9tHmm/TOuNTC9cWPi4IDGAgIQN5Cgb3SrjRkcAABnrMQJ6CwdXRVzI+POrRYxkWidcy65nFAAYS&#10;M5Cn8dFjFXwz2MhaIe/nZtbF18JLTDCAgRQM5CkYUsgfacQABgZggIJhANJ4CwZ63UCeNga7yfZK&#10;xHm3M8T56O/5OMMUAxjofgN5Cob+eiUOULZNNtwwSWAAA4kYyFMw1PZKJJJlkokBDDQykKdgiL0S&#10;jY7B6xjAQGIGaHxM7AMjuRgowwAFQxmWOQYGEjOQ51QisayS3B42sL7ydnxJ+fOtCuMNiko6ZPmH&#10;oWAo3zlHLN7AfO3yxBZ3u5O231D4IcmtxLxWNk512zIKhg0k568FClpS+/I9JR8SXMRVoNiEd+VL&#10;/P3A41ZiPW3sBzK3+r5WjpHstkW2MRwhC7OES2/jktX/uPeIIsMPtL1bvK/InbIvDGDgXwaKqjG4&#10;SnZq2K3HN5hY6LiwKCpcGBxW1M7YDwYw0LeBogqGzcLu99J0V7GcmCimiKJGPa4Y9uc7Mq0qsrGy&#10;FsZlV2Tmh2XmmcUABpowUFTBEPfzBx1zGfEd4QFQvp28HzpziMh7vcRp2odrIV8TsXai2cWxof7+&#10;PMwzwQAGchqI/9A5dzPohrCDMzU9WKwmfF+GjcQCkTf20Q72E3uK5fvYmRs39+9jvVc5TQQGMNCC&#10;gaIKBvcQuFHwXeJx8QsRL6Q6X/N5agtL6/3fE27EXEW8Wzi2F38Rdwk/0+Inoq9w7YXAAAZaMFBU&#10;weBDHi38j+uYIKaJZ8TlIk+4vcL7Na6FxDhcMw8KFwwEBjBQoIEiC4Z1lK7xwrd4iz0STuqOwoXG&#10;QMO1gY0zb/bphG9n7n1OzaxnFgMYKMhAUQXDGkrP70SsMdQmL0/B4BvL+glXMTYPM/M0fSquZIoB&#10;DBRnoKiCwef7LhT8uLorRZ42Bb29brgtob/2hLpv5EUMYKA5A0UVDK7uO1wzmL14jj8YwECyBooq&#10;GK6RgSvEaeJ08ZjIPlviTi0TGMBAIgaKKhi8Hw+Dfn+gNvtL1K5gGQMY6F4DRRUM7nnwUGg3Bt4r&#10;fLUbgQEMJGqgqIJheMi/BzjRxpDol4FkYyAayI43iOsGMr1ab5ovthnIm3kPBjDQXQaKqjGMULYe&#10;FueJyeJxsVDE2CrOMMUABrrfQFEFw5rK6pYhuyM1NQQGMJCogaIKhpnK/3qJOiDZGMBAjYGiCoaX&#10;tN/7a/a9tJZ9T4ZFNetZxEA9A9vpxTJqnL62xxfo7V8vMQW+don29VyB+2vrrooqGJzILYR7Jc4Q&#10;3xKThEXsI24UBAaaMXCUNvLFeL0WvjdJMgVDUb0SvmvTDcKFgNsaPidcU1hBTBEEBjCQkIGiagyu&#10;LQwVXxEfCPk/RtNXxNnCF1jF6yk0S2AAA91soKgag58dsVDcJHYKGfYNWrgsOshggoGUDBRVMDyo&#10;TA8Wpwi3M9wnfO3EceJuQW1BEggMpGKgqILhamV4hjhC+IKpE8Ro8Q5xriAwgIGEDBTVxuDTiPeK&#10;ccJdlD6l8LMffGHVA4LAAAYSMlBUweAsu7awrxjlBYVPJdxPvKzgsmtJIDCQioGiCgY/8OXUkGkX&#10;CCaepswK65lgAAOJGCiqYNgs5HcvTX364JrCROExDNQWJIHAQEoG4q963jTHAuYP2pEbIXcWbmv4&#10;ofiI8OkEgQEMJGIg/kPnTa5HPTrOFAeL1cS5YiOxQBAYwEBCBoqqMTykPPsRdX4ite/F8AtxgPCY&#10;hmmiqNvJuyBbSRAYwEAbDRRVMDiJR4t48csEzZs9hB9Gmzd8paZPS1zomKsEN3+RBAID7TBQZMHg&#10;9MURjr4M+8fiMuGLqfLGsdqBayC/FJ8WY8WJgsAABtpgIE8bw5JKj2/n1kzkrf77ORUXiCPFC8I1&#10;k/cJ9348JwgMYKBAA3kKBndD+rLqMsIPsjEOX6n5bjFbxELB4yi+LvoKFx4EBjDQgoE8BYNPF4o+&#10;FWmUdNc8fiP8z/7xzMYra36fzDKzGMBADgN5CoZ42G01s5dwj4QvpjpftCP8z+/9v10cKaaJGL5D&#10;1OC4UDP1aQiBAQy0YCBvwfAhHeuizPE8hsGjIL+YWVfErNszXFN4m/iU8HiJ2iiikbN2nyxjoJIG&#10;8p4KnBysnaPpZPGaOFr4Vm9Fhm8Vt4V4Srib8ryAaxEEBjBQsIE8NQY3Po4St4pDQrrW0dTjFtYQ&#10;94d1RUziWAg3PGbbFr6sZRcWBAYwUKCBPAWD7/Ho8KjHGA+GmaJ7KzaKB2CKAQy030CegiGehvjc&#10;fnhI6sIwXTazzqv+HtYzwQAGEjCQp2CI2fugZkw2pmcXNO/TDgIDGEjEQJ6C4R/K46uJ5JNkYgAD&#10;LRjIUzC8rOPEdoYWDsmmGMBAtxuI7QTdnk7ShwEMlGiAgqFE2RwKA6kYoGBI5ZMinRgo0QAFQ4my&#10;ORQGUjFAwZDKJ0U6MVCiAQqGEmVzKAykYoCCIZVPinRioEQDFAwlyuZQGEjFAAVDKp8U6cRAiQYo&#10;GEqUzaEwkIoBCoZUPinSiYESDVAwlCibQ2EgFQMUDKl8UqQTAyUaoGAoUTaHwkAqBigYUvmkSCcG&#10;SjRAwVCibA6FgVQMUDCk8kmRTgyUaICCoUTZHAoDqRigYEjlkyKdGCjRQGoFg29TP6JEPxwKA5U0&#10;kFLBcJI+ob+Jh8UssZogMICBNhhIpWB4j/L+WXGpOEaMFV8UBAYw0AYDeW4f34bk9LvL+OzK47TF&#10;XeIgsa/4jHD4gTb18uLXh3jDNsfgNu+/U7v3D0gZ/py/Xn04kb+fZTn0M1/8gOmej0uUQ2d2xZDT&#10;K8PykmF567DsbQAHVf8O3BD+LwY8qfcrO+CdtuGN8XH3C8K+XwlTr58vnhQXhnW1ky204iXxx9oX&#10;El4erbRvJW4U8xLORyeTvr0O7ocv/7KTiWjTse9p0367brduW/CvQHyK9lVhOdYYui7BbU7Q/iH/&#10;e7f5OL28++nK3DO9nME8eUul8TH+Ko4KmR2p6RPCj8kjMICBgg2kUjCcH/J9gqbHig3FT8I6JhjA&#10;QIUNfF15d9uCTylmilVFVYNTifyfPKcSdRymUmNwFjxuYTnhgU3bCJ9KEBjAQBsMpNIrEbPuNgXa&#10;FQYNWiQP7qHxlBiYgVf1ttjLNbA98C4MYAADGMAABjCAAQxgAAMYwAAGMIABDGAAAxjAAAYwgAEM&#10;YAADGMAABjCAAQxgAAMYwAAG6hsYWv9lXsUABqpoYIoy7Zuz9Oot5Mr6TJcNB1pe0wmiyhfkleWc&#10;47TRwDna9yMitWtc2qik5V0frHfMEEsL3/3LV+u+IDYXRDDAFyytr8LlSu5HhW/ddZPwF3qhcBz+&#10;+oS/DQz4buP3it3EmuJs8U7xQXGbIDCQnAGfSvgXri+Sy0wHEuxagq9IHStcINjjeuJrYrogggFq&#10;DGl9FY5Tcv3gHWJgBl7U2+aIHcXuYq74u3i/mCkIDCRrYJhS7gaz48Xa4m2CaN6AC1bXFHwKdoSY&#10;KF4TLiwIDCRpwK3ns0U8ldhS8/4V/JwgmjPgLt9xYpOw+aaa+lb8BAaSNXCyUv6scI3BLeo+V75I&#10;PCyIxgYGaxP36viUjKhjIKV7PtbJRmVe2lg5dSPZj4RvjGvOEiPE6oKobyA+qnCt+pvxKo2PaX0H&#10;/qrkflIcKfywnV2EHzrjB6c8Joj6BtyWcLE4TPhU4n7h+z761Mxdld8XBAaSM+BawRwR2xg8dffb&#10;gYJozsBz2izrL85f2Nzbq7FVrz5ZuJc/PffF7yc2EH8UvxGPCqI5A/bW1yn081rvdhtCBigY+BpU&#10;0cBIZXof4a7fH4ghggZcSSDSMbCOkupz40akk6POpnS8Dh/bFdzG4OUnBNdKSEKMvqpU8TWm3WHg&#10;ZSXD10VEfE7sz+0e8ZJwF9wVgmjOwGna7BZxVNjcHn0acWBYZoKB5AwcpBTPEyuHlA/V1FXhq8My&#10;k/oGhutlF6wfEx4c5hqD4yxx/eI5/mAgQQO/UpqvrEn3p7XsL/sqNetZ7NuA2xLcNfll4UJ2kvCg&#10;sbMFgYEkDZypVLsQmCI+Lvzl9vmxu+AYkyIJTcQ+2maBsMfI45ofLQgMJGlgTaV6tohfaE9fEB8R&#10;RPMG1temnxcnil3FkoLIGKC7MiMjkVl3sfkmI2PEk+IaQVebJBAYwAAGWjHgq08bdfee38oOe31b&#10;uivT+oR9KnGF8BWCvj4iixaJfgy4RnVT4C+auovX7Qyed63Zl67fIAgMJGnge0q12xXc4Ojh0Ldn&#10;0CzRhIHLtY0bbz3a0bGqcO/EoV4gMJCigUuUaHdX0jY0sE/P15ksEofUvP06LbuthggG6OJK66tw&#10;qZL7CeFTwIVpJb0rUutThqfFV8Uo4QFOW4v3iqmCwECSBtwH/5S4R7j28LMMmiWaMOCuXQ8lz3b5&#10;+nby3LylCXls0p0GfG6c/UJn57szxd2ZqrWVrAnC10vsJYYKImOAc9WMjARml1calxL+ddtI+K5N&#10;fxI+b35UEI0N7K5NThDu4XHvRIxpmjkoLjDFQGoG/kcJdvtCrC38TvMjU8tEh9LrH0IPCrO/ueIO&#10;EXt2TtI8gYEkDfjOTS4Q3FXpAuLX4hVxlSAaG3CvhAuFiY03ZQsMpGPgAiV1vsieE39Tyz6ViE9w&#10;1ixRx4AvUf9Cndd5SQborkzva+BHqr2aSbZHP7oWQXtRRkqd2b/qNbcx7CHcRhNdemTkdwWBgeQM&#10;HKYUuxDwfRk+KU4RLhhuEURzBnyJemyfyU4vbO7tbIWB7jPgVvSfiOwX2r967qEgmjOwujZbow9W&#10;aO7t1diK6md6n7NHPb5TbCXuF7PEs4Jo3oAdvlW4y9INue6hIDCQvIENlINdxRZiWPK5KTcDI3S4&#10;G0Wsdbnh9lTBj6QkEGkacHebuyjjl9pT/9q9RxDNGfBAJjc4+vJ1j13wWAZ7PFQQGEjSgFvT/SW+&#10;Wbib8iLxvHAXJr94ktAghuh134fhjMx2Pq24T7jAJYIBuivT+ipspuTeKcYKFxCOI4W72dyo9qgg&#10;+jfgwtOnDtk2GS+7p4LIGKBgyMhIYPYapfEI4d4J36rMMUq4AY1CwTbqh0eJun3BDocLn0bsJt4h&#10;GPQkCUSaBsYr2U+LR4RPI3xrMtccXGBMCeytKdG/gTF6abawt4hPI4YKAgNJGvA/f/wy9zednGTO&#10;yk20awu7i0niXYKasyRkgwarrI3un/f9CRtdExFvENv9uelcCl078DgGP73LtQcPkyYwkLQB/9o5&#10;3JruXz2PZSCaN+AawgMiW+Ny1+Vyze+CLTHQXQbeouT4F26MOEvEL/eXNE80Z8Bdky+KX4oTxfXC&#10;Ht2zQ2AgSQPHK9VueHQB8YK4S/gLfY8gGhvwALFForYgnaF1LiCIYMDVUSIdA+5W+5lYW/hL/lNx&#10;jthA+HyZqG/ANYWbxYqZzdzwOEL8NrOu8rO0xqb1FfiTkusLqFYLyb5W0wOFaxFPCqKxgVu1yX+J&#10;HYRPy7YTy4t1hXt9HF8R8xbP8QcDCRjwNREepONz4ulipTB/uqZEcwY8ytH+6uEei0oH3ZXpffyj&#10;lGR/cS8T/nIfLH4Q5jUhGhgYo9cbnUK7tuACuLLhobVEWgZeVnLdRbmPuFd43D/DoSWhybAvDyd/&#10;TLghcmfhUzRfiBbHgCzUPIGBZAx4gJPPi2M1eEvNu0Htc4JozoBrWDOEG29dGNjlC2JzQWAgSQMn&#10;K9X+xZsg/KX2VZa+ZuJhQTRn4M/a7BLhGpcLBY8H+b2YLAgMJGngcqXaA3McDwj/yu0k/AX3ZddE&#10;fQNxHIML1LOFva0nviamCyIYaNQIg6juMuAx/buII8WSYf7rmvrc2OfMRH0DPu2aI3YUHk4+V/xd&#10;vF/cKQgMJGnAtYI5wr90ETegHSiI5gycpM3szg2Mvi/DROHGSBcWRDBAd2V6XwVXh/cTHu34R/Eb&#10;Qa+EJLQQ47TtE8L+NhXLCI+IJIIBCobe+Cq8Sdnwrx7RnIGR2syNj8OEx4AMETTgSgKRnoH1leQP&#10;itrLg7fSutvTy07HUjxeR14gfDpxv/Cyaw9uyCUwkJQBnwvHNoWXND9O+FfODY8+V/ZrRHMGHtJm&#10;M8VnhAuGtwiPDTlVEBhIxoBPE9ya7ouk/OV1S/pV4kfCBcJz4hBBNDYwXJvY2cfElsIFg8NjGa5f&#10;PMcfDCRiYITS6S/zcSG9+4Zlr7tWjBJE8wbclnCb+LKYJyYJDxrzuAYCA8kYWEcpdSHwqZDi94Xl&#10;KZoyDiVIaWHiRsfYxmCv5nExWhDBgKupRBoG/AV2LHp9svjeAXE+rGLShIFfaRt3Ue4tVhLXBnxx&#10;GoGBZAzEGsNspXiW8JWALiTuCMteZ4jGBgZrk0dEPC1r/I6KbkGNIZ0P3gWEieF7MhCtGVhCm7s3&#10;Z63W3la9rSkYuv8zn6skZu9R2P0p7t4UehDYxeIwsYlwr0Rsb3CD5PcFgQEMVNCAu3d9KlbLhRV0&#10;0W+WqTH0q4YXetSA737l3pwVAm5zcK3heUFgAAMVNzBZ+Xet4T0V99Bn9ukH71MLKzFQbQMUDNX+&#10;/Mk9BjCAAQxkDKyv+V2F2xoIDGAAAxjAAAYw8EYDu2vxTuGrVeNzJDw9VxDBAN2VfBWqZMAjH38o&#10;PGBsnvBVle6ZcLigIDCAgQoa8P0yF4qJFcx7S1mmV6IlXWycuAHf8Ga6oMGxwQfJqUQDQbzccwb8&#10;bI4TxB7Cz+J4VThuEt9dPMcfDGCgcga4VqKJj5waQxOS2KSnDHj8ghsha4MbtWSM+MYVBAaqZMBP&#10;tnZbw5vFBuJpMV9QMEgCgYGqGvDNdW8U7qY0vj3eqaKvWoRWExjAQBUMTFMm3eB4hThJ3CFcQBwq&#10;CAxgoIIGfFs333vhjEze3WV/n/h1Zl3lZxnHUPmvQKUE+HTBpw4e8RjDy+6pIDIG6JXIyGC25w28&#10;ohy6fcGP/BsufBqxm3iH+IIgMICBihoYo3z7Vvyx8dFTn0YMFUQwQEssX4UqGnBtYTsxRtwifIdo&#10;30GaCAYoGPgqVMHA6srkmg0y6kuv5zTYhpcxgIEeMuD2g+ypQ1/z3D4+84HT+JiRwWzPGpilnH2j&#10;JneuLe8rRof1j9a8ziIGMFAxA29Tfl1YuObwhDhQcFotCQQGqmhgWWX628INjR6/MEWsLAgMYKCi&#10;Bj6sfM8TriXcLbYVRD8GqD71I4bVPWXgcOUmDoP2IKfLRLxBS8yoTy2+ExeYYgADvW+AXokWP2Nq&#10;DC0KY/MkDXhU47AGKXe7w0sNtuFlDGAAAxjAAAYwgAEMYAADGMAABjCAAQxgAAMYwAAGMIABDGAA&#10;AxjAAAYwgAEMYAADGMAABjCAAQxgAAMYwAAGMICBBA38PzkqWUnzaXAnAAAAAElFTkSuQmCCUEsB&#10;Ai0AFAAGAAgAAAAhALGCZ7YKAQAAEwIAABMAAAAAAAAAAAAAAAAAAAAAAFtDb250ZW50X1R5cGVz&#10;XS54bWxQSwECLQAUAAYACAAAACEAOP0h/9YAAACUAQAACwAAAAAAAAAAAAAAAAA7AQAAX3JlbHMv&#10;LnJlbHNQSwECLQAUAAYACAAAACEAwMupklkFAADhJgAADgAAAAAAAAAAAAAAAAA6AgAAZHJzL2Uy&#10;b0RvYy54bWxQSwECLQAUAAYACAAAACEAXKFHftoAAAAxAwAAGQAAAAAAAAAAAAAAAAC/BwAAZHJz&#10;L19yZWxzL2Uyb0RvYy54bWwucmVsc1BLAQItABQABgAIAAAAIQCx01jm4QAAAA0BAAAPAAAAAAAA&#10;AAAAAAAAANAIAABkcnMvZG93bnJldi54bWxQSwECLQAKAAAAAAAAACEAXIrt7tAkAADQJAAAFAAA&#10;AAAAAAAAAAAAAADeCQAAZHJzL21lZGlhL2ltYWdlNC5wbmdQSwECLQAKAAAAAAAAACEArmTHHiMi&#10;AAAjIgAAFAAAAAAAAAAAAAAAAADgLgAAZHJzL21lZGlhL2ltYWdlMy5wbmdQSwECLQAKAAAAAAAA&#10;ACEA9tyQYekhAADpIQAAFAAAAAAAAAAAAAAAAAA1UQAAZHJzL21lZGlhL2ltYWdlMi5wbmdQSwEC&#10;LQAKAAAAAAAAACEAcg5DQlQnAABUJwAAFAAAAAAAAAAAAAAAAABQcwAAZHJzL21lZGlhL2ltYWdl&#10;MS5wbmdQSwECLQAKAAAAAAAAACEAvT7anv8jAAD/IwAAFAAAAAAAAAAAAAAAAADWmgAAZHJzL21l&#10;ZGlhL2ltYWdlNS5wbmdQSwUGAAAAAAoACgCEAgAAB78AAAAA&#10;">
                <v:shape id="Picture 20" o:spid="_x0000_s1038" type="#_x0000_t75" style="position:absolute;left:1143;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yYcvwAAANsAAAAPAAAAZHJzL2Rvd25yZXYueG1sRE9Ni8Iw&#10;EL0v+B/CCHtZNLWHRapRRBBEvGwr6HFoxqbYTEoSbf33m8PCHh/ve70dbSde5EPrWMFinoEgrp1u&#10;uVFwqQ6zJYgQkTV2jknBmwJsN5OPNRbaDfxDrzI2IoVwKFCBibEvpAy1IYth7nrixN2dtxgT9I3U&#10;HocUbjuZZ9m3tNhyajDY095Q/SifVsHXfTzJ+hwq46t8Vw5ld7tdF0p9TsfdCkSkMf6L/9xHrSBP&#10;69OX9APk5hcAAP//AwBQSwECLQAUAAYACAAAACEA2+H2y+4AAACFAQAAEwAAAAAAAAAAAAAAAAAA&#10;AAAAW0NvbnRlbnRfVHlwZXNdLnhtbFBLAQItABQABgAIAAAAIQBa9CxbvwAAABUBAAALAAAAAAAA&#10;AAAAAAAAAB8BAABfcmVscy8ucmVsc1BLAQItABQABgAIAAAAIQBjEyYcvwAAANsAAAAPAAAAAAAA&#10;AAAAAAAAAAcCAABkcnMvZG93bnJldi54bWxQSwUGAAAAAAMAAwC3AAAA8wIAAAAA&#10;">
                  <v:imagedata r:id="rId28" o:title=""/>
                  <v:path arrowok="t"/>
                  <o:lock v:ext="edit" aspectratio="f"/>
                </v:shape>
                <v:shape id="Picture 23" o:spid="_x0000_s1039" type="#_x0000_t75" style="position:absolute;left:331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HJnwgAAANsAAAAPAAAAZHJzL2Rvd25yZXYueG1sRI9BawIx&#10;FITvhf6H8Aq91cQVW1mNUgShx9YKvT43z93Fzcs2ebrbf98IhR6HmfmGWW1G36krxdQGtjCdGFDE&#10;VXAt1xYOn7unBagkyA67wGThhxJs1vd3KyxdGPiDrnupVYZwKtFCI9KXWqeqIY9pEnri7J1C9ChZ&#10;xlq7iEOG+04Xxjxrjy3nhQZ72jZUnfcXb2F3iMX8ZSHvxuDAcjzPvkP1Ze3jw/i6BCU0yn/4r/3m&#10;LBQzuH3JP0CvfwEAAP//AwBQSwECLQAUAAYACAAAACEA2+H2y+4AAACFAQAAEwAAAAAAAAAAAAAA&#10;AAAAAAAAW0NvbnRlbnRfVHlwZXNdLnhtbFBLAQItABQABgAIAAAAIQBa9CxbvwAAABUBAAALAAAA&#10;AAAAAAAAAAAAAB8BAABfcmVscy8ucmVsc1BLAQItABQABgAIAAAAIQB7vHJnwgAAANsAAAAPAAAA&#10;AAAAAAAAAAAAAAcCAABkcnMvZG93bnJldi54bWxQSwUGAAAAAAMAAwC3AAAA9gIAAAAA&#10;">
                  <v:imagedata r:id="rId29" o:title=""/>
                  <v:path arrowok="t"/>
                  <o:lock v:ext="edit" aspectratio="f"/>
                </v:shape>
                <v:shape id="Picture 22" o:spid="_x0000_s1040" type="#_x0000_t75" style="position:absolute;left:65151;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MZfxAAAANsAAAAPAAAAZHJzL2Rvd25yZXYueG1sRI9PawIx&#10;FMTvBb9DeEJvNesKpaxGEUHrRUrXP+DtsXluFjcvS5K622/fFAo9DjPzG2axGmwrHuRD41jBdJKB&#10;IK6cbrhWcDpuX95AhIissXVMCr4pwGo5elpgoV3Pn/QoYy0ShEOBCkyMXSFlqAxZDBPXESfv5rzF&#10;mKSvpfbYJ7htZZ5lr9Jiw2nBYEcbQ9W9/LIKZmZ6Plza992w68uPLPf1ga5rpZ7Hw3oOItIQ/8N/&#10;7b1WkOfw+yX9ALn8AQAA//8DAFBLAQItABQABgAIAAAAIQDb4fbL7gAAAIUBAAATAAAAAAAAAAAA&#10;AAAAAAAAAABbQ29udGVudF9UeXBlc10ueG1sUEsBAi0AFAAGAAgAAAAhAFr0LFu/AAAAFQEAAAsA&#10;AAAAAAAAAAAAAAAAHwEAAF9yZWxzLy5yZWxzUEsBAi0AFAAGAAgAAAAhAHhsxl/EAAAA2wAAAA8A&#10;AAAAAAAAAAAAAAAABwIAAGRycy9kb3ducmV2LnhtbFBLBQYAAAAAAwADALcAAAD4AgAAAAA=&#10;">
                  <v:imagedata r:id="rId30" o:title=""/>
                  <v:path arrowok="t"/>
                  <o:lock v:ext="edit" aspectratio="f"/>
                </v:shape>
                <v:shape id="Picture 24" o:spid="_x0000_s1041" type="#_x0000_t75" style="position:absolute;left:1143;top:20624;width:25196;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mlawwAAANsAAAAPAAAAZHJzL2Rvd25yZXYueG1sRI/dasJA&#10;FITvhb7Dcgre6UYR0egqpaXFguIvvT5kT5PQ7Nmwuybp27uC4OUwM98wy3VnKtGQ86VlBaNhAoI4&#10;s7rkXMHl/DmYgfABWWNlmRT8k4f16qW3xFTblo/UnEIuIoR9igqKEOpUSp8VZNAPbU0cvV/rDIYo&#10;XS61wzbCTSXHSTKVBkuOCwXW9F5Q9ne6GgXzzc/X9Lpvq8C779I1H7PRgbZK9V+7twWIQF14hh/t&#10;jVYwnsD9S/wBcnUDAAD//wMAUEsBAi0AFAAGAAgAAAAhANvh9svuAAAAhQEAABMAAAAAAAAAAAAA&#10;AAAAAAAAAFtDb250ZW50X1R5cGVzXS54bWxQSwECLQAUAAYACAAAACEAWvQsW78AAAAVAQAACwAA&#10;AAAAAAAAAAAAAAAfAQAAX3JlbHMvLnJlbHNQSwECLQAUAAYACAAAACEAeUppWsMAAADbAAAADwAA&#10;AAAAAAAAAAAAAAAHAgAAZHJzL2Rvd25yZXYueG1sUEsFBgAAAAADAAMAtwAAAPcCAAAAAA==&#10;">
                  <v:imagedata r:id="rId31" o:title=""/>
                  <v:path arrowok="t"/>
                  <o:lock v:ext="edit" aspectratio="f"/>
                </v:shape>
                <v:shape id="Picture 25" o:spid="_x0000_s1042" type="#_x0000_t75" style="position:absolute;left:33147;top:19481;width:25196;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5nYxAAAANsAAAAPAAAAZHJzL2Rvd25yZXYueG1sRI/NasMw&#10;EITvgb6D2EJvsdyAS3CjhFIwLSU5xM6lt8Xa2qbWyljyX58+KgRyHGbnm53dYTatGKl3jWUFz1EM&#10;gri0uuFKwaXI1lsQziNrbC2TgoUcHPYPqx2m2k58pjH3lQgQdikqqL3vUildWZNBF9mOOHg/tjfo&#10;g+wrqXucAty0chPHL9Jgw6Ghxo7eayp/88GEN6ZTfuJk+T623dcQ/yXZx1BkSj09zm+vIDzN/n58&#10;S39qBZsE/rcEAMj9FQAA//8DAFBLAQItABQABgAIAAAAIQDb4fbL7gAAAIUBAAATAAAAAAAAAAAA&#10;AAAAAAAAAABbQ29udGVudF9UeXBlc10ueG1sUEsBAi0AFAAGAAgAAAAhAFr0LFu/AAAAFQEAAAsA&#10;AAAAAAAAAAAAAAAAHwEAAF9yZWxzLy5yZWxzUEsBAi0AFAAGAAgAAAAhAGdDmdjEAAAA2wAAAA8A&#10;AAAAAAAAAAAAAAAABwIAAGRycy9kb3ducmV2LnhtbFBLBQYAAAAAAwADALcAAAD4AgAAAAA=&#10;">
                  <v:imagedata r:id="rId32" o:title=""/>
                  <v:path arrowok="t"/>
                  <o:lock v:ext="edit" aspectratio="f"/>
                </v:shape>
                <v:shape id="Text Box 26" o:spid="_x0000_s1043" type="#_x0000_t202" style="position:absolute;top:50;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D79C978" w14:textId="2F9B70E6" w:rsidR="00B7687E" w:rsidRPr="00312E1D" w:rsidRDefault="00B7687E">
                        <w:pPr>
                          <w:rPr>
                            <w:b/>
                          </w:rPr>
                        </w:pPr>
                        <w:r w:rsidRPr="00312E1D">
                          <w:rPr>
                            <w:b/>
                          </w:rPr>
                          <w:t>A</w:t>
                        </w:r>
                      </w:p>
                    </w:txbxContent>
                  </v:textbox>
                </v:shape>
                <v:shape id="Text Box 27" o:spid="_x0000_s1044" type="#_x0000_t202" style="position:absolute;top:19481;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7272E77" w14:textId="7B311E16" w:rsidR="00B7687E" w:rsidRPr="00312E1D" w:rsidRDefault="00B7687E" w:rsidP="00312E1D">
                        <w:pPr>
                          <w:rPr>
                            <w:b/>
                          </w:rPr>
                        </w:pPr>
                        <w:r>
                          <w:rPr>
                            <w:b/>
                          </w:rPr>
                          <w:t>D</w:t>
                        </w:r>
                      </w:p>
                    </w:txbxContent>
                  </v:textbox>
                </v:shape>
                <v:shape id="Text Box 28" o:spid="_x0000_s1045" type="#_x0000_t202" style="position:absolute;left:64008;top:50;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077DC40" w14:textId="2A2F4E7C" w:rsidR="00B7687E" w:rsidRPr="00312E1D" w:rsidRDefault="00B7687E" w:rsidP="00312E1D">
                        <w:pPr>
                          <w:rPr>
                            <w:b/>
                          </w:rPr>
                        </w:pPr>
                        <w:r>
                          <w:rPr>
                            <w:b/>
                          </w:rPr>
                          <w:t>C</w:t>
                        </w:r>
                      </w:p>
                    </w:txbxContent>
                  </v:textbox>
                </v:shape>
                <v:shape id="Text Box 29" o:spid="_x0000_s1046" type="#_x0000_t202" style="position:absolute;left:30861;top:50;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2FED1CC" w14:textId="41396F19" w:rsidR="00B7687E" w:rsidRPr="00312E1D" w:rsidRDefault="00B7687E" w:rsidP="00312E1D">
                        <w:pPr>
                          <w:rPr>
                            <w:b/>
                          </w:rPr>
                        </w:pPr>
                        <w:r>
                          <w:rPr>
                            <w:b/>
                          </w:rPr>
                          <w:t>B</w:t>
                        </w:r>
                      </w:p>
                    </w:txbxContent>
                  </v:textbox>
                </v:shape>
                <v:shape id="Text Box 30" o:spid="_x0000_s1047" type="#_x0000_t202" style="position:absolute;left:30861;top:19481;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74AF7B10" w14:textId="39B97D04" w:rsidR="00B7687E" w:rsidRPr="00312E1D" w:rsidRDefault="00B7687E" w:rsidP="00312E1D">
                        <w:pPr>
                          <w:rPr>
                            <w:b/>
                          </w:rPr>
                        </w:pPr>
                        <w:r>
                          <w:rPr>
                            <w:b/>
                          </w:rPr>
                          <w:t>E</w:t>
                        </w:r>
                      </w:p>
                    </w:txbxContent>
                  </v:textbox>
                </v:shape>
                <w10:wrap type="square"/>
              </v:group>
            </w:pict>
          </mc:Fallback>
        </mc:AlternateContent>
      </w:r>
      <w:r w:rsidR="004C25CC" w:rsidRPr="00875FAE">
        <w:rPr>
          <w:rFonts w:cs="Times"/>
          <w:b/>
          <w:lang w:val="en-US"/>
        </w:rPr>
        <w:t>Figure 2:</w:t>
      </w:r>
      <w:r w:rsidR="004C25CC" w:rsidRPr="00875FAE">
        <w:rPr>
          <w:rFonts w:cs="Times"/>
          <w:lang w:val="en-US"/>
        </w:rPr>
        <w:t xml:space="preserve"> </w:t>
      </w:r>
      <w:r w:rsidR="004C25CC" w:rsidRPr="00875FAE">
        <w:rPr>
          <w:rFonts w:cs="Times"/>
          <w:color w:val="101010"/>
          <w:lang w:val="en-US"/>
        </w:rPr>
        <w:t xml:space="preserve">Assessment of differential </w:t>
      </w:r>
      <w:r w:rsidR="003225A1" w:rsidRPr="00875FAE">
        <w:rPr>
          <w:rFonts w:cs="Times"/>
          <w:color w:val="101010"/>
          <w:lang w:val="en-US"/>
        </w:rPr>
        <w:t xml:space="preserve"> </w:t>
      </w:r>
      <w:r w:rsidR="004C25CC" w:rsidRPr="00875FAE">
        <w:rPr>
          <w:rFonts w:cs="Times"/>
          <w:color w:val="101010"/>
          <w:lang w:val="en-US"/>
        </w:rPr>
        <w:t>abundance/activity of candidate predictive markers in responders</w:t>
      </w:r>
      <w:r w:rsidR="00077145" w:rsidRPr="00875FAE">
        <w:rPr>
          <w:rFonts w:cs="Times"/>
          <w:color w:val="101010"/>
          <w:lang w:val="en-US"/>
        </w:rPr>
        <w:t xml:space="preserve"> </w:t>
      </w:r>
      <w:r w:rsidR="00677EC3" w:rsidRPr="00875FAE">
        <w:rPr>
          <w:rFonts w:cs="Times"/>
          <w:color w:val="101010"/>
          <w:lang w:val="en-US"/>
        </w:rPr>
        <w:t xml:space="preserve">(n=8) </w:t>
      </w:r>
      <w:r w:rsidR="00077145" w:rsidRPr="00875FAE">
        <w:rPr>
          <w:rFonts w:cs="Times"/>
          <w:color w:val="101010"/>
          <w:lang w:val="en-US"/>
        </w:rPr>
        <w:t>cf. non-responders</w:t>
      </w:r>
      <w:r w:rsidR="00677EC3" w:rsidRPr="00875FAE">
        <w:rPr>
          <w:rFonts w:cs="Times"/>
          <w:color w:val="101010"/>
          <w:lang w:val="en-US"/>
        </w:rPr>
        <w:t xml:space="preserve"> (n=11)</w:t>
      </w:r>
      <w:r w:rsidR="00077145" w:rsidRPr="00875FAE">
        <w:rPr>
          <w:rFonts w:cs="Times"/>
          <w:color w:val="101010"/>
          <w:lang w:val="en-US"/>
        </w:rPr>
        <w:t xml:space="preserve"> to surgery.</w:t>
      </w:r>
      <w:r w:rsidR="004C25CC" w:rsidRPr="00875FAE">
        <w:rPr>
          <w:rFonts w:cs="Times"/>
          <w:color w:val="101010"/>
          <w:lang w:val="en-US"/>
        </w:rPr>
        <w:t xml:space="preserve"> Concentrations of</w:t>
      </w:r>
      <w:r w:rsidR="00077145" w:rsidRPr="00875FAE">
        <w:rPr>
          <w:rFonts w:cs="Times"/>
          <w:color w:val="101010"/>
          <w:lang w:val="en-US"/>
        </w:rPr>
        <w:t xml:space="preserve"> (A)</w:t>
      </w:r>
      <w:r w:rsidR="004C25CC" w:rsidRPr="00875FAE">
        <w:rPr>
          <w:rFonts w:cs="Times"/>
          <w:color w:val="101010"/>
          <w:lang w:val="en-US"/>
        </w:rPr>
        <w:t xml:space="preserve"> hyaluronan (HA)</w:t>
      </w:r>
      <w:r w:rsidR="00077145" w:rsidRPr="00875FAE">
        <w:rPr>
          <w:rFonts w:cs="Times"/>
          <w:color w:val="101010"/>
          <w:lang w:val="en-US"/>
        </w:rPr>
        <w:t xml:space="preserve"> </w:t>
      </w:r>
      <w:r w:rsidR="00077145" w:rsidRPr="00875FAE">
        <w:t>(responders: 14.7</w:t>
      </w:r>
      <w:r w:rsidR="00077145" w:rsidRPr="00875FAE">
        <w:rPr>
          <w:rFonts w:eastAsia="MS Gothic"/>
          <w:color w:val="000000"/>
        </w:rPr>
        <w:t>±4.2 mg/ml, non-responders</w:t>
      </w:r>
      <w:r w:rsidRPr="00875FAE">
        <w:rPr>
          <w:rFonts w:eastAsia="MS Gothic"/>
          <w:color w:val="000000"/>
        </w:rPr>
        <w:t>:</w:t>
      </w:r>
      <w:r w:rsidR="00077145" w:rsidRPr="00875FAE">
        <w:rPr>
          <w:rFonts w:eastAsia="MS Gothic"/>
          <w:color w:val="000000"/>
        </w:rPr>
        <w:t xml:space="preserve"> 19.6±2.6 mg/ml (mean±SEM)</w:t>
      </w:r>
      <w:r w:rsidR="00677EC3" w:rsidRPr="00875FAE">
        <w:t xml:space="preserve">; </w:t>
      </w:r>
      <w:r w:rsidR="00077145" w:rsidRPr="00875FAE">
        <w:t>p</w:t>
      </w:r>
      <w:r w:rsidR="00015B0F" w:rsidRPr="00875FAE">
        <w:t>=0.52</w:t>
      </w:r>
      <w:r w:rsidR="00077145" w:rsidRPr="00875FAE">
        <w:t>)</w:t>
      </w:r>
      <w:r w:rsidRPr="00875FAE">
        <w:t xml:space="preserve">), </w:t>
      </w:r>
      <w:r w:rsidR="00077145" w:rsidRPr="00875FAE">
        <w:t>(B) 14-3-3 protein theta (YWHAQ) (</w:t>
      </w:r>
      <w:r w:rsidRPr="00875FAE">
        <w:t xml:space="preserve">responders: </w:t>
      </w:r>
      <w:r w:rsidR="00FF520B" w:rsidRPr="00875FAE">
        <w:t>0</w:t>
      </w:r>
      <w:r w:rsidR="00FF520B" w:rsidRPr="00875FAE">
        <w:rPr>
          <w:rFonts w:eastAsia="MS Gothic"/>
          <w:color w:val="000000"/>
        </w:rPr>
        <w:t>±0 ng/ml</w:t>
      </w:r>
      <w:r w:rsidR="00677EC3" w:rsidRPr="00875FAE">
        <w:t>, non-reponders: 2.5</w:t>
      </w:r>
      <w:r w:rsidR="00FF520B" w:rsidRPr="00875FAE">
        <w:rPr>
          <w:rFonts w:eastAsia="MS Gothic"/>
          <w:color w:val="000000"/>
        </w:rPr>
        <w:t>±</w:t>
      </w:r>
      <w:r w:rsidR="00677EC3" w:rsidRPr="00875FAE">
        <w:rPr>
          <w:rFonts w:eastAsia="MS Gothic"/>
          <w:color w:val="000000"/>
        </w:rPr>
        <w:t>1.3</w:t>
      </w:r>
      <w:r w:rsidR="00FF520B" w:rsidRPr="00875FAE">
        <w:rPr>
          <w:rFonts w:eastAsia="MS Gothic"/>
          <w:color w:val="000000"/>
        </w:rPr>
        <w:t xml:space="preserve"> ng/ml</w:t>
      </w:r>
      <w:r w:rsidR="00677EC3" w:rsidRPr="00875FAE">
        <w:rPr>
          <w:rFonts w:eastAsia="MS Gothic"/>
          <w:color w:val="000000"/>
        </w:rPr>
        <w:t xml:space="preserve"> (mean±SEM)</w:t>
      </w:r>
      <w:r w:rsidR="00FF520B" w:rsidRPr="00875FAE">
        <w:rPr>
          <w:rFonts w:eastAsia="MS Gothic"/>
          <w:color w:val="000000"/>
        </w:rPr>
        <w:t xml:space="preserve">; </w:t>
      </w:r>
      <w:r w:rsidR="002E3150" w:rsidRPr="00875FAE">
        <w:t>p=0.18</w:t>
      </w:r>
      <w:r w:rsidR="00077145" w:rsidRPr="00875FAE">
        <w:t>), (C) Lymphatic Vessel Endothelial Hyaluronan Receptor-1 (LYVE-1)</w:t>
      </w:r>
      <w:r w:rsidR="00E23034" w:rsidRPr="00875FAE">
        <w:t xml:space="preserve"> (</w:t>
      </w:r>
      <w:r w:rsidR="00677EC3" w:rsidRPr="00875FAE">
        <w:t>responders: 13.4</w:t>
      </w:r>
      <w:r w:rsidR="00677EC3" w:rsidRPr="00875FAE">
        <w:rPr>
          <w:rFonts w:eastAsia="MS Gothic"/>
          <w:color w:val="000000"/>
        </w:rPr>
        <w:t>±9.2 ng/ml, non-responders: 5.2±1.5 ng/ml (mean±SEM)</w:t>
      </w:r>
      <w:r w:rsidR="00677EC3" w:rsidRPr="00875FAE">
        <w:t xml:space="preserve">; </w:t>
      </w:r>
      <w:r w:rsidR="00E23034" w:rsidRPr="00875FAE">
        <w:t>p=0.918)</w:t>
      </w:r>
      <w:r w:rsidR="00077145" w:rsidRPr="00875FAE">
        <w:t xml:space="preserve"> </w:t>
      </w:r>
      <w:r w:rsidR="004C25CC" w:rsidRPr="00875FAE">
        <w:rPr>
          <w:rFonts w:cs="Times"/>
          <w:color w:val="101010"/>
          <w:lang w:val="en-US"/>
        </w:rPr>
        <w:t xml:space="preserve">in the synovial fluid (SF) were not different </w:t>
      </w:r>
      <w:r w:rsidR="00677EC3" w:rsidRPr="00875FAE">
        <w:rPr>
          <w:rFonts w:cs="Times"/>
          <w:color w:val="101010"/>
          <w:lang w:val="en-US"/>
        </w:rPr>
        <w:t>(Mann-whitney) between responders and non-responders</w:t>
      </w:r>
      <w:r w:rsidR="004C25CC" w:rsidRPr="00875FAE">
        <w:rPr>
          <w:rFonts w:cs="Times"/>
          <w:color w:val="101010"/>
          <w:lang w:val="en-US"/>
        </w:rPr>
        <w:t xml:space="preserve"> to microfracture surgery</w:t>
      </w:r>
      <w:r w:rsidR="00077145" w:rsidRPr="00875FAE">
        <w:t xml:space="preserve">. (D) Enzyme activity of </w:t>
      </w:r>
      <w:r w:rsidR="00077145" w:rsidRPr="00875FAE">
        <w:rPr>
          <w:rFonts w:cs="Times"/>
          <w:lang w:val="en-US"/>
        </w:rPr>
        <w:t>A disintegrin and metalloproteinase with thrombospondin motifs 4</w:t>
      </w:r>
      <w:r w:rsidR="00077145" w:rsidRPr="00875FAE">
        <w:rPr>
          <w:rFonts w:cs="Times"/>
          <w:i/>
          <w:lang w:val="en-US"/>
        </w:rPr>
        <w:t xml:space="preserve"> (</w:t>
      </w:r>
      <w:r w:rsidR="00077145" w:rsidRPr="00875FAE">
        <w:t>ADAMTS-4) was not significantly different bet</w:t>
      </w:r>
      <w:r w:rsidR="00677EC3" w:rsidRPr="00875FAE">
        <w:t>ween responders (8.8</w:t>
      </w:r>
      <w:r w:rsidR="00677EC3" w:rsidRPr="00875FAE">
        <w:rPr>
          <w:rFonts w:eastAsia="MS Gothic"/>
          <w:color w:val="000000"/>
        </w:rPr>
        <w:t>±8.8 ng/ml (mean±SEM))</w:t>
      </w:r>
      <w:r w:rsidR="00677EC3" w:rsidRPr="00875FAE">
        <w:t xml:space="preserve"> and non-responders (</w:t>
      </w:r>
      <w:r w:rsidR="00781EB3" w:rsidRPr="00875FAE">
        <w:t>11.5</w:t>
      </w:r>
      <w:r w:rsidR="00781EB3" w:rsidRPr="00875FAE">
        <w:rPr>
          <w:rFonts w:eastAsia="MS Gothic"/>
          <w:color w:val="000000"/>
        </w:rPr>
        <w:t>±5.0 ng/ml (mean±SEM))</w:t>
      </w:r>
      <w:r w:rsidR="00781EB3" w:rsidRPr="00875FAE">
        <w:t xml:space="preserve"> to microfracture surgery (Mann-whitney; </w:t>
      </w:r>
      <w:r w:rsidR="00796D46" w:rsidRPr="00875FAE">
        <w:t>p=0.76</w:t>
      </w:r>
      <w:r w:rsidR="00077145" w:rsidRPr="00875FAE">
        <w:t xml:space="preserve">). </w:t>
      </w:r>
      <w:r w:rsidR="00E23034" w:rsidRPr="00875FAE">
        <w:t>Plasma HA</w:t>
      </w:r>
      <w:r w:rsidR="00781EB3" w:rsidRPr="00875FAE">
        <w:t xml:space="preserve"> concentration was not different between microfracture responders </w:t>
      </w:r>
      <w:r w:rsidR="00235A8E" w:rsidRPr="00875FAE">
        <w:t>(5.7</w:t>
      </w:r>
      <w:r w:rsidR="00235A8E" w:rsidRPr="00875FAE">
        <w:rPr>
          <w:rFonts w:eastAsia="MS Gothic"/>
          <w:color w:val="000000"/>
        </w:rPr>
        <w:t>±3.8 ng/ml (mean±SEM))</w:t>
      </w:r>
      <w:r w:rsidR="00235A8E" w:rsidRPr="00875FAE">
        <w:t xml:space="preserve"> </w:t>
      </w:r>
      <w:r w:rsidR="00781EB3" w:rsidRPr="00875FAE">
        <w:t>and non-responders</w:t>
      </w:r>
      <w:r w:rsidR="00235A8E" w:rsidRPr="00875FAE">
        <w:t xml:space="preserve"> (</w:t>
      </w:r>
      <w:r w:rsidR="007774BF" w:rsidRPr="00875FAE">
        <w:t>3.0</w:t>
      </w:r>
      <w:r w:rsidR="007774BF" w:rsidRPr="00875FAE">
        <w:rPr>
          <w:rFonts w:eastAsia="MS Gothic"/>
          <w:color w:val="000000"/>
        </w:rPr>
        <w:t>±1.3 ng/ml (mean±SEM))</w:t>
      </w:r>
      <w:r w:rsidR="00781EB3" w:rsidRPr="00875FAE">
        <w:t xml:space="preserve"> </w:t>
      </w:r>
      <w:r w:rsidR="00815F32" w:rsidRPr="00875FAE">
        <w:t>(</w:t>
      </w:r>
      <w:r w:rsidR="00781EB3" w:rsidRPr="00875FAE">
        <w:t xml:space="preserve">Mann-whitney; </w:t>
      </w:r>
      <w:r w:rsidR="00815F32" w:rsidRPr="00875FAE">
        <w:t>p&gt;0.99).</w:t>
      </w:r>
    </w:p>
    <w:p w14:paraId="41B2AD72" w14:textId="77777777" w:rsidR="003225A1" w:rsidRPr="00875FAE" w:rsidRDefault="003225A1" w:rsidP="00A30D88">
      <w:pPr>
        <w:spacing w:line="480" w:lineRule="auto"/>
        <w:contextualSpacing/>
        <w:jc w:val="both"/>
        <w:rPr>
          <w:b/>
          <w:sz w:val="24"/>
          <w:u w:val="single"/>
        </w:rPr>
        <w:sectPr w:rsidR="003225A1" w:rsidRPr="00875FAE" w:rsidSect="005D22A4">
          <w:pgSz w:w="16820" w:h="11900" w:orient="landscape"/>
          <w:pgMar w:top="1440" w:right="1440" w:bottom="1440" w:left="1440" w:header="709" w:footer="709" w:gutter="0"/>
          <w:lnNumType w:countBy="1" w:restart="continuous"/>
          <w:cols w:space="708"/>
          <w:docGrid w:linePitch="360"/>
        </w:sectPr>
      </w:pPr>
    </w:p>
    <w:p w14:paraId="078382A2" w14:textId="4860B954" w:rsidR="004C25CC" w:rsidRPr="00875FAE" w:rsidRDefault="004C25CC" w:rsidP="00833797">
      <w:pPr>
        <w:spacing w:line="480" w:lineRule="auto"/>
        <w:contextualSpacing/>
        <w:rPr>
          <w:b/>
          <w:sz w:val="24"/>
          <w:u w:val="single"/>
        </w:rPr>
      </w:pPr>
    </w:p>
    <w:p w14:paraId="010C23CA" w14:textId="77777777" w:rsidR="004C25CC" w:rsidRPr="00875FAE" w:rsidRDefault="004C25CC" w:rsidP="00833797">
      <w:pPr>
        <w:spacing w:line="480" w:lineRule="auto"/>
        <w:contextualSpacing/>
        <w:rPr>
          <w:b/>
          <w:sz w:val="24"/>
          <w:u w:val="single"/>
        </w:rPr>
      </w:pPr>
    </w:p>
    <w:p w14:paraId="7AE469EF" w14:textId="77777777" w:rsidR="004C25CC" w:rsidRPr="00875FAE" w:rsidRDefault="004C25CC" w:rsidP="00833797">
      <w:pPr>
        <w:spacing w:line="480" w:lineRule="auto"/>
        <w:contextualSpacing/>
        <w:rPr>
          <w:b/>
          <w:sz w:val="24"/>
          <w:u w:val="single"/>
        </w:rPr>
      </w:pPr>
    </w:p>
    <w:p w14:paraId="06CAD38C" w14:textId="77777777" w:rsidR="004C25CC" w:rsidRPr="00875FAE" w:rsidRDefault="004C25CC" w:rsidP="00833797">
      <w:pPr>
        <w:spacing w:line="480" w:lineRule="auto"/>
        <w:contextualSpacing/>
        <w:rPr>
          <w:b/>
          <w:sz w:val="24"/>
          <w:u w:val="single"/>
        </w:rPr>
      </w:pPr>
    </w:p>
    <w:p w14:paraId="49277AD9" w14:textId="77777777" w:rsidR="00E3677E" w:rsidRPr="00875FAE" w:rsidRDefault="00E3677E" w:rsidP="00833797">
      <w:pPr>
        <w:spacing w:line="480" w:lineRule="auto"/>
        <w:contextualSpacing/>
        <w:rPr>
          <w:b/>
          <w:sz w:val="24"/>
          <w:u w:val="single"/>
        </w:rPr>
      </w:pPr>
    </w:p>
    <w:p w14:paraId="1CC41A5E" w14:textId="77777777" w:rsidR="00C721B6" w:rsidRPr="00875FAE" w:rsidRDefault="00C721B6" w:rsidP="00833797">
      <w:pPr>
        <w:spacing w:line="480" w:lineRule="auto"/>
        <w:contextualSpacing/>
        <w:rPr>
          <w:b/>
          <w:sz w:val="24"/>
          <w:u w:val="single"/>
        </w:rPr>
      </w:pPr>
    </w:p>
    <w:p w14:paraId="34964EB4" w14:textId="77777777" w:rsidR="00C721B6" w:rsidRPr="00875FAE" w:rsidRDefault="00C721B6" w:rsidP="00833797">
      <w:pPr>
        <w:spacing w:line="480" w:lineRule="auto"/>
        <w:contextualSpacing/>
        <w:rPr>
          <w:b/>
          <w:sz w:val="24"/>
          <w:u w:val="single"/>
        </w:rPr>
      </w:pPr>
    </w:p>
    <w:p w14:paraId="038DBEB4" w14:textId="29E3132D" w:rsidR="00C721B6" w:rsidRPr="00875FAE" w:rsidRDefault="00C721B6" w:rsidP="00833797">
      <w:pPr>
        <w:spacing w:line="480" w:lineRule="auto"/>
        <w:contextualSpacing/>
        <w:rPr>
          <w:b/>
          <w:sz w:val="24"/>
          <w:u w:val="single"/>
        </w:rPr>
      </w:pPr>
      <w:r w:rsidRPr="00875FAE">
        <w:rPr>
          <w:noProof/>
          <w:lang w:eastAsia="en-GB"/>
        </w:rPr>
        <w:drawing>
          <wp:anchor distT="0" distB="0" distL="114300" distR="114300" simplePos="0" relativeHeight="251666944" behindDoc="0" locked="0" layoutInCell="1" allowOverlap="1" wp14:anchorId="41BE3D5A" wp14:editId="6531F37B">
            <wp:simplePos x="0" y="0"/>
            <wp:positionH relativeFrom="margin">
              <wp:align>center</wp:align>
            </wp:positionH>
            <wp:positionV relativeFrom="paragraph">
              <wp:posOffset>0</wp:posOffset>
            </wp:positionV>
            <wp:extent cx="2667000" cy="3263900"/>
            <wp:effectExtent l="0" t="0" r="0" b="12700"/>
            <wp:wrapSquare wrapText="bothSides"/>
            <wp:docPr id="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7000" cy="326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5B8D6E" w14:textId="77777777" w:rsidR="00C721B6" w:rsidRPr="00875FAE" w:rsidRDefault="00C721B6" w:rsidP="00833797">
      <w:pPr>
        <w:spacing w:line="480" w:lineRule="auto"/>
        <w:contextualSpacing/>
        <w:rPr>
          <w:b/>
          <w:sz w:val="24"/>
          <w:u w:val="single"/>
        </w:rPr>
      </w:pPr>
    </w:p>
    <w:p w14:paraId="4A1D929D" w14:textId="77777777" w:rsidR="00C721B6" w:rsidRPr="00875FAE" w:rsidRDefault="00C721B6" w:rsidP="00833797">
      <w:pPr>
        <w:spacing w:line="480" w:lineRule="auto"/>
        <w:contextualSpacing/>
        <w:rPr>
          <w:b/>
          <w:sz w:val="24"/>
          <w:u w:val="single"/>
        </w:rPr>
      </w:pPr>
    </w:p>
    <w:p w14:paraId="102A00BF" w14:textId="77777777" w:rsidR="00C721B6" w:rsidRPr="00875FAE" w:rsidRDefault="00C721B6" w:rsidP="00833797">
      <w:pPr>
        <w:spacing w:line="480" w:lineRule="auto"/>
        <w:contextualSpacing/>
        <w:rPr>
          <w:b/>
          <w:sz w:val="24"/>
          <w:u w:val="single"/>
        </w:rPr>
      </w:pPr>
    </w:p>
    <w:p w14:paraId="651DA187" w14:textId="77777777" w:rsidR="00C721B6" w:rsidRPr="00875FAE" w:rsidRDefault="00C721B6" w:rsidP="00833797">
      <w:pPr>
        <w:spacing w:line="480" w:lineRule="auto"/>
        <w:contextualSpacing/>
        <w:rPr>
          <w:b/>
          <w:sz w:val="24"/>
          <w:u w:val="single"/>
        </w:rPr>
      </w:pPr>
    </w:p>
    <w:p w14:paraId="5DB07BB8" w14:textId="77777777" w:rsidR="00C721B6" w:rsidRPr="00875FAE" w:rsidRDefault="00C721B6" w:rsidP="00833797">
      <w:pPr>
        <w:spacing w:line="480" w:lineRule="auto"/>
        <w:contextualSpacing/>
        <w:rPr>
          <w:b/>
          <w:sz w:val="24"/>
          <w:u w:val="single"/>
        </w:rPr>
      </w:pPr>
    </w:p>
    <w:p w14:paraId="56872F9D" w14:textId="77777777" w:rsidR="00C721B6" w:rsidRPr="00875FAE" w:rsidRDefault="00C721B6" w:rsidP="00833797">
      <w:pPr>
        <w:spacing w:line="480" w:lineRule="auto"/>
        <w:contextualSpacing/>
        <w:rPr>
          <w:b/>
          <w:sz w:val="24"/>
          <w:u w:val="single"/>
        </w:rPr>
      </w:pPr>
    </w:p>
    <w:p w14:paraId="1B3A77D9" w14:textId="77777777" w:rsidR="00C721B6" w:rsidRPr="00875FAE" w:rsidRDefault="00C721B6" w:rsidP="00833797">
      <w:pPr>
        <w:spacing w:line="480" w:lineRule="auto"/>
        <w:contextualSpacing/>
        <w:rPr>
          <w:b/>
          <w:sz w:val="24"/>
          <w:u w:val="single"/>
        </w:rPr>
      </w:pPr>
    </w:p>
    <w:p w14:paraId="0C6904CB" w14:textId="77777777" w:rsidR="00C721B6" w:rsidRPr="00875FAE" w:rsidRDefault="00C721B6" w:rsidP="00833797">
      <w:pPr>
        <w:spacing w:line="480" w:lineRule="auto"/>
        <w:contextualSpacing/>
        <w:rPr>
          <w:b/>
          <w:sz w:val="24"/>
          <w:u w:val="single"/>
        </w:rPr>
      </w:pPr>
    </w:p>
    <w:p w14:paraId="43121AC6" w14:textId="337DF83B" w:rsidR="00C721B6" w:rsidRPr="00875FAE" w:rsidRDefault="00C721B6" w:rsidP="00833797">
      <w:pPr>
        <w:spacing w:line="480" w:lineRule="auto"/>
        <w:contextualSpacing/>
        <w:rPr>
          <w:b/>
          <w:sz w:val="24"/>
          <w:u w:val="single"/>
        </w:rPr>
      </w:pPr>
      <w:r w:rsidRPr="00875FAE">
        <w:rPr>
          <w:b/>
        </w:rPr>
        <w:t>Figure 3:</w:t>
      </w:r>
      <w:r w:rsidRPr="00875FAE">
        <w:t xml:space="preserve"> None of the responders to osteotomy surgery demonstrated detectable  enzyme activity of ADAMTS-4, however, enzyme activity was not significantly different between the responders (n=8) cf. non-responders (n=5) (responders: 0.4</w:t>
      </w:r>
      <w:r w:rsidRPr="00875FAE">
        <w:rPr>
          <w:rFonts w:eastAsia="MS Gothic"/>
          <w:color w:val="000000"/>
        </w:rPr>
        <w:t>±0</w:t>
      </w:r>
      <w:r w:rsidRPr="00875FAE">
        <w:t xml:space="preserve"> ng/ml, non-responders: 17.9</w:t>
      </w:r>
      <w:r w:rsidRPr="00875FAE">
        <w:rPr>
          <w:rFonts w:eastAsia="MS Gothic"/>
          <w:color w:val="000000"/>
        </w:rPr>
        <w:t>±7.3 ng/ml (mean±SEM)</w:t>
      </w:r>
      <w:r w:rsidRPr="00875FAE">
        <w:rPr>
          <w:u w:val="single"/>
        </w:rPr>
        <w:t>;</w:t>
      </w:r>
      <w:r w:rsidR="00A30D88" w:rsidRPr="00875FAE">
        <w:t xml:space="preserve"> Mann-whitney; p=</w:t>
      </w:r>
      <w:r w:rsidR="00815F32" w:rsidRPr="00875FAE">
        <w:t>0.17</w:t>
      </w:r>
      <w:r w:rsidRPr="00875FAE">
        <w:t xml:space="preserve">). </w:t>
      </w:r>
      <w:r w:rsidRPr="00875FAE">
        <w:rPr>
          <w:rFonts w:cs="Times"/>
          <w:color w:val="101010"/>
          <w:lang w:val="en-US"/>
        </w:rPr>
        <w:t>Data are mean</w:t>
      </w:r>
      <w:r w:rsidRPr="00875FAE">
        <w:rPr>
          <w:rFonts w:ascii="MS Gothic" w:eastAsia="MS Gothic"/>
          <w:color w:val="000000"/>
        </w:rPr>
        <w:t>±</w:t>
      </w:r>
      <w:r w:rsidRPr="00875FAE">
        <w:t>SEM.</w:t>
      </w:r>
    </w:p>
    <w:p w14:paraId="4E57DE1C" w14:textId="77777777" w:rsidR="00C721B6" w:rsidRPr="00875FAE" w:rsidRDefault="00C721B6" w:rsidP="00833797">
      <w:pPr>
        <w:spacing w:line="480" w:lineRule="auto"/>
        <w:contextualSpacing/>
        <w:rPr>
          <w:b/>
          <w:sz w:val="24"/>
          <w:u w:val="single"/>
        </w:rPr>
      </w:pPr>
    </w:p>
    <w:p w14:paraId="1BF0BEFA" w14:textId="77777777" w:rsidR="00C721B6" w:rsidRPr="00875FAE" w:rsidRDefault="00C721B6" w:rsidP="00833797">
      <w:pPr>
        <w:spacing w:line="480" w:lineRule="auto"/>
        <w:contextualSpacing/>
        <w:rPr>
          <w:b/>
          <w:sz w:val="24"/>
          <w:u w:val="single"/>
        </w:rPr>
      </w:pPr>
    </w:p>
    <w:p w14:paraId="7DDB3863" w14:textId="77777777" w:rsidR="00C721B6" w:rsidRPr="00875FAE" w:rsidRDefault="00C721B6" w:rsidP="00833797">
      <w:pPr>
        <w:spacing w:line="480" w:lineRule="auto"/>
        <w:contextualSpacing/>
        <w:rPr>
          <w:b/>
          <w:sz w:val="24"/>
          <w:u w:val="single"/>
        </w:rPr>
      </w:pPr>
    </w:p>
    <w:p w14:paraId="7ECD3ACE" w14:textId="34BDB4E7" w:rsidR="00E3677E" w:rsidRPr="00875FAE" w:rsidRDefault="00E3677E" w:rsidP="00833797">
      <w:pPr>
        <w:spacing w:line="480" w:lineRule="auto"/>
        <w:contextualSpacing/>
        <w:rPr>
          <w:b/>
          <w:sz w:val="24"/>
          <w:u w:val="single"/>
        </w:rPr>
      </w:pPr>
    </w:p>
    <w:p w14:paraId="285844FE" w14:textId="77777777" w:rsidR="00833797" w:rsidRPr="00875FAE" w:rsidRDefault="00833797" w:rsidP="00833797">
      <w:pPr>
        <w:spacing w:line="480" w:lineRule="auto"/>
        <w:contextualSpacing/>
        <w:rPr>
          <w:b/>
          <w:sz w:val="24"/>
          <w:u w:val="single"/>
        </w:rPr>
      </w:pPr>
      <w:r w:rsidRPr="00875FAE">
        <w:rPr>
          <w:b/>
          <w:sz w:val="24"/>
          <w:u w:val="single"/>
        </w:rPr>
        <w:t>Discussion</w:t>
      </w:r>
    </w:p>
    <w:p w14:paraId="5D5B8FCD" w14:textId="653B00C6" w:rsidR="009F1DAD" w:rsidRPr="00875FAE" w:rsidRDefault="00134E11" w:rsidP="009F1DAD">
      <w:pPr>
        <w:widowControl w:val="0"/>
        <w:autoSpaceDE w:val="0"/>
        <w:autoSpaceDN w:val="0"/>
        <w:adjustRightInd w:val="0"/>
        <w:spacing w:after="240" w:line="480" w:lineRule="auto"/>
      </w:pPr>
      <w:r w:rsidRPr="00875FAE">
        <w:t>The need to identify predictive biomarkers that are able to recognise individuals who are most likely to receive clinical benefit from interventions aimed at delaying/preventing the development of OA has been highlighted as a research</w:t>
      </w:r>
      <w:r w:rsidR="0064069C" w:rsidRPr="00875FAE">
        <w:t xml:space="preserve"> priority by the OARSI</w:t>
      </w:r>
      <w:r w:rsidR="00A73099" w:rsidRPr="00875FAE">
        <w:t xml:space="preserve"> </w:t>
      </w:r>
      <w:r w:rsidR="00A73099" w:rsidRPr="00875FAE">
        <w:fldChar w:fldCharType="begin" w:fldLock="1"/>
      </w:r>
      <w:r w:rsidR="005144E5" w:rsidRPr="00875FAE">
        <w:instrText>ADDIN CSL_CITATION {"citationItems":[{"id":"ITEM-1","itemData":{"author":[{"dropping-particle":"","family":"Kraus","given":"Virginia Byers","non-dropping-particle":"","parse-names":false,"suffix":""},{"dropping-particle":"","family":"Blanco","given":"Francisco J","non-dropping-particle":"","parse-names":false,"suffix":""},{"dropping-particle":"","family":"Englund","given":"Martin","non-dropping-particle":"","parse-names":false,"suffix":""},{"dropping-particle":"","family":"Henrotin","given":"Yves","non-dropping-particle":"","parse-names":false,"suffix":""},{"dropping-particle":"","family":"Lohmander","given":"Stefan","non-dropping-particle":"","parse-names":false,"suffix":""},{"dropping-particle":"","family":"Losina","given":"Elena","non-dropping-particle":"","parse-names":false,"suffix":""},{"dropping-particle":"","family":"Önnerfjord","given":"Patrik","non-dropping-particle":"","parse-names":false,"suffix":""},{"dropping-particle":"","family":"Persiani","given":"Stefano","non-dropping-particle":"","parse-names":false,"suffix":""}],"container-title":"Osteoarthritis and Cartilage","id":"ITEM-1","issue":"5","issued":{"date-parts":[["2015"]]},"page":"686-697","title":"Recommendations for Soluble Biomarker Assessments in Osteoarthritis Clinical Trials","type":"article-journal","volume":"23"},"uris":["http://www.mendeley.com/documents/?uuid=482e5248-e650-31a1-aa22-45e4ce50bb4b"]}],"mendeley":{"formattedCitation":"&lt;sup&gt;16&lt;/sup&gt;","plainTextFormattedCitation":"16","previouslyFormattedCitation":"&lt;sup&gt;15&lt;/sup&gt;"},"properties":{"noteIndex":0},"schema":"https://github.com/citation-style-language/schema/raw/master/csl-citation.json"}</w:instrText>
      </w:r>
      <w:r w:rsidR="00A73099" w:rsidRPr="00875FAE">
        <w:fldChar w:fldCharType="separate"/>
      </w:r>
      <w:r w:rsidR="005144E5" w:rsidRPr="00875FAE">
        <w:rPr>
          <w:noProof/>
          <w:vertAlign w:val="superscript"/>
        </w:rPr>
        <w:t>16</w:t>
      </w:r>
      <w:r w:rsidR="00A73099" w:rsidRPr="00875FAE">
        <w:fldChar w:fldCharType="end"/>
      </w:r>
      <w:r w:rsidRPr="00875FAE">
        <w:t xml:space="preserve">. </w:t>
      </w:r>
      <w:r w:rsidR="00506E16" w:rsidRPr="00875FAE">
        <w:t xml:space="preserve">This study aimed to identify novel candidate biomarkers with the potential to predict outcome to two of the most commonly used clinical procedures, microfracture and osteotomy. This is the first study, to our knowledge, to assess a panel of protein markers for their potential to predict patient outcome to these surgeries. We have previously identified candidate protein markers for the prediction of clinical outcome to the cell therapy, ACI </w:t>
      </w:r>
      <w:r w:rsidR="00506E16"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506E16" w:rsidRPr="00875FAE">
        <w:fldChar w:fldCharType="separate"/>
      </w:r>
      <w:r w:rsidR="005144E5" w:rsidRPr="00875FAE">
        <w:rPr>
          <w:noProof/>
          <w:vertAlign w:val="superscript"/>
        </w:rPr>
        <w:t>45</w:t>
      </w:r>
      <w:r w:rsidR="00506E16" w:rsidRPr="00875FAE">
        <w:fldChar w:fldCharType="end"/>
      </w:r>
      <w:r w:rsidR="00E363C9" w:rsidRPr="00875FAE">
        <w:t>. H</w:t>
      </w:r>
      <w:r w:rsidR="00506E16" w:rsidRPr="00875FAE">
        <w:t>owever</w:t>
      </w:r>
      <w:r w:rsidR="00E363C9" w:rsidRPr="00875FAE">
        <w:t>,</w:t>
      </w:r>
      <w:r w:rsidR="00506E16" w:rsidRPr="00875FAE">
        <w:t xml:space="preserve"> the work described here has the potential for more wide-spread application as microfracture and osteotomy surgeries are offered at a large number of</w:t>
      </w:r>
      <w:r w:rsidR="00E363C9" w:rsidRPr="00875FAE">
        <w:t xml:space="preserve"> hospitals</w:t>
      </w:r>
      <w:r w:rsidR="001F37AB" w:rsidRPr="00875FAE">
        <w:t>, with more than 100,000 microfracture procedures</w:t>
      </w:r>
      <w:r w:rsidR="0050116C" w:rsidRPr="00875FAE">
        <w:t xml:space="preserve"> in knees, hips or shoulders </w:t>
      </w:r>
      <w:r w:rsidR="001F37AB" w:rsidRPr="00875FAE">
        <w:t>esti</w:t>
      </w:r>
      <w:r w:rsidR="00AA7B90" w:rsidRPr="00875FAE">
        <w:t xml:space="preserve">mated to be carried out per year globally </w:t>
      </w:r>
      <w:r w:rsidR="00AA7B90" w:rsidRPr="00875FAE">
        <w:fldChar w:fldCharType="begin" w:fldLock="1"/>
      </w:r>
      <w:r w:rsidR="00AD0EBE" w:rsidRPr="00875FAE">
        <w:instrText>ADDIN CSL_CITATION {"citationItems":[{"id":"ITEM-1","itemData":{"ISSN":"19476035","author":[{"dropping-particle":"","family":"Cole","given":"Brian J.","non-dropping-particle":"","parse-names":false,"suffix":""},{"dropping-particle":"","family":"Kercher","given":"James S.","non-dropping-particle":"","parse-names":false,"suffix":""}],"container-title":"Cartilage","id":"ITEM-1","issue":"2","issued":{"date-parts":[["2010"]]},"page":"77","title":"Special issue on microfracture","type":"article-journal","volume":"1"},"uris":["http://www.mendeley.com/documents/?uuid=008e7a5a-597f-460b-8a4c-9874cc4cc547"]}],"mendeley":{"formattedCitation":"&lt;sup&gt;7&lt;/sup&gt;","plainTextFormattedCitation":"7","previouslyFormattedCitation":"&lt;sup&gt;7&lt;/sup&gt;"},"properties":{"noteIndex":0},"schema":"https://github.com/citation-style-language/schema/raw/master/csl-citation.json"}</w:instrText>
      </w:r>
      <w:r w:rsidR="00AA7B90" w:rsidRPr="00875FAE">
        <w:fldChar w:fldCharType="separate"/>
      </w:r>
      <w:r w:rsidR="00056235" w:rsidRPr="00875FAE">
        <w:rPr>
          <w:noProof/>
          <w:vertAlign w:val="superscript"/>
        </w:rPr>
        <w:t>7</w:t>
      </w:r>
      <w:r w:rsidR="00AA7B90" w:rsidRPr="00875FAE">
        <w:fldChar w:fldCharType="end"/>
      </w:r>
      <w:r w:rsidR="0061249E" w:rsidRPr="00875FAE">
        <w:t>. These procedures</w:t>
      </w:r>
      <w:r w:rsidR="00E363C9" w:rsidRPr="00875FAE">
        <w:t xml:space="preserve"> provide cheaper</w:t>
      </w:r>
      <w:r w:rsidR="0061249E" w:rsidRPr="00875FAE">
        <w:t xml:space="preserve"> </w:t>
      </w:r>
      <w:r w:rsidR="00E363C9" w:rsidRPr="00875FAE">
        <w:t xml:space="preserve">alternative </w:t>
      </w:r>
      <w:r w:rsidR="0061249E" w:rsidRPr="00875FAE">
        <w:t xml:space="preserve">surgical options </w:t>
      </w:r>
      <w:r w:rsidR="00E363C9" w:rsidRPr="00875FAE">
        <w:t xml:space="preserve">for </w:t>
      </w:r>
      <w:r w:rsidR="0061249E" w:rsidRPr="00875FAE">
        <w:t xml:space="preserve">the </w:t>
      </w:r>
      <w:r w:rsidR="00634D74" w:rsidRPr="00875FAE">
        <w:t>treatment of j</w:t>
      </w:r>
      <w:r w:rsidR="00E363C9" w:rsidRPr="00875FAE">
        <w:t>oint damage</w:t>
      </w:r>
      <w:r w:rsidR="0061249E" w:rsidRPr="00875FAE">
        <w:t xml:space="preserve"> and early OA,</w:t>
      </w:r>
      <w:r w:rsidR="00E363C9" w:rsidRPr="00875FAE">
        <w:t xml:space="preserve"> which if used to treat the patients who are likely to benefit</w:t>
      </w:r>
      <w:r w:rsidR="0061249E" w:rsidRPr="00875FAE">
        <w:t>,</w:t>
      </w:r>
      <w:r w:rsidR="00E363C9" w:rsidRPr="00875FAE">
        <w:t xml:space="preserve"> can reduce the number of patients who will develop end-stage OA. </w:t>
      </w:r>
    </w:p>
    <w:p w14:paraId="1CA888E9" w14:textId="1CCB677F" w:rsidR="009F1DAD" w:rsidRPr="00875FAE" w:rsidRDefault="000F0268" w:rsidP="009F1DAD">
      <w:pPr>
        <w:widowControl w:val="0"/>
        <w:autoSpaceDE w:val="0"/>
        <w:autoSpaceDN w:val="0"/>
        <w:adjustRightInd w:val="0"/>
        <w:spacing w:after="240" w:line="480" w:lineRule="auto"/>
      </w:pPr>
      <w:r w:rsidRPr="00875FAE">
        <w:t xml:space="preserve">To identify novel candidate biomarkers we employed a two-pronged approach. The first was to utilise label-free quantitation proteomics </w:t>
      </w:r>
      <w:r w:rsidR="00D42B19" w:rsidRPr="00875FAE">
        <w:t xml:space="preserve">in a non-targeted approach </w:t>
      </w:r>
      <w:r w:rsidRPr="00875FAE">
        <w:t>with the aim of identifying completely novel biomarkers that had not previously been associated with OA or cartilage damage/repair. The second</w:t>
      </w:r>
      <w:r w:rsidR="00D42B19" w:rsidRPr="00875FAE">
        <w:t>, targeted</w:t>
      </w:r>
      <w:r w:rsidRPr="00875FAE">
        <w:t xml:space="preserve"> approach was to assess a panel of SF </w:t>
      </w:r>
      <w:r w:rsidR="00D42B19" w:rsidRPr="00875FAE">
        <w:t xml:space="preserve">and plasma proteins that we routinely test and that have either been previously associated with OA </w:t>
      </w:r>
      <w:r w:rsidR="00D42B19"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id":"ITEM-2","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2","issued":{"date-parts":[["2015"]]},"page":"1622-1626","title":"ADAMTS-4 activity in synovial fluid as a biomarker of inflammation and effusion","type":"article-journal","volume":"23"},"uris":["http://www.mendeley.com/documents/?uuid=075c29de-ffff-34f8-bd4e-48d391fb525b"]}],"mendeley":{"formattedCitation":"&lt;sup&gt;31,45&lt;/sup&gt;","plainTextFormattedCitation":"31,45","previouslyFormattedCitation":"&lt;sup&gt;30,44&lt;/sup&gt;"},"properties":{"noteIndex":0},"schema":"https://github.com/citation-style-language/schema/raw/master/csl-citation.json"}</w:instrText>
      </w:r>
      <w:r w:rsidR="00D42B19" w:rsidRPr="00875FAE">
        <w:fldChar w:fldCharType="separate"/>
      </w:r>
      <w:r w:rsidR="005144E5" w:rsidRPr="00875FAE">
        <w:rPr>
          <w:noProof/>
          <w:vertAlign w:val="superscript"/>
        </w:rPr>
        <w:t>31,45</w:t>
      </w:r>
      <w:r w:rsidR="00D42B19" w:rsidRPr="00875FAE">
        <w:fldChar w:fldCharType="end"/>
      </w:r>
      <w:r w:rsidR="00D42B19" w:rsidRPr="00875FAE">
        <w:t xml:space="preserve">  or that we have identified as changed in response to ACI </w:t>
      </w:r>
      <w:r w:rsidR="00D42B19" w:rsidRPr="00875FAE">
        <w:fldChar w:fldCharType="begin" w:fldLock="1"/>
      </w:r>
      <w:r w:rsidR="00AD0EBE" w:rsidRPr="00875FAE">
        <w:instrText>ADDIN CSL_CITATION {"citationItems":[{"id":"ITEM-1","itemData":{"ISSN":"14786362","PMID":"28666451","abstract":"BACKGROUND Autologous chondrocyte implantation (ACI) can be used in the treatment of focal cartilage injuries to prevent the onset of osteoarthritis (OA). However, we are yet to understand fully why some individuals do not respond well to this intervention. Identification of a reliable and accurate biomarker panel that can predict which patients are likely to respond well to ACI is needed in order to assign the patient to the most appropriate therapy. This study aimed to compare the baseline and mid-treatment proteomic profiles of synovial fluids (SFs) obtained from responders and non-responders to ACI. METHODS SFs were derived from 14 ACI responders (mean Lysholm improvement of 33 (17-54)) and 13 non-responders (mean Lysholm decrease of 14 (4-46)) at the two stages of surgery (cartilage harvest and chondrocyte implantation). Label-free proteome profiling of dynamically compressed SFs was used to identify predictive markers of ACI success or failure and to investigate the biological pathways involved in the clinical response to ACI. RESULTS Only 1 protein displayed a ≥2.0-fold differential abundance in the preclinical SF of ACI responders versus non-responders. However, there is a marked difference between these two groups with regard to their proteome shift in response to cartilage harvest, with 24 and 92 proteins showing ≥2.0-fold differential abundance between Stages I and II in responders and non-responders, respectively. Proteomic data has been uploaded to ProteomeXchange (identifier: PXD005220). We have validated two biologically relevant protein changes associated with this response, demonstrating that matrix metalloproteinase 1 was prominently elevated and S100 calcium binding protein A13 was reduced in response to cartilage harvest in non-responders. CONCLUSIONS The differential proteomic response to cartilage harvest noted in responders versus non-responders is completely novel. Our analyses suggest several pathways which appear to be altered in non-responders that are worthy of further investigation to elucidate the mechanisms of ACI failure. These protein changes highlight many putative biomarkers that may have potential for prediction of ACI treatment success.","author":[{"dropping-particle":"","family":"Hulme","given":"Charlotte H.","non-dropping-particle":"","parse-names":false,"suffix":""},{"dropping-particle":"","family":"Wilson","given":"Emma L.","non-dropping-particle":"","parse-names":false,"suffix":""},{"dropping-particle":"","family":"Peffers","given":"Mandy J.","non-dropping-particle":"","parse-names":false,"suffix":""},{"dropping-particle":"","family":"Roberts","given":"Sally","non-dropping-particle":"","parse-names":false,"suffix":""},{"dropping-particle":"","family":"Simpson","given":"Deborah M.","non-dropping-particle":"","parse-names":false,"suffix":""},{"dropping-particle":"","family":"Richardson","given":"James B.","non-dropping-particle":"","parse-names":false,"suffix":""},{"dropping-particle":"","family":"Gallacher","given":"Pete","non-dropping-particle":"","parse-names":false,"suffix":""},{"dropping-particle":"","family":"Wright","given":"Karina T.","non-dropping-particle":"","parse-names":false,"suffix":""}],"container-title":"Arthritis Research and Therapy","id":"ITEM-1","issued":{"date-parts":[["2017"]]},"page":"150","title":"Autologous chondrocyte implantation-derived synovial fluids display distinct responder and non-responder proteomic profiles","type":"article-journal","volume":"19"},"uris":["http://www.mendeley.com/documents/?uuid=3573e476-5d5c-30fb-b61d-cd0e402ad26d"]},{"id":"ITEM-2","itemData":{"ISSN":"14786362","author":[{"dropping-particle":"","family":"Hulme","given":"Charlotte H.","non-dropping-particle":"","parse-names":false,"suffix":""},{"dropping-particle":"","family":"Wilson","given":"Emma L.","non-dropping-particle":"","parse-names":false,"suffix":""},{"dropping-particle":"","family":"Fuller","given":"Heidi R.","non-dropping-particle":"","parse-names":false,"suffix":""},{"dropping-particle":"","family":"Roberts","given":"Sally","non-dropping-particle":"","parse-names":false,"suffix":""},{"dropping-particle":"","family":"Richardson","given":"James B.","non-dropping-particle":"","parse-names":false,"suffix":""},{"dropping-particle":"","family":"Gallacher","given":"Pete","non-dropping-particle":"","parse-names":false,"suffix":""},{"dropping-particle":"","family":"Peffers","given":"Mandy J.","non-dropping-particle":"","parse-names":false,"suffix":""},{"dropping-particle":"","family":"Shirran","given":"Sally L.","non-dropping-particle":"","parse-names":false,"suffix":""},{"dropping-particle":"","family":"Botting","given":"Catherine H.","non-dropping-particle":"","parse-names":false,"suffix":""},{"dropping-particle":"","family":"Wright","given":"Karina T.","non-dropping-particle":"","parse-names":false,"suffix":""}],"container-title":"Arthritis Research and Therapy","id":"ITEM-2","issue":"1","issued":{"date-parts":[["2018"]]},"page":"87","title":"Two independent proteomic approaches provide a comprehensive analysis of the synovial fluid proteome response to Autologous Chondrocyte Implantation","type":"article-journal","volume":"20"},"uris":["http://www.mendeley.com/documents/?uuid=2082c6ac-dd6d-3e80-a9db-35a1be59bcae"]}],"mendeley":{"formattedCitation":"&lt;sup&gt;11,12&lt;/sup&gt;","plainTextFormattedCitation":"11,12","previouslyFormattedCitation":"&lt;sup&gt;11,12&lt;/sup&gt;"},"properties":{"noteIndex":0},"schema":"https://github.com/citation-style-language/schema/raw/master/csl-citation.json"}</w:instrText>
      </w:r>
      <w:r w:rsidR="00D42B19" w:rsidRPr="00875FAE">
        <w:fldChar w:fldCharType="separate"/>
      </w:r>
      <w:r w:rsidR="00056235" w:rsidRPr="00875FAE">
        <w:rPr>
          <w:noProof/>
          <w:vertAlign w:val="superscript"/>
        </w:rPr>
        <w:t>11,12</w:t>
      </w:r>
      <w:r w:rsidR="00D42B19" w:rsidRPr="00875FAE">
        <w:fldChar w:fldCharType="end"/>
      </w:r>
      <w:r w:rsidR="00D42B19" w:rsidRPr="00875FAE">
        <w:t xml:space="preserve">. </w:t>
      </w:r>
      <w:r w:rsidR="00FF7354" w:rsidRPr="00875FAE">
        <w:t xml:space="preserve"> This methodology meant that any candidate proteins identified from the proteomic analysis could be assessed</w:t>
      </w:r>
      <w:r w:rsidR="008737F4" w:rsidRPr="00875FAE">
        <w:t xml:space="preserve"> in a larger cohort</w:t>
      </w:r>
      <w:r w:rsidR="00FF7354" w:rsidRPr="00875FAE">
        <w:t xml:space="preserve"> to determine whether they added any predictive value over and above other more commonly assessed ‘OA’ proteins</w:t>
      </w:r>
      <w:r w:rsidR="00E3677E" w:rsidRPr="00875FAE">
        <w:t xml:space="preserve">, baseline </w:t>
      </w:r>
      <w:r w:rsidR="00487F9F" w:rsidRPr="00875FAE">
        <w:t>OA severity (as deemed by Kellgren-Lawrence score)</w:t>
      </w:r>
      <w:r w:rsidR="00FF7354" w:rsidRPr="00875FAE">
        <w:t xml:space="preserve"> and patient demographics, together contributing to the development of predictive models</w:t>
      </w:r>
      <w:r w:rsidR="009F1DAD" w:rsidRPr="00875FAE">
        <w:t xml:space="preserve"> for patient </w:t>
      </w:r>
      <w:r w:rsidR="00A076E8" w:rsidRPr="00875FAE">
        <w:t>outcome to microfracture or osteotomy surgery.</w:t>
      </w:r>
      <w:r w:rsidR="00B32F88" w:rsidRPr="00875FAE">
        <w:t xml:space="preserve"> Further, particularly for the microfracture cohort there was a wide range of patient ages which in itself could account for differential abundance of some of the measured proteins e.g. </w:t>
      </w:r>
      <w:r w:rsidR="0054774C" w:rsidRPr="00875FAE">
        <w:t>serum HA</w:t>
      </w:r>
      <w:r w:rsidR="0054774C" w:rsidRPr="00875FAE">
        <w:fldChar w:fldCharType="begin" w:fldLock="1"/>
      </w:r>
      <w:r w:rsidR="005144E5" w:rsidRPr="00875FAE">
        <w:instrText>ADDIN CSL_CITATION {"citationItems":[{"id":"ITEM-1","itemData":{"DOI":"10.3109/00365519209115504","ISSN":"00365513","PMID":"1455153","abstract":"The serum levels of hyaluronan and the aminoterminal propeptide of Type III procollagen (PIIINP) were compared in 585 healthy individuals as a function of age. Newborn children displayed high hyaluronan (695±634 μgl-1, mean± SD) and PIIINP (295±152 μg l-1) values. The values were not correlated to the gestational week in which the children were born or to the birth weight but there was a significant correlation (p&lt;0.05) between the hyaluronan and PIIINP levels. During the first year the levels dropped and in childhood (1-16 years of age) both hyaluronan and PIIINP levels were fairly constant at 27±16 and 22±8.4 μg l-1, respectively. The PIIINP level showed a marked drop in adults compared to children. The drop continued to about 50 years of age (6.5±2.2μg l-1) and then there was a slight increase in elderly people. The hyaluronan showed a continued increase with age from the level at 16 years of 29±17 μg l-1 to a mean value of 177+133 μ l-l in people over 75 years. There was no increase in serum hyaluronan in women during pregnancy but the PIIINP level increased in the later part of the gestational period. There was no correlation between the serum values of hyaluronan and PIIINP when compared throughout the life span which indicates that the blood levels of the two markers are regulated by independent factors. © 1992 Informa UK Ltd All rights reserved: reproduction in whole or part not permitted.","author":[{"dropping-particle":"","family":"Lindqvist","given":"U.","non-dropping-particle":"","parse-names":false,"suffix":""},{"dropping-particle":"","family":"Laurent","given":"T. C.","non-dropping-particle":"","parse-names":false,"suffix":""}],"container-title":"Scandinavian Journal of Clinical and Laboratory Investigation","id":"ITEM-1","issued":{"date-parts":[["1992"]]},"title":"Serum hyaluronan and aminoterminal propeptide of type III procollagen: Variation with age","type":"article-journal"},"uris":["http://www.mendeley.com/documents/?uuid=7e3b6c68-22ff-4c04-af15-489eba24a8cf"]}],"mendeley":{"formattedCitation":"&lt;sup&gt;19&lt;/sup&gt;","plainTextFormattedCitation":"19","previouslyFormattedCitation":"&lt;sup&gt;18&lt;/sup&gt;"},"properties":{"noteIndex":0},"schema":"https://github.com/citation-style-language/schema/raw/master/csl-citation.json"}</w:instrText>
      </w:r>
      <w:r w:rsidR="0054774C" w:rsidRPr="00875FAE">
        <w:fldChar w:fldCharType="separate"/>
      </w:r>
      <w:r w:rsidR="005144E5" w:rsidRPr="00875FAE">
        <w:rPr>
          <w:noProof/>
          <w:vertAlign w:val="superscript"/>
        </w:rPr>
        <w:t>19</w:t>
      </w:r>
      <w:r w:rsidR="0054774C" w:rsidRPr="00875FAE">
        <w:fldChar w:fldCharType="end"/>
      </w:r>
      <w:r w:rsidR="00B32F88" w:rsidRPr="00875FAE">
        <w:t>, therefore this statistical approach could account</w:t>
      </w:r>
      <w:r w:rsidR="00B7687E" w:rsidRPr="00875FAE">
        <w:t xml:space="preserve"> for co-linearity between parame</w:t>
      </w:r>
      <w:r w:rsidR="00B32F88" w:rsidRPr="00875FAE">
        <w:t>ters, such as between age and</w:t>
      </w:r>
      <w:r w:rsidR="0054774C" w:rsidRPr="00875FAE">
        <w:t xml:space="preserve"> serum HA.</w:t>
      </w:r>
    </w:p>
    <w:p w14:paraId="08991988" w14:textId="76FE6FB6" w:rsidR="007350EB" w:rsidRPr="00875FAE" w:rsidRDefault="00D42B19" w:rsidP="000F0268">
      <w:pPr>
        <w:spacing w:line="480" w:lineRule="auto"/>
        <w:contextualSpacing/>
      </w:pPr>
      <w:r w:rsidRPr="00875FAE">
        <w:t>We acknowledge that one of the limitations of our study is that only a small number of samples were used in the proteomic analysis. This is because</w:t>
      </w:r>
      <w:r w:rsidR="007123C2" w:rsidRPr="00875FAE">
        <w:t xml:space="preserve"> </w:t>
      </w:r>
      <w:r w:rsidRPr="00875FAE">
        <w:t>we wanted to select patients who</w:t>
      </w:r>
      <w:r w:rsidR="008A4D21" w:rsidRPr="00875FAE">
        <w:t xml:space="preserve"> </w:t>
      </w:r>
      <w:r w:rsidRPr="00875FAE">
        <w:t xml:space="preserve"> demonstrated the worst and best clinical responses to either surgery, as determined by change in Lysholm scores between pre-operative and 12 month post-operative scores.</w:t>
      </w:r>
      <w:r w:rsidR="00330F00" w:rsidRPr="00875FAE">
        <w:t xml:space="preserve"> Furthermore, the number of samples that could be included in these preliminary investigations was limited to those </w:t>
      </w:r>
      <w:r w:rsidR="000851A7" w:rsidRPr="00875FAE">
        <w:t xml:space="preserve">(i) </w:t>
      </w:r>
      <w:r w:rsidR="00330F00" w:rsidRPr="00875FAE">
        <w:t xml:space="preserve">that had sufficient volumes of SF, </w:t>
      </w:r>
      <w:r w:rsidR="000851A7" w:rsidRPr="00875FAE">
        <w:t xml:space="preserve">(ii) </w:t>
      </w:r>
      <w:r w:rsidR="00330F00" w:rsidRPr="00875FAE">
        <w:t xml:space="preserve">which were not too diluted (through the lavage procedure used to collect SF at our centre </w:t>
      </w:r>
      <w:r w:rsidR="00330F00" w:rsidRPr="00875FAE">
        <w:fldChar w:fldCharType="begin" w:fldLock="1"/>
      </w:r>
      <w:r w:rsidR="005144E5" w:rsidRPr="00875FAE">
        <w:instrText>ADDIN CSL_CITATION {"citationItems":[{"id":"ITEM-1","itemData":{"ISSN":"15229653","PMID":"26003949","abstract":"Objective: To evaluate the potential of ADAMTS-4 (aggrecanase -1) activity in synovial fluid (SF) as a biomarker of knee injury and joint disease. Design: We have measured ADAMTS-4 activity in the synovial fluid of 170 orthopaedic patients with different degrees of joint pathology, using a commercial ADAMTS-4 fluorescence resonance energy transfer (FRET) substrate assay. Patients were classified at arthroscopy as (i) macroscopically normal, (ii) with an injury of the meniscus, anterior cruciate ligament or chondral/osteochondral defects or (iii) with osteoarthritis, and the influence of independent factors (age, patient group, effusion and synovial inflammation) on ADAMTS-4 activity levels was assessed. Results: In most patients (106/170) ADAMTS-4 activity was undetectable; ADAMTS-4 ranged from 0 to 2.8 ng/mL in synovial fluid from patients with an injury, 0-4.1 ng/mL in osteoarthritic patients and 4.0-12.3 ng/mL in patients with large effusions. Four independent variables each significantly influenced ADAMTS-4 activity in synovial fluid (all P &lt; 0.001): age (concordance = 0.69), presence of osteoarthritis (OA) (concordance = 0.66), level of effusion (concordance = 0.78) and inflammation (concordance = 0.68). Not only did effusion influence the amount of ADAMTS-4 activity most strongly, but it also did this in an ordered manner (P &lt; 0.001). Conclusions: The main finding of this study is that ADAMTS-4 levels in synovial fluid are most strongly correlated with inflammation and severity of effusion in the knee. Further study is required to determine if it could provide a useful tool to aid clinical diagnoses, indicate treatment, to monitor progression of joint degeneration or OA or alternatively the success of treatment.","author":[{"dropping-particle":"","family":"Roberts","given":"S.","non-dropping-particle":"","parse-names":false,"suffix":""},{"dropping-particle":"","family":"Evans","given":"H.","non-dropping-particle":"","parse-names":false,"suffix":""},{"dropping-particle":"","family":"Wright","given":"K.","non-dropping-particle":"","parse-names":false,"suffix":""},{"dropping-particle":"","family":"Niekerk","given":"L.","non-dropping-particle":"van","parse-names":false,"suffix":""},{"dropping-particle":"","family":"Caterson","given":"B.","non-dropping-particle":"","parse-names":false,"suffix":""},{"dropping-particle":"","family":"Richardson","given":"J. B.","non-dropping-particle":"","parse-names":false,"suffix":""},{"dropping-particle":"","family":"Kumar","given":"K. H.S.","non-dropping-particle":"","parse-names":false,"suffix":""},{"dropping-particle":"","family":"Kuiper","given":"J. H.","non-dropping-particle":"","parse-names":false,"suffix":""}],"container-title":"Osteoarthritis and Cartilage","id":"ITEM-1","issued":{"date-parts":[["2015"]]},"page":"1622-1626","title":"ADAMTS-4 activity in synovial fluid as a biomarker of inflammation and effusion","type":"article-journal","volume":"23"},"uris":["http://www.mendeley.com/documents/?uuid=075c29de-ffff-34f8-bd4e-48d391fb525b"]}],"mendeley":{"formattedCitation":"&lt;sup&gt;31&lt;/sup&gt;","plainTextFormattedCitation":"31","previouslyFormattedCitation":"&lt;sup&gt;30&lt;/sup&gt;"},"properties":{"noteIndex":0},"schema":"https://github.com/citation-style-language/schema/raw/master/csl-citation.json"}</w:instrText>
      </w:r>
      <w:r w:rsidR="00330F00" w:rsidRPr="00875FAE">
        <w:fldChar w:fldCharType="separate"/>
      </w:r>
      <w:r w:rsidR="005144E5" w:rsidRPr="00875FAE">
        <w:rPr>
          <w:noProof/>
          <w:vertAlign w:val="superscript"/>
        </w:rPr>
        <w:t>31</w:t>
      </w:r>
      <w:r w:rsidR="00330F00" w:rsidRPr="00875FAE">
        <w:fldChar w:fldCharType="end"/>
      </w:r>
      <w:r w:rsidR="00330F00" w:rsidRPr="00875FAE">
        <w:t>) so as to be loaded onto ProteoMiner</w:t>
      </w:r>
      <w:r w:rsidR="00330F00" w:rsidRPr="00875FAE">
        <w:rPr>
          <w:vertAlign w:val="superscript"/>
        </w:rPr>
        <w:t xml:space="preserve">TM </w:t>
      </w:r>
      <w:r w:rsidR="00330F00" w:rsidRPr="00875FAE">
        <w:t xml:space="preserve"> beads for dynamic range compression</w:t>
      </w:r>
      <w:r w:rsidR="00A076E8" w:rsidRPr="00875FAE">
        <w:t xml:space="preserve"> and </w:t>
      </w:r>
      <w:r w:rsidR="000851A7" w:rsidRPr="00875FAE">
        <w:t xml:space="preserve">(iii) </w:t>
      </w:r>
      <w:r w:rsidR="00A076E8" w:rsidRPr="00875FAE">
        <w:t xml:space="preserve">that did not have any blood staining, as this has been demonstrated to alter the </w:t>
      </w:r>
      <w:r w:rsidR="00F66089" w:rsidRPr="00875FAE">
        <w:t xml:space="preserve">detection of SF proteins </w:t>
      </w:r>
      <w:r w:rsidR="00F66089" w:rsidRPr="00875FAE">
        <w:fldChar w:fldCharType="begin" w:fldLock="1"/>
      </w:r>
      <w:r w:rsidR="005144E5" w:rsidRPr="00875FAE">
        <w:instrText>ADDIN CSL_CITATION {"citationItems":[{"id":"ITEM-1","itemData":{"ISBN":"8133815541","ISSN":"23265205","PMID":"26109489","abstract":"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author":[{"dropping-particle":"","family":"Watt","given":"Fiona E.","non-dropping-particle":"","parse-names":false,"suffix":""},{"dropping-particle":"","family":"Paterson","given":"Erin","non-dropping-particle":"","parse-names":false,"suffix":""},{"dropping-particle":"","family":"Freidin","given":"Andrew","non-dropping-particle":"","parse-names":false,"suffix":""},{"dropping-particle":"","family":"Kenny","given":"Mark","non-dropping-particle":"","parse-names":false,"suffix":""},{"dropping-particle":"","family":"Judge","given":"Andrew","non-dropping-particle":"","parse-names":false,"suffix":""},{"dropping-particle":"","family":"Saklatvala","given":"Jeremy","non-dropping-particle":"","parse-names":false,"suffix":""},{"dropping-particle":"","family":"Williams","given":"Andy","non-dropping-particle":"","parse-names":false,"suffix":""},{"dropping-particle":"","family":"Vincent","given":"Tonia L.","non-dropping-particle":"","parse-names":false,"suffix":""}],"container-title":"Arthritis and Rheumatology","id":"ITEM-1","issue":"9","issued":{"date-parts":[["2016"]]},"page":"2129-2140","title":"Acute Molecular Changes in Synovial Fluid Following Human Knee Injury: Association With Early Clinical Outcomes","type":"article-journal","volume":"68"},"uris":["http://www.mendeley.com/documents/?uuid=ac9f4e23-4f2d-3861-805d-bc10d52a8465"]}],"mendeley":{"formattedCitation":"&lt;sup&gt;44&lt;/sup&gt;","plainTextFormattedCitation":"44","previouslyFormattedCitation":"&lt;sup&gt;43&lt;/sup&gt;"},"properties":{"noteIndex":0},"schema":"https://github.com/citation-style-language/schema/raw/master/csl-citation.json"}</w:instrText>
      </w:r>
      <w:r w:rsidR="00F66089" w:rsidRPr="00875FAE">
        <w:fldChar w:fldCharType="separate"/>
      </w:r>
      <w:r w:rsidR="005144E5" w:rsidRPr="00875FAE">
        <w:rPr>
          <w:noProof/>
          <w:vertAlign w:val="superscript"/>
        </w:rPr>
        <w:t>44</w:t>
      </w:r>
      <w:r w:rsidR="00F66089" w:rsidRPr="00875FAE">
        <w:fldChar w:fldCharType="end"/>
      </w:r>
      <w:r w:rsidR="00330F00" w:rsidRPr="00875FAE">
        <w:t>.</w:t>
      </w:r>
      <w:r w:rsidRPr="00875FAE">
        <w:t xml:space="preserve"> </w:t>
      </w:r>
      <w:r w:rsidR="002D022F" w:rsidRPr="00875FAE">
        <w:t>Therefore, it is important that these results are not over interpreted</w:t>
      </w:r>
      <w:r w:rsidR="002A3E76" w:rsidRPr="00875FAE">
        <w:t>. We did not</w:t>
      </w:r>
      <w:r w:rsidR="0089190A" w:rsidRPr="00875FAE">
        <w:t xml:space="preserve"> undertake any bioinformatic</w:t>
      </w:r>
      <w:r w:rsidR="00FA500C" w:rsidRPr="00875FAE">
        <w:t xml:space="preserve"> pathway or network analyses</w:t>
      </w:r>
      <w:r w:rsidR="002A3E76" w:rsidRPr="00875FAE">
        <w:t xml:space="preserve"> on these proteomic findings due to the low number of samples and again to avoid over interpretation of the results</w:t>
      </w:r>
      <w:r w:rsidR="00FA500C" w:rsidRPr="00875FAE">
        <w:t>. In addition, the</w:t>
      </w:r>
      <w:r w:rsidR="002D022F" w:rsidRPr="00875FAE">
        <w:t xml:space="preserve"> markers identified in this</w:t>
      </w:r>
      <w:r w:rsidR="00FA500C" w:rsidRPr="00875FAE">
        <w:t xml:space="preserve"> preliminary proteomic</w:t>
      </w:r>
      <w:r w:rsidR="002D022F" w:rsidRPr="00875FAE">
        <w:t xml:space="preserve"> study </w:t>
      </w:r>
      <w:r w:rsidR="00FA500C" w:rsidRPr="00875FAE">
        <w:t xml:space="preserve">will </w:t>
      </w:r>
      <w:r w:rsidR="002D022F" w:rsidRPr="00875FAE">
        <w:t xml:space="preserve">need to be validated in larger </w:t>
      </w:r>
      <w:r w:rsidR="00FA500C" w:rsidRPr="00875FAE">
        <w:t>independent osteotomy and microfracture cohorts.</w:t>
      </w:r>
    </w:p>
    <w:p w14:paraId="7475236F" w14:textId="77777777" w:rsidR="001D34DB" w:rsidRPr="00875FAE" w:rsidRDefault="001D34DB" w:rsidP="000F0268">
      <w:pPr>
        <w:spacing w:line="480" w:lineRule="auto"/>
        <w:contextualSpacing/>
      </w:pPr>
    </w:p>
    <w:p w14:paraId="4CDD5FE5" w14:textId="4CBB9A5B" w:rsidR="00330F00" w:rsidRPr="00875FAE" w:rsidRDefault="00330F00" w:rsidP="00330F00">
      <w:pPr>
        <w:spacing w:line="480" w:lineRule="auto"/>
        <w:contextualSpacing/>
      </w:pPr>
      <w:r w:rsidRPr="00875FAE">
        <w:t>One of the proteins identified in the proteomic analyses was 14-3-3 protein theta (YWHAQ). This protein was of particular interest for the prediction of microfracture outcome as it was undetectable</w:t>
      </w:r>
      <w:r w:rsidR="00B77FA0" w:rsidRPr="00875FAE">
        <w:t xml:space="preserve"> (via LC-MS/MS or ELISA)</w:t>
      </w:r>
      <w:r w:rsidRPr="00875FAE">
        <w:t xml:space="preserve"> in the SF of individuals who responded well to this procedure.</w:t>
      </w:r>
      <w:r w:rsidR="00B64861" w:rsidRPr="00875FAE">
        <w:t xml:space="preserve"> The LC-MS/MS analysis also highlighted this protein as being detected only in the non-respo</w:t>
      </w:r>
      <w:r w:rsidR="008737F4" w:rsidRPr="00875FAE">
        <w:t xml:space="preserve">nders to osteotomy. However, </w:t>
      </w:r>
      <w:r w:rsidR="00B64861" w:rsidRPr="00875FAE">
        <w:t>two of the four samples used for proteomic analyses demonstrated detectable concentrations of YWHAQ when assessed using ELISA. This may be due to the sensitivity of the ELISA or perhaps that this proteins detection was masked due to other more abundant proteins in the proteomic analysis. We measure</w:t>
      </w:r>
      <w:r w:rsidR="00DB4C03" w:rsidRPr="00875FAE">
        <w:t>d</w:t>
      </w:r>
      <w:r w:rsidR="00B64861" w:rsidRPr="00875FAE">
        <w:t xml:space="preserve"> </w:t>
      </w:r>
      <w:r w:rsidR="001E51D4" w:rsidRPr="00875FAE">
        <w:t>YWHAQ</w:t>
      </w:r>
      <w:r w:rsidR="00B64861" w:rsidRPr="00875FAE">
        <w:t xml:space="preserve"> in the </w:t>
      </w:r>
      <w:r w:rsidR="00DB4C03" w:rsidRPr="00875FAE">
        <w:t xml:space="preserve">larger osteotomy patient cohort (n=13)  from which this protein was not found to have predictive value between responders and non-responders to osteotomy. </w:t>
      </w:r>
      <w:r w:rsidR="00B64861" w:rsidRPr="00875FAE">
        <w:t xml:space="preserve"> Therefore, we focussed upon the potential of this protein as a predictive marker for microfracture outcome</w:t>
      </w:r>
      <w:r w:rsidR="00C90CF7" w:rsidRPr="00875FAE">
        <w:t>.</w:t>
      </w:r>
      <w:r w:rsidR="00B64861" w:rsidRPr="00875FAE">
        <w:t xml:space="preserve"> </w:t>
      </w:r>
      <w:r w:rsidRPr="00875FAE">
        <w:t xml:space="preserve"> YWHAQ </w:t>
      </w:r>
      <w:r w:rsidR="008737F4" w:rsidRPr="00875FAE">
        <w:t>concentration was a significant variable in the linear regression model of microfracture outcome</w:t>
      </w:r>
      <w:r w:rsidR="00AD001C" w:rsidRPr="00875FAE">
        <w:t>, indicating that with increasing pre-operative concentrations of  YWHAQ, post-operative Lysholm score decreases. When divided into responders and non-responders to microfracture</w:t>
      </w:r>
      <w:r w:rsidR="00043731" w:rsidRPr="00875FAE">
        <w:t>,</w:t>
      </w:r>
      <w:r w:rsidR="00AD001C" w:rsidRPr="00875FAE">
        <w:t xml:space="preserve"> based on </w:t>
      </w:r>
      <w:r w:rsidR="00304664" w:rsidRPr="00875FAE">
        <w:t xml:space="preserve">a </w:t>
      </w:r>
      <w:r w:rsidR="00AD001C" w:rsidRPr="00875FAE">
        <w:t>MCID</w:t>
      </w:r>
      <w:r w:rsidR="00043731" w:rsidRPr="00875FAE">
        <w:t xml:space="preserve"> of 10 Lysholm points,</w:t>
      </w:r>
      <w:r w:rsidR="00AD001C" w:rsidRPr="00875FAE">
        <w:t xml:space="preserve"> however, there was no statistical difference in concentration between the responder cohorts. It </w:t>
      </w:r>
      <w:r w:rsidR="0047373F" w:rsidRPr="00875FAE">
        <w:t xml:space="preserve">is notable that in the full cohort of microfracture patients </w:t>
      </w:r>
      <w:r w:rsidR="00DB4C03" w:rsidRPr="00875FAE">
        <w:t xml:space="preserve"> (n=19) </w:t>
      </w:r>
      <w:r w:rsidR="0047373F" w:rsidRPr="00875FAE">
        <w:t xml:space="preserve">assessed, representing a more diverse </w:t>
      </w:r>
      <w:r w:rsidR="00F66089" w:rsidRPr="00875FAE">
        <w:t xml:space="preserve">range of clinical </w:t>
      </w:r>
      <w:r w:rsidR="0047373F" w:rsidRPr="00875FAE">
        <w:t>‘response’</w:t>
      </w:r>
      <w:r w:rsidR="00043731" w:rsidRPr="00875FAE">
        <w:t xml:space="preserve"> compared to those assessed in the proteomic analyses</w:t>
      </w:r>
      <w:r w:rsidR="0047373F" w:rsidRPr="00875FAE">
        <w:t>, none of the ‘responders’ SF samples had detectable levels of YWHAQ, whereas 5</w:t>
      </w:r>
      <w:r w:rsidR="00871178" w:rsidRPr="00875FAE">
        <w:t>5</w:t>
      </w:r>
      <w:r w:rsidR="0047373F" w:rsidRPr="00875FAE">
        <w:t>% of ‘non-responders’</w:t>
      </w:r>
      <w:r w:rsidR="0071356D" w:rsidRPr="00875FAE">
        <w:t xml:space="preserve"> </w:t>
      </w:r>
      <w:r w:rsidR="0047373F" w:rsidRPr="00875FAE">
        <w:t>had detectable concentrations. Therefore, there is value in testing this</w:t>
      </w:r>
      <w:r w:rsidR="005C1873" w:rsidRPr="00875FAE">
        <w:t xml:space="preserve"> candidate biomarker</w:t>
      </w:r>
      <w:r w:rsidR="0047373F" w:rsidRPr="00875FAE">
        <w:t xml:space="preserve"> protein in a larger cohort of individuals treated with microfracture. </w:t>
      </w:r>
      <w:r w:rsidR="005C1873" w:rsidRPr="00875FAE">
        <w:t>YWHAQ is a</w:t>
      </w:r>
      <w:r w:rsidR="00307F0F" w:rsidRPr="00875FAE">
        <w:t xml:space="preserve"> member of the 14-3-3 protein family which have a wide range of functions, largely related to signal transduction pathways </w:t>
      </w:r>
      <w:r w:rsidR="00307F0F" w:rsidRPr="00875FAE">
        <w:fldChar w:fldCharType="begin" w:fldLock="1"/>
      </w:r>
      <w:r w:rsidR="005144E5" w:rsidRPr="00875FAE">
        <w:instrText>ADDIN CSL_CITATION {"citationItems":[{"id":"ITEM-1","itemData":{"author":[{"dropping-particle":"","family":"Kilani","given":"Ruhangiz T","non-dropping-particle":"","parse-names":false,"suffix":""},{"dropping-particle":"","family":"Maksymowych","given":"Walter P","non-dropping-particle":"","parse-names":false,"suffix":""},{"dropping-particle":"","family":"Aitken","given":"Alastair","non-dropping-particle":"","parse-names":false,"suffix":""},{"dropping-particle":"","family":"Boire","given":"Gilles","non-dropping-particle":"","parse-names":false,"suffix":""},{"dropping-particle":"","family":"St-pierre","given":"Yves","non-dropping-particle":"","parse-names":false,"suffix":""},{"dropping-particle":"","family":"Kilani","given":"Ruhangiz T","non-dropping-particle":"","parse-names":false,"suffix":""},{"dropping-particle":"","family":"Maksymowych","given":"Walter P","non-dropping-particle":"","parse-names":false,"suffix":""},{"dropping-particle":"","family":"Aitken","given":"Alastair","non-dropping-particle":"","parse-names":false,"suffix":""},{"dropping-particle":"","family":"Boire","given":"Gilles","non-dropping-particle":"","parse-names":false,"suffix":""},{"dropping-particle":"","family":"St-pierre","given":"Yves","non-dropping-particle":"","parse-names":false,"suffix":""}],"container-title":"Journal of Rheumatology","id":"ITEM-1","issue":"8","issued":{"date-parts":[["2007"]]},"page":"1650-57","title":"Detection of High Levels of 2 Specific Isoforms of 14-3-3 Proteins in Synovial Fluid from Patients with Joint Inflammation","type":"article-journal","volume":"34"},"uris":["http://www.mendeley.com/documents/?uuid=2a198cb4-1521-4b1a-a178-e17ae64f6ac8"]}],"mendeley":{"formattedCitation":"&lt;sup&gt;15&lt;/sup&gt;","plainTextFormattedCitation":"15","previouslyFormattedCitation":"&lt;sup&gt;14&lt;/sup&gt;"},"properties":{"noteIndex":0},"schema":"https://github.com/citation-style-language/schema/raw/master/csl-citation.json"}</w:instrText>
      </w:r>
      <w:r w:rsidR="00307F0F" w:rsidRPr="00875FAE">
        <w:fldChar w:fldCharType="separate"/>
      </w:r>
      <w:r w:rsidR="005144E5" w:rsidRPr="00875FAE">
        <w:rPr>
          <w:noProof/>
          <w:vertAlign w:val="superscript"/>
        </w:rPr>
        <w:t>15</w:t>
      </w:r>
      <w:r w:rsidR="00307F0F" w:rsidRPr="00875FAE">
        <w:fldChar w:fldCharType="end"/>
      </w:r>
      <w:r w:rsidR="00307F0F" w:rsidRPr="00875FAE">
        <w:t xml:space="preserve">. </w:t>
      </w:r>
      <w:r w:rsidR="00403788" w:rsidRPr="00875FAE">
        <w:t>T</w:t>
      </w:r>
      <w:r w:rsidR="00724DE4" w:rsidRPr="00875FAE">
        <w:t>he role of this specific isoform is not clear, p</w:t>
      </w:r>
      <w:r w:rsidR="00417710" w:rsidRPr="00875FAE">
        <w:t xml:space="preserve">articularly in relation to its </w:t>
      </w:r>
      <w:r w:rsidR="00724DE4" w:rsidRPr="00875FAE">
        <w:t xml:space="preserve">function in OA or </w:t>
      </w:r>
      <w:r w:rsidR="00403788" w:rsidRPr="00875FAE">
        <w:t xml:space="preserve">cartilage tissue damage/repair. However, </w:t>
      </w:r>
      <w:r w:rsidR="00724DE4" w:rsidRPr="00875FAE">
        <w:t xml:space="preserve">it has been identified in </w:t>
      </w:r>
      <w:r w:rsidR="00403788" w:rsidRPr="00875FAE">
        <w:t>several other relevant</w:t>
      </w:r>
      <w:r w:rsidR="00724DE4" w:rsidRPr="00875FAE">
        <w:t xml:space="preserve"> proteomic studies which assessed </w:t>
      </w:r>
      <w:r w:rsidR="00403788" w:rsidRPr="00875FAE">
        <w:t xml:space="preserve">(1) </w:t>
      </w:r>
      <w:r w:rsidR="00724DE4" w:rsidRPr="00875FAE">
        <w:t xml:space="preserve">the membrane proteins of equine articular chondrocytes </w:t>
      </w:r>
      <w:r w:rsidR="00724DE4" w:rsidRPr="00875FAE">
        <w:fldChar w:fldCharType="begin" w:fldLock="1"/>
      </w:r>
      <w:r w:rsidR="005144E5" w:rsidRPr="00875FAE">
        <w:instrText>ADDIN CSL_CITATION {"citationItems":[{"id":"ITEM-1","itemData":{"author":[{"dropping-particle":"","family":"Matta","given":"Csaba","non-dropping-particle":"","parse-names":false,"suffix":""},{"dropping-particle":"","family":"Zhang","given":"Xiaofei","non-dropping-particle":"","parse-names":false,"suffix":""},{"dropping-particle":"","family":"Liddell","given":"Susan","non-dropping-particle":"","parse-names":false,"suffix":""},{"dropping-particle":"","family":"Smith","given":"Julia R","non-dropping-particle":"","parse-names":false,"suffix":""},{"dropping-particle":"","family":"Mobasheri","given":"Ali","non-dropping-particle":"","parse-names":false,"suffix":""}],"container-title":"Biomarkers","id":"ITEM-1","issue":"8","issued":{"date-parts":[["2016"]]},"page":"572-589","title":"Label-free proteomic analysis of the hydrophobic membrane protein complement in articular chondrocytes : a technique for identification of membrane biomarkers","type":"article-journal","volume":"5804"},"uris":["http://www.mendeley.com/documents/?uuid=e27ca7fb-3a75-4b6c-a676-8aae694e5aed"]}],"mendeley":{"formattedCitation":"&lt;sup&gt;23&lt;/sup&gt;","plainTextFormattedCitation":"23","previouslyFormattedCitation":"&lt;sup&gt;22&lt;/sup&gt;"},"properties":{"noteIndex":0},"schema":"https://github.com/citation-style-language/schema/raw/master/csl-citation.json"}</w:instrText>
      </w:r>
      <w:r w:rsidR="00724DE4" w:rsidRPr="00875FAE">
        <w:fldChar w:fldCharType="separate"/>
      </w:r>
      <w:r w:rsidR="005144E5" w:rsidRPr="00875FAE">
        <w:rPr>
          <w:noProof/>
          <w:vertAlign w:val="superscript"/>
        </w:rPr>
        <w:t>23</w:t>
      </w:r>
      <w:r w:rsidR="00724DE4" w:rsidRPr="00875FAE">
        <w:fldChar w:fldCharType="end"/>
      </w:r>
      <w:r w:rsidR="002C5E63" w:rsidRPr="00875FAE">
        <w:t xml:space="preserve">; </w:t>
      </w:r>
      <w:r w:rsidR="00403788" w:rsidRPr="00875FAE">
        <w:t>(2)</w:t>
      </w:r>
      <w:r w:rsidR="00724DE4" w:rsidRPr="00875FAE">
        <w:t xml:space="preserve"> the secretome of cultured chondrocytes </w:t>
      </w:r>
      <w:r w:rsidR="00BF1E22" w:rsidRPr="00875FAE">
        <w:fldChar w:fldCharType="begin" w:fldLock="1"/>
      </w:r>
      <w:r w:rsidR="005144E5" w:rsidRPr="00875FAE">
        <w:instrText>ADDIN CSL_CITATION {"citationItems":[{"id":"ITEM-1","itemData":{"author":[{"dropping-particle":"","family":"Polacek","given":"Martin","non-dropping-particle":"","parse-names":false,"suffix":""},{"dropping-particle":"","family":"Bruun","given":"Jack-ansgar","non-dropping-particle":"","parse-names":false,"suffix":""},{"dropping-particle":"","family":"Johansen","given":"Oddmund","non-dropping-particle":"","parse-names":false,"suffix":""},{"dropping-particle":"","family":"Martinez","given":"Inigo","non-dropping-particle":"","parse-names":false,"suffix":""}],"container-title":"Journal of Orthopaedic Research","id":"ITEM-1","issue":"8","issued":{"date-parts":[["2010"]]},"page":"1040-1049","title":"Differences in the Secretome of Cartilage Explants and Cultured Chondrocytes Unveiled by SILAC Technology","type":"article-journal","volume":"28"},"uris":["http://www.mendeley.com/documents/?uuid=236256c4-56ba-4474-afe8-aeef7bf854c5"]}],"mendeley":{"formattedCitation":"&lt;sup&gt;29&lt;/sup&gt;","plainTextFormattedCitation":"29","previouslyFormattedCitation":"&lt;sup&gt;28&lt;/sup&gt;"},"properties":{"noteIndex":0},"schema":"https://github.com/citation-style-language/schema/raw/master/csl-citation.json"}</w:instrText>
      </w:r>
      <w:r w:rsidR="00BF1E22" w:rsidRPr="00875FAE">
        <w:fldChar w:fldCharType="separate"/>
      </w:r>
      <w:r w:rsidR="005144E5" w:rsidRPr="00875FAE">
        <w:rPr>
          <w:noProof/>
          <w:vertAlign w:val="superscript"/>
        </w:rPr>
        <w:t>29</w:t>
      </w:r>
      <w:r w:rsidR="00BF1E22" w:rsidRPr="00875FAE">
        <w:fldChar w:fldCharType="end"/>
      </w:r>
      <w:r w:rsidR="00403788" w:rsidRPr="00875FAE">
        <w:t>; (3)</w:t>
      </w:r>
      <w:r w:rsidR="002C5E63" w:rsidRPr="00875FAE">
        <w:t xml:space="preserve"> </w:t>
      </w:r>
      <w:r w:rsidR="00403788" w:rsidRPr="00875FAE">
        <w:t>the</w:t>
      </w:r>
      <w:r w:rsidR="002C5E63" w:rsidRPr="00875FAE">
        <w:t xml:space="preserve"> SF of patients with either rheumatoid arthritis </w:t>
      </w:r>
      <w:r w:rsidR="00403788" w:rsidRPr="00875FAE">
        <w:t>or</w:t>
      </w:r>
      <w:r w:rsidR="002C5E63" w:rsidRPr="00875FAE">
        <w:t xml:space="preserve"> OA </w:t>
      </w:r>
      <w:r w:rsidR="002C5E63" w:rsidRPr="00875FAE">
        <w:fldChar w:fldCharType="begin" w:fldLock="1"/>
      </w:r>
      <w:r w:rsidR="0054774C" w:rsidRPr="00875FAE">
        <w:instrText>ADDIN CSL_CITATION {"citationItems":[{"id":"ITEM-1","itemData":{"ISBN":"1542-6416 (Print)\\r1542-6416 (Linking)","ISSN":"15590275","PMID":"24393543","abstract":"Rheumatoid arthritis and osteoarthritis are two common musculoskeletal disorders that affect the joints. Despite high prevalence rates, etiological factors involved in these disorders remain largely unknown. Dissecting the molecular aspects of these disorders will significantly contribute to improving their diagnosis and clinical management. In order to identify proteins that are differentially expressed between these two conditions, a quantitative proteomic profiling of synovial fluid obtained from rheumatoid arthritis and osteoarthritis patients was carried out by using iTRAQ labeling followed by high resolution mass spectrometry analysis. We have identified 575 proteins out of which 135 proteins were found to be differentially expressed by ≥3-fold in the synovial fluid of rheumatoid arthritis and osteoarthritis patients. Proteins not previously reported to be associated with rheumatoid arthritis including, coronin-1A (CORO1A), fibrinogen like-2 (FGL2), and macrophage capping protein (CAPG) were found to be upregulated in rheumatoid arthritis. Proteins such as CD5 molecule-like protein (CD5L), soluble scavenger receptor cysteine-rich domain-containing protein (SSC5D), and TTK protein kinase (TTK) were found to be upregulated in the synovial fluid of osteoarthritis patients. We confirmed the upregulation of CAPG in rheumatoid arthritis synovial fluid by multiple reaction monitoring assay as well as by Western blot. Pathway analysis of differentially expressed proteins revealed a significant enrichment of genes involved in glycolytic pathway in rheumatoid arthritis. We report here the largest identification of proteins from the synovial fluid of rheumatoid arthritis and osteoarthritis patients using a quantitative proteomics approach. The novel proteins identified from our study needs to be explored further for their role in the disease pathogenesis of rheumatoid arthritis and osteoarthritis. Sartaj Ahmad and Raja Sekhar Nirujogi contributed equally to this article.","author":[{"dropping-particle":"","family":"Balakrishnan","given":"Lavanya","non-dropping-particle":"","parse-names":false,"suffix":""},{"dropping-particle":"","family":"Bhattacharjee","given":"Mitali","non-dropping-particle":"","parse-names":false,"suffix":""},{"dropping-particle":"","family":"Ahmad","given":"Sartaj","non-dropping-particle":"","parse-names":false,"suffix":""},{"dropping-particle":"","family":"Nirujogi","given":"Raja Sekhar","non-dropping-particle":"","parse-names":false,"suffix":""},{"dropping-particle":"","family":"Renuse","given":"Santosh","non-dropping-particle":"","parse-names":false,"suffix":""},{"dropping-particle":"","family":"Subbannayya","given":"Yashwanth","non-dropping-particle":"","parse-names":false,"suffix":""},{"dropping-particle":"","family":"Marimuthu","given":"Arivusudar","non-dropping-particle":"","parse-names":false,"suffix":""},{"dropping-particle":"","family":"Srikanth","given":"Srinivas M.","non-dropping-particle":"","parse-names":false,"suffix":""},{"dropping-particle":"","family":"Raju","given":"Rajesh","non-dropping-particle":"","parse-names":false,"suffix":""},{"dropping-particle":"","family":"Dhillon","given":"Mukesh","non-dropping-particle":"","parse-names":false,"suffix":""},{"dropping-particle":"","family":"Kaur","given":"Navjyot","non-dropping-particle":"","parse-names":false,"suffix":""},{"dropping-particle":"","family":"Jois","given":"Ramesh","non-dropping-particle":"","parse-names":false,"suffix":""},{"dropping-particle":"","family":"Vasudev","given":"Vivek","non-dropping-particle":"","parse-names":false,"suffix":""},{"dropping-particle":"","family":"Ramachandra","given":"Y. L.","non-dropping-particle":"","parse-names":false,"suffix":""},{"dropping-particle":"","family":"Sahasrabuddhe","given":"Nandini A.","non-dropping-particle":"","parse-names":false,"suffix":""},{"dropping-particle":"","family":"Prasad","given":"T. S.Keshava","non-dropping-particle":"","parse-names":false,"suffix":""},{"dropping-particle":"","family":"Mohan","given":"Sujatha","non-dropping-particle":"","parse-names":false,"suffix":""},{"dropping-particle":"","family":"Gowda","given":"Harsha","non-dropping-particle":"","parse-names":false,"suffix":""},{"dropping-particle":"","family":"Shankar","given":"Subramanian","non-dropping-particle":"","parse-names":false,"suffix":""},{"dropping-particle":"","family":"Pandey","given":"Akhilesh","non-dropping-particle":"","parse-names":false,"suffix":""}],"container-title":"Clinical Proteomics","id":"ITEM-1","issue":"1","issued":{"date-parts":[["2014"]]},"title":"Differential proteomic analysis of synovial fluid from rheumatoid arthritis and osteoarthritis patients","type":"article-journal","volume":"11"},"uris":["http://www.mendeley.com/documents/?uuid=da9f80e8-5b35-3c1a-816b-6243dec62e50"]}],"mendeley":{"formattedCitation":"&lt;sup&gt;2&lt;/sup&gt;","plainTextFormattedCitation":"2","previouslyFormattedCitation":"&lt;sup&gt;2&lt;/sup&gt;"},"properties":{"noteIndex":0},"schema":"https://github.com/citation-style-language/schema/raw/master/csl-citation.json"}</w:instrText>
      </w:r>
      <w:r w:rsidR="002C5E63" w:rsidRPr="00875FAE">
        <w:fldChar w:fldCharType="separate"/>
      </w:r>
      <w:r w:rsidR="003A5005" w:rsidRPr="00875FAE">
        <w:rPr>
          <w:noProof/>
          <w:vertAlign w:val="superscript"/>
        </w:rPr>
        <w:t>2</w:t>
      </w:r>
      <w:r w:rsidR="002C5E63" w:rsidRPr="00875FAE">
        <w:fldChar w:fldCharType="end"/>
      </w:r>
      <w:r w:rsidR="00403788" w:rsidRPr="00875FAE">
        <w:t xml:space="preserve"> and (4) the SF of rabbits subjected to anterior cruciate ligament transection c</w:t>
      </w:r>
      <w:r w:rsidR="00751238" w:rsidRPr="00875FAE">
        <w:t xml:space="preserve">ompared with </w:t>
      </w:r>
      <w:r w:rsidR="00403788" w:rsidRPr="00875FAE">
        <w:t xml:space="preserve">sham injury </w:t>
      </w:r>
      <w:r w:rsidR="00403788" w:rsidRPr="00875FAE">
        <w:fldChar w:fldCharType="begin" w:fldLock="1"/>
      </w:r>
      <w:r w:rsidR="005144E5" w:rsidRPr="00875FAE">
        <w:instrText>ADDIN CSL_CITATION {"citationItems":[{"id":"ITEM-1","itemData":{"author":[{"dropping-particle":"","family":"Luo","given":"Qinglu","non-dropping-particle":"","parse-names":false,"suffix":""},{"dropping-particle":"","family":"Qin","given":"Xi","non-dropping-particle":"","parse-names":false,"suffix":""},{"dropping-particle":"","family":"Qiu","given":"Yaxian","non-dropping-particle":"","parse-names":false,"suffix":""},{"dropping-particle":"","family":"Hou","given":"Lingying","non-dropping-particle":"","parse-names":false,"suffix":""},{"dropping-particle":"","family":"Yang","given":"Ning","non-dropping-particle":"","parse-names":false,"suffix":""}],"container-title":"Am J Transl Res","id":"ITEM-1","issue":"7","issued":{"date-parts":[["2018"]]},"page":"2087-2101","title":"The change of synovial fluid proteome in rabbit surgery-induced model of knee osteoarthritis","type":"article-journal","volume":"10"},"uris":["http://www.mendeley.com/documents/?uuid=5e69eccf-5cf0-4bbc-9ae9-a6ef03191649"]}],"mendeley":{"formattedCitation":"&lt;sup&gt;21&lt;/sup&gt;","plainTextFormattedCitation":"21","previouslyFormattedCitation":"&lt;sup&gt;20&lt;/sup&gt;"},"properties":{"noteIndex":0},"schema":"https://github.com/citation-style-language/schema/raw/master/csl-citation.json"}</w:instrText>
      </w:r>
      <w:r w:rsidR="00403788" w:rsidRPr="00875FAE">
        <w:fldChar w:fldCharType="separate"/>
      </w:r>
      <w:r w:rsidR="005144E5" w:rsidRPr="00875FAE">
        <w:rPr>
          <w:noProof/>
          <w:vertAlign w:val="superscript"/>
        </w:rPr>
        <w:t>21</w:t>
      </w:r>
      <w:r w:rsidR="00403788" w:rsidRPr="00875FAE">
        <w:fldChar w:fldCharType="end"/>
      </w:r>
      <w:r w:rsidR="002C5E63" w:rsidRPr="00875FAE">
        <w:t xml:space="preserve">. </w:t>
      </w:r>
      <w:r w:rsidR="00417710" w:rsidRPr="00875FAE">
        <w:t>Together these data suggest that this protein may be secrete</w:t>
      </w:r>
      <w:r w:rsidR="00465280" w:rsidRPr="00875FAE">
        <w:t>d</w:t>
      </w:r>
      <w:r w:rsidR="001F5DD0" w:rsidRPr="00875FAE">
        <w:t xml:space="preserve"> f</w:t>
      </w:r>
      <w:r w:rsidR="00F66089" w:rsidRPr="00875FAE">
        <w:t>rom chondrocytes into the SF but</w:t>
      </w:r>
      <w:r w:rsidR="001F5DD0" w:rsidRPr="00875FAE">
        <w:t xml:space="preserve"> how changes in the abundance of this protein within the SF relate to OA disease severity/progression needs to be investigated</w:t>
      </w:r>
      <w:r w:rsidR="00D763CF" w:rsidRPr="00875FAE">
        <w:t xml:space="preserve"> further</w:t>
      </w:r>
      <w:r w:rsidR="001F5DD0" w:rsidRPr="00875FAE">
        <w:t>.</w:t>
      </w:r>
    </w:p>
    <w:p w14:paraId="63B4B6B8" w14:textId="77777777" w:rsidR="00F66089" w:rsidRPr="00875FAE" w:rsidRDefault="00F66089" w:rsidP="00330F00">
      <w:pPr>
        <w:spacing w:line="480" w:lineRule="auto"/>
        <w:contextualSpacing/>
        <w:rPr>
          <w:b/>
          <w:u w:val="single"/>
        </w:rPr>
      </w:pPr>
    </w:p>
    <w:p w14:paraId="26D2AB94" w14:textId="42FE67B5" w:rsidR="005C1873" w:rsidRPr="00875FAE" w:rsidRDefault="005C1873" w:rsidP="005C1873">
      <w:pPr>
        <w:spacing w:line="480" w:lineRule="auto"/>
        <w:contextualSpacing/>
      </w:pPr>
      <w:r w:rsidRPr="00875FAE">
        <w:t xml:space="preserve">In this study we have started to develop clinical prediction models for microfracture and osteotomy by performing </w:t>
      </w:r>
      <w:r w:rsidR="00487F9F" w:rsidRPr="00875FAE">
        <w:t xml:space="preserve">multiple </w:t>
      </w:r>
      <w:r w:rsidRPr="00875FAE">
        <w:t>regression analyses. Specifically, we</w:t>
      </w:r>
      <w:r w:rsidR="00E46B1A" w:rsidRPr="00875FAE">
        <w:t xml:space="preserve"> </w:t>
      </w:r>
      <w:r w:rsidR="00A26BDA" w:rsidRPr="00875FAE">
        <w:t xml:space="preserve">generated a linear regression model </w:t>
      </w:r>
      <w:r w:rsidR="00D87C10" w:rsidRPr="00875FAE">
        <w:t>that can correlate</w:t>
      </w:r>
      <w:r w:rsidR="00A26BDA" w:rsidRPr="00875FAE">
        <w:t xml:space="preserve"> </w:t>
      </w:r>
      <w:r w:rsidR="00DF6E61" w:rsidRPr="00875FAE">
        <w:t>baseline</w:t>
      </w:r>
      <w:r w:rsidR="00674738" w:rsidRPr="00875FAE">
        <w:t xml:space="preserve"> SF</w:t>
      </w:r>
      <w:r w:rsidRPr="00875FAE">
        <w:t xml:space="preserve"> HA</w:t>
      </w:r>
      <w:r w:rsidR="00674738" w:rsidRPr="00875FAE">
        <w:t>, SF YWHAQ, SF ADAMTS-4, SF LYVE-1</w:t>
      </w:r>
      <w:r w:rsidR="00A26BDA" w:rsidRPr="00875FAE">
        <w:t>, and plasma HA</w:t>
      </w:r>
      <w:r w:rsidRPr="00875FAE">
        <w:t xml:space="preserve"> concentration</w:t>
      </w:r>
      <w:r w:rsidR="00A26BDA" w:rsidRPr="00875FAE">
        <w:t>s along with patient smoker status and gender</w:t>
      </w:r>
      <w:r w:rsidRPr="00875FAE">
        <w:t xml:space="preserve"> </w:t>
      </w:r>
      <w:r w:rsidR="00A26BDA" w:rsidRPr="00875FAE">
        <w:t xml:space="preserve">with </w:t>
      </w:r>
      <w:r w:rsidR="00E46B1A" w:rsidRPr="00875FAE">
        <w:t>Lysholm score at 12 months post treatment with microfracture.</w:t>
      </w:r>
      <w:r w:rsidR="00F05871" w:rsidRPr="00875FAE">
        <w:t xml:space="preserve"> Moreover, although a weak correlation a generalized linear model with elastic net penalisation also generated for microfracture outcome which again highlighted SF HA concentration, SF ADAMTS-4 activity and baseline Lysholm score as </w:t>
      </w:r>
      <w:r w:rsidR="00617905" w:rsidRPr="00875FAE">
        <w:t>predictors of post-microfracture Lysholm score.</w:t>
      </w:r>
      <w:r w:rsidR="00E46B1A" w:rsidRPr="00875FAE">
        <w:t xml:space="preserve"> Furthermore, we</w:t>
      </w:r>
      <w:r w:rsidR="001A0329" w:rsidRPr="00875FAE">
        <w:t xml:space="preserve"> generated a generalized linear regression model with elastic net penalisation which</w:t>
      </w:r>
      <w:r w:rsidR="00E46B1A" w:rsidRPr="00875FAE">
        <w:t xml:space="preserve"> </w:t>
      </w:r>
      <w:r w:rsidR="001A0329" w:rsidRPr="00875FAE">
        <w:t xml:space="preserve">highlighted </w:t>
      </w:r>
      <w:r w:rsidR="00E46B1A" w:rsidRPr="00875FAE">
        <w:t>the activity of ADAMTS-4 enzyme</w:t>
      </w:r>
      <w:r w:rsidR="00D763CF" w:rsidRPr="00875FAE">
        <w:t xml:space="preserve"> in SF</w:t>
      </w:r>
      <w:r w:rsidR="00E46B1A" w:rsidRPr="00875FAE">
        <w:t xml:space="preserve"> </w:t>
      </w:r>
      <w:r w:rsidR="001A0329" w:rsidRPr="00875FAE">
        <w:t xml:space="preserve">alongside patient smoker status and age </w:t>
      </w:r>
      <w:r w:rsidR="00E46B1A" w:rsidRPr="00875FAE">
        <w:t>as promising predictor</w:t>
      </w:r>
      <w:r w:rsidR="001A0329" w:rsidRPr="00875FAE">
        <w:t>s</w:t>
      </w:r>
      <w:r w:rsidR="00E46B1A" w:rsidRPr="00875FAE">
        <w:t xml:space="preserve"> of osteotomy outcome</w:t>
      </w:r>
      <w:r w:rsidR="00405967" w:rsidRPr="00875FAE">
        <w:t xml:space="preserve">. These markers/prediction models need to be assessed in larger, independent cohorts to confirm their clinical utility.  </w:t>
      </w:r>
    </w:p>
    <w:p w14:paraId="7B0D1478" w14:textId="77777777" w:rsidR="005B70FC" w:rsidRPr="00875FAE" w:rsidRDefault="005B70FC" w:rsidP="005C1873">
      <w:pPr>
        <w:spacing w:line="480" w:lineRule="auto"/>
        <w:contextualSpacing/>
      </w:pPr>
    </w:p>
    <w:p w14:paraId="3FD73947" w14:textId="4024B6DA" w:rsidR="00483EF1" w:rsidRPr="00875FAE" w:rsidRDefault="00D87C10" w:rsidP="005C1873">
      <w:pPr>
        <w:spacing w:line="480" w:lineRule="auto"/>
        <w:rPr>
          <w:rFonts w:eastAsia="Times New Roman"/>
        </w:rPr>
      </w:pPr>
      <w:r w:rsidRPr="00875FAE">
        <w:t>Both regression models of microfracture outcome highlighted that l</w:t>
      </w:r>
      <w:r w:rsidR="00DF6E61" w:rsidRPr="00875FAE">
        <w:t>ower pre-</w:t>
      </w:r>
      <w:r w:rsidR="005450B4" w:rsidRPr="00875FAE">
        <w:t>operative</w:t>
      </w:r>
      <w:r w:rsidR="00DF6E61" w:rsidRPr="00875FAE">
        <w:t xml:space="preserve"> </w:t>
      </w:r>
      <w:r w:rsidR="005450B4" w:rsidRPr="00875FAE">
        <w:t xml:space="preserve">SF </w:t>
      </w:r>
      <w:r w:rsidR="00DF6E61" w:rsidRPr="00875FAE">
        <w:t>concentration</w:t>
      </w:r>
      <w:r w:rsidR="005450B4" w:rsidRPr="00875FAE">
        <w:t>s of HA are predictive of higher post-operative Lysholm score and hence better knee function/less pain following treatment with microfracture. HA</w:t>
      </w:r>
      <w:r w:rsidR="009D2BCF" w:rsidRPr="00875FAE">
        <w:t xml:space="preserve"> is </w:t>
      </w:r>
      <w:r w:rsidR="006668B6" w:rsidRPr="00875FAE">
        <w:t>a non</w:t>
      </w:r>
      <w:r w:rsidR="004E3CF9" w:rsidRPr="00875FAE">
        <w:t>-</w:t>
      </w:r>
      <w:r w:rsidR="006668B6" w:rsidRPr="00875FAE">
        <w:t>sulfated glycosaminoglycan</w:t>
      </w:r>
      <w:r w:rsidR="00C667B7" w:rsidRPr="00875FAE">
        <w:rPr>
          <w:rFonts w:ascii="Helvetica" w:eastAsia="Times New Roman" w:hAnsi="Helvetica"/>
          <w:color w:val="222222"/>
          <w:shd w:val="clear" w:color="auto" w:fill="FFFFFF"/>
        </w:rPr>
        <w:t xml:space="preserve"> </w:t>
      </w:r>
      <w:r w:rsidR="006668B6" w:rsidRPr="00875FAE">
        <w:rPr>
          <w:rFonts w:eastAsia="Times New Roman"/>
        </w:rPr>
        <w:t>which forms an important component of articular cartilage</w:t>
      </w:r>
      <w:r w:rsidR="001D1905" w:rsidRPr="00875FAE">
        <w:rPr>
          <w:rFonts w:eastAsia="Times New Roman"/>
        </w:rPr>
        <w:t xml:space="preserve"> and the synovial membrane and is highly concentrated in the SF</w:t>
      </w:r>
      <w:r w:rsidR="00210FB5" w:rsidRPr="00875FAE">
        <w:rPr>
          <w:rFonts w:eastAsia="Times New Roman"/>
        </w:rPr>
        <w:t xml:space="preserve"> </w:t>
      </w:r>
      <w:r w:rsidR="00210FB5" w:rsidRPr="00875FAE">
        <w:rPr>
          <w:rFonts w:eastAsia="Times New Roman"/>
        </w:rPr>
        <w:fldChar w:fldCharType="begin" w:fldLock="1"/>
      </w:r>
      <w:r w:rsidR="0054774C" w:rsidRPr="00875FAE">
        <w:rPr>
          <w:rFonts w:eastAsia="Times New Roman"/>
        </w:rPr>
        <w:instrText>ADDIN CSL_CITATION {"citationItems":[{"id":"ITEM-1","itemData":{"author":[{"dropping-particle":"","family":"Balazs","given":"E. A.","non-dropping-particle":"","parse-names":false,"suffix":""},{"dropping-particle":"","family":"Watson","given":"D","non-dropping-particle":"","parse-names":false,"suffix":""},{"dropping-particle":"","family":"Duff","given":"I. F.","non-dropping-particle":"","parse-names":false,"suffix":""},{"dropping-particle":"","family":"Roseman","given":"S","non-dropping-particle":"","parse-names":false,"suffix":""}],"container-title":"Arthritis and Rheumatism","id":"ITEM-1","issue":"4","issued":{"date-parts":[["1967"]]},"title":"Hyaluronic Acid in Synovial Fluid. I. Molecular Parameters of Hyaluronic Acid in Normal and Arthritic Human Fluids","type":"article-journal","volume":"10"},"uris":["http://www.mendeley.com/documents/?uuid=b27cbc86-4d9e-474c-ae5f-41d35b02f674"]}],"mendeley":{"formattedCitation":"&lt;sup&gt;3&lt;/sup&gt;","plainTextFormattedCitation":"3","previouslyFormattedCitation":"&lt;sup&gt;3&lt;/sup&gt;"},"properties":{"noteIndex":0},"schema":"https://github.com/citation-style-language/schema/raw/master/csl-citation.json"}</w:instrText>
      </w:r>
      <w:r w:rsidR="00210FB5" w:rsidRPr="00875FAE">
        <w:rPr>
          <w:rFonts w:eastAsia="Times New Roman"/>
        </w:rPr>
        <w:fldChar w:fldCharType="separate"/>
      </w:r>
      <w:r w:rsidR="003A5005" w:rsidRPr="00875FAE">
        <w:rPr>
          <w:rFonts w:eastAsia="Times New Roman"/>
          <w:noProof/>
          <w:vertAlign w:val="superscript"/>
        </w:rPr>
        <w:t>3</w:t>
      </w:r>
      <w:r w:rsidR="00210FB5" w:rsidRPr="00875FAE">
        <w:rPr>
          <w:rFonts w:eastAsia="Times New Roman"/>
        </w:rPr>
        <w:fldChar w:fldCharType="end"/>
      </w:r>
      <w:r w:rsidR="006668B6" w:rsidRPr="00875FAE">
        <w:rPr>
          <w:rFonts w:eastAsia="Times New Roman"/>
        </w:rPr>
        <w:t>.</w:t>
      </w:r>
      <w:r w:rsidR="00210FB5" w:rsidRPr="00875FAE">
        <w:rPr>
          <w:rFonts w:eastAsia="Times New Roman"/>
        </w:rPr>
        <w:t xml:space="preserve"> Altered c</w:t>
      </w:r>
      <w:r w:rsidR="008E288A" w:rsidRPr="00875FAE">
        <w:rPr>
          <w:rFonts w:eastAsia="Times New Roman"/>
        </w:rPr>
        <w:t>oncentrations of HA within the SF have long been considered a marker of degenerative joint disease</w:t>
      </w:r>
      <w:r w:rsidR="001D1905" w:rsidRPr="00875FAE">
        <w:rPr>
          <w:rFonts w:eastAsia="Times New Roman"/>
        </w:rPr>
        <w:t xml:space="preserve"> </w:t>
      </w:r>
      <w:r w:rsidR="001D1905" w:rsidRPr="00875FAE">
        <w:rPr>
          <w:rFonts w:eastAsia="Times New Roman"/>
        </w:rPr>
        <w:fldChar w:fldCharType="begin" w:fldLock="1"/>
      </w:r>
      <w:r w:rsidR="005144E5" w:rsidRPr="00875FAE">
        <w:rPr>
          <w:rFonts w:eastAsia="Times New Roman"/>
        </w:rPr>
        <w:instrText>ADDIN CSL_CITATION {"citationItems":[{"id":"ITEM-1","itemData":{"author":[{"dropping-particle":"","family":"Praest","given":"Barbara M","non-dropping-particle":"","parse-names":false,"suffix":""},{"dropping-particle":"","family":"Greiling","given":"Helmut","non-dropping-particle":"","parse-names":false,"suffix":""}],"container-title":"Clinica Chimica Acta","id":"ITEM-1","issued":{"date-parts":[["1997"]]},"page":"117-128","title":"Assay of synovial fluid parameters : hyaluronan concentration as a potential marker for joint diseases","type":"article-journal","volume":"266"},"uris":["http://www.mendeley.com/documents/?uuid=44937f57-e2d4-4425-a63b-9f69602f64e7"]}],"mendeley":{"formattedCitation":"&lt;sup&gt;30&lt;/sup&gt;","plainTextFormattedCitation":"30","previouslyFormattedCitation":"&lt;sup&gt;29&lt;/sup&gt;"},"properties":{"noteIndex":0},"schema":"https://github.com/citation-style-language/schema/raw/master/csl-citation.json"}</w:instrText>
      </w:r>
      <w:r w:rsidR="001D1905" w:rsidRPr="00875FAE">
        <w:rPr>
          <w:rFonts w:eastAsia="Times New Roman"/>
        </w:rPr>
        <w:fldChar w:fldCharType="separate"/>
      </w:r>
      <w:r w:rsidR="005144E5" w:rsidRPr="00875FAE">
        <w:rPr>
          <w:rFonts w:eastAsia="Times New Roman"/>
          <w:noProof/>
          <w:vertAlign w:val="superscript"/>
        </w:rPr>
        <w:t>30</w:t>
      </w:r>
      <w:r w:rsidR="001D1905" w:rsidRPr="00875FAE">
        <w:rPr>
          <w:rFonts w:eastAsia="Times New Roman"/>
        </w:rPr>
        <w:fldChar w:fldCharType="end"/>
      </w:r>
      <w:r w:rsidR="001D1905" w:rsidRPr="00875FAE">
        <w:rPr>
          <w:rFonts w:eastAsia="Times New Roman"/>
        </w:rPr>
        <w:t xml:space="preserve"> and serum HA levels can predict the progression of knee OA </w:t>
      </w:r>
      <w:r w:rsidR="001D1905" w:rsidRPr="00875FAE">
        <w:rPr>
          <w:rFonts w:eastAsia="Times New Roman"/>
        </w:rPr>
        <w:fldChar w:fldCharType="begin" w:fldLock="1"/>
      </w:r>
      <w:r w:rsidR="005144E5" w:rsidRPr="00875FAE">
        <w:rPr>
          <w:rFonts w:eastAsia="Times New Roman"/>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1D1905" w:rsidRPr="00875FAE">
        <w:rPr>
          <w:rFonts w:eastAsia="Times New Roman"/>
        </w:rPr>
        <w:fldChar w:fldCharType="separate"/>
      </w:r>
      <w:r w:rsidR="005144E5" w:rsidRPr="00875FAE">
        <w:rPr>
          <w:rFonts w:eastAsia="Times New Roman"/>
          <w:noProof/>
          <w:vertAlign w:val="superscript"/>
        </w:rPr>
        <w:t>36</w:t>
      </w:r>
      <w:r w:rsidR="001D1905" w:rsidRPr="00875FAE">
        <w:rPr>
          <w:rFonts w:eastAsia="Times New Roman"/>
        </w:rPr>
        <w:fldChar w:fldCharType="end"/>
      </w:r>
      <w:r w:rsidR="001D1905" w:rsidRPr="00875FAE">
        <w:rPr>
          <w:rFonts w:eastAsia="Times New Roman"/>
        </w:rPr>
        <w:t xml:space="preserve">. </w:t>
      </w:r>
      <w:r w:rsidR="00E251FB" w:rsidRPr="00875FAE">
        <w:rPr>
          <w:rFonts w:eastAsia="Times New Roman"/>
        </w:rPr>
        <w:t xml:space="preserve">Notably, baseline levels of HA were higher in individuals whose OA had progressed cf. those with earlier stage OA </w:t>
      </w:r>
      <w:r w:rsidR="00E251FB" w:rsidRPr="00875FAE">
        <w:rPr>
          <w:rFonts w:eastAsia="Times New Roman"/>
        </w:rPr>
        <w:fldChar w:fldCharType="begin" w:fldLock="1"/>
      </w:r>
      <w:r w:rsidR="005144E5" w:rsidRPr="00875FAE">
        <w:rPr>
          <w:rFonts w:eastAsia="Times New Roman"/>
        </w:rPr>
        <w:instrText>ADDIN CSL_CITATION {"citationItems":[{"id":"ITEM-1","itemData":{"author":[{"dropping-particle":"","family":"Sharif","given":"Mohammed","non-dropping-particle":"","parse-names":false,"suffix":""},{"dropping-particle":"","family":"George","given":"Emmanuel","non-dropping-particle":"","parse-names":false,"suffix":""},{"dropping-particle":"","family":"Shepstone","given":"L E E","non-dropping-particle":"","parse-names":false,"suffix":""},{"dropping-particle":"","family":"Knudson","given":"Warren","non-dropping-particle":"","parse-names":false,"suffix":""},{"dropping-particle":"","family":"Thonar","given":"Eugene J A","non-dropping-particle":"","parse-names":false,"suffix":""},{"dropping-particle":"","family":"Cushnaghan","given":"Janet","non-dropping-particle":"","parse-names":false,"suffix":""},{"dropping-particle":"","family":"Dieppe","given":"Paul","non-dropping-particle":"","parse-names":false,"suffix":""}],"container-title":"Arthritis and Rheumatism","id":"ITEM-1","issue":"6","issued":{"date-parts":[["1995"]]},"page":"760-767","title":"Serum Hyaluronic Acid Level as a Predictor of Disease Progression in Osteoarthritis of the Knee","type":"article-journal","volume":"38"},"uris":["http://www.mendeley.com/documents/?uuid=5877d8ae-e7c6-4a2c-9eeb-dff4a8f12581"]}],"mendeley":{"formattedCitation":"&lt;sup&gt;36&lt;/sup&gt;","plainTextFormattedCitation":"36","previouslyFormattedCitation":"&lt;sup&gt;35&lt;/sup&gt;"},"properties":{"noteIndex":0},"schema":"https://github.com/citation-style-language/schema/raw/master/csl-citation.json"}</w:instrText>
      </w:r>
      <w:r w:rsidR="00E251FB" w:rsidRPr="00875FAE">
        <w:rPr>
          <w:rFonts w:eastAsia="Times New Roman"/>
        </w:rPr>
        <w:fldChar w:fldCharType="separate"/>
      </w:r>
      <w:r w:rsidR="005144E5" w:rsidRPr="00875FAE">
        <w:rPr>
          <w:rFonts w:eastAsia="Times New Roman"/>
          <w:noProof/>
          <w:vertAlign w:val="superscript"/>
        </w:rPr>
        <w:t>36</w:t>
      </w:r>
      <w:r w:rsidR="00E251FB" w:rsidRPr="00875FAE">
        <w:rPr>
          <w:rFonts w:eastAsia="Times New Roman"/>
        </w:rPr>
        <w:fldChar w:fldCharType="end"/>
      </w:r>
      <w:r w:rsidR="00E251FB" w:rsidRPr="00875FAE">
        <w:rPr>
          <w:rFonts w:eastAsia="Times New Roman"/>
        </w:rPr>
        <w:t xml:space="preserve">. </w:t>
      </w:r>
      <w:r w:rsidR="00D763CF" w:rsidRPr="00875FAE">
        <w:rPr>
          <w:rFonts w:eastAsia="Times New Roman"/>
        </w:rPr>
        <w:t>Hence, we</w:t>
      </w:r>
      <w:r w:rsidR="00871178" w:rsidRPr="00875FAE">
        <w:rPr>
          <w:rFonts w:eastAsia="Times New Roman"/>
        </w:rPr>
        <w:t xml:space="preserve"> </w:t>
      </w:r>
      <w:r w:rsidR="006273C5" w:rsidRPr="00875FAE">
        <w:rPr>
          <w:rFonts w:eastAsia="Times New Roman"/>
        </w:rPr>
        <w:t xml:space="preserve">suggest that in our study, individuals who demonstrated better knee function following microfracture </w:t>
      </w:r>
      <w:r w:rsidR="00D763CF" w:rsidRPr="00875FAE">
        <w:rPr>
          <w:rFonts w:eastAsia="Times New Roman"/>
        </w:rPr>
        <w:t>may have</w:t>
      </w:r>
      <w:r w:rsidR="00871178" w:rsidRPr="00875FAE">
        <w:rPr>
          <w:rFonts w:eastAsia="Times New Roman"/>
        </w:rPr>
        <w:t xml:space="preserve"> </w:t>
      </w:r>
      <w:r w:rsidR="00D763CF" w:rsidRPr="00875FAE">
        <w:rPr>
          <w:rFonts w:eastAsia="Times New Roman"/>
        </w:rPr>
        <w:t>earlier stage OA</w:t>
      </w:r>
      <w:r w:rsidR="00F50972" w:rsidRPr="00875FAE">
        <w:rPr>
          <w:rFonts w:eastAsia="Times New Roman"/>
        </w:rPr>
        <w:t xml:space="preserve"> (and lower concentrations of HA</w:t>
      </w:r>
      <w:r w:rsidR="00871178" w:rsidRPr="00875FAE">
        <w:rPr>
          <w:rFonts w:eastAsia="Times New Roman"/>
        </w:rPr>
        <w:t>)</w:t>
      </w:r>
      <w:r w:rsidR="00F50972" w:rsidRPr="00875FAE">
        <w:rPr>
          <w:rFonts w:eastAsia="Times New Roman"/>
        </w:rPr>
        <w:t xml:space="preserve"> </w:t>
      </w:r>
      <w:r w:rsidR="006273C5" w:rsidRPr="00875FAE">
        <w:rPr>
          <w:rFonts w:eastAsia="Times New Roman"/>
        </w:rPr>
        <w:t>contribut</w:t>
      </w:r>
      <w:r w:rsidR="00F50972" w:rsidRPr="00875FAE">
        <w:rPr>
          <w:rFonts w:eastAsia="Times New Roman"/>
        </w:rPr>
        <w:t>ing</w:t>
      </w:r>
      <w:r w:rsidR="006273C5" w:rsidRPr="00875FAE">
        <w:rPr>
          <w:rFonts w:eastAsia="Times New Roman"/>
        </w:rPr>
        <w:t xml:space="preserve"> to </w:t>
      </w:r>
      <w:r w:rsidR="00F50972" w:rsidRPr="00875FAE">
        <w:rPr>
          <w:rFonts w:eastAsia="Times New Roman"/>
        </w:rPr>
        <w:t>their</w:t>
      </w:r>
      <w:r w:rsidR="00871178" w:rsidRPr="00875FAE">
        <w:rPr>
          <w:rFonts w:eastAsia="Times New Roman"/>
        </w:rPr>
        <w:t xml:space="preserve"> </w:t>
      </w:r>
      <w:r w:rsidR="006273C5" w:rsidRPr="00875FAE">
        <w:rPr>
          <w:rFonts w:eastAsia="Times New Roman"/>
        </w:rPr>
        <w:t>clinical success</w:t>
      </w:r>
      <w:r w:rsidR="00F50972" w:rsidRPr="00875FAE">
        <w:rPr>
          <w:rFonts w:eastAsia="Times New Roman"/>
        </w:rPr>
        <w:t xml:space="preserve"> compared to others who had more progressive pre-op</w:t>
      </w:r>
      <w:r w:rsidR="00BE15BB" w:rsidRPr="00875FAE">
        <w:rPr>
          <w:rFonts w:eastAsia="Times New Roman"/>
        </w:rPr>
        <w:t>erative</w:t>
      </w:r>
      <w:r w:rsidR="00F50972" w:rsidRPr="00875FAE">
        <w:rPr>
          <w:rFonts w:eastAsia="Times New Roman"/>
        </w:rPr>
        <w:t xml:space="preserve"> OA changes (higher levels of HA) and poorer surgical outcomes</w:t>
      </w:r>
      <w:r w:rsidR="006273C5" w:rsidRPr="00875FAE">
        <w:rPr>
          <w:rFonts w:eastAsia="Times New Roman"/>
        </w:rPr>
        <w:t>.</w:t>
      </w:r>
      <w:r w:rsidR="0098375B" w:rsidRPr="00875FAE">
        <w:rPr>
          <w:rFonts w:eastAsia="Times New Roman"/>
        </w:rPr>
        <w:t xml:space="preserve"> The potential utility of this marker for highlighting which individuals have more progressive OA pre-operatively is strengthe</w:t>
      </w:r>
      <w:r w:rsidR="003C56FC" w:rsidRPr="00875FAE">
        <w:rPr>
          <w:rFonts w:eastAsia="Times New Roman"/>
        </w:rPr>
        <w:t>ne</w:t>
      </w:r>
      <w:r w:rsidR="0098375B" w:rsidRPr="00875FAE">
        <w:rPr>
          <w:rFonts w:eastAsia="Times New Roman"/>
        </w:rPr>
        <w:t xml:space="preserve">d by the fact that despite pre-operative Kellgren-Lawrence score being included as a variable in the statistical modelling, it did not significantly contribute to the models prediction value. Moreover, there was not a significant difference in the baseline Kellgren-Lawrence scores between the microfracture responder and non-responder cohorts. Therefore, assessment of SF HA could </w:t>
      </w:r>
      <w:r w:rsidR="00987D00" w:rsidRPr="00875FAE">
        <w:rPr>
          <w:rFonts w:eastAsia="Times New Roman"/>
        </w:rPr>
        <w:t>perhaps be indicative of early OA severity level which is below the detectable level using radiography in this cohort.</w:t>
      </w:r>
      <w:r w:rsidR="00DC5AA8" w:rsidRPr="00875FAE">
        <w:rPr>
          <w:rFonts w:eastAsia="Times New Roman"/>
        </w:rPr>
        <w:t xml:space="preserve"> </w:t>
      </w:r>
      <w:r w:rsidR="00245FFC" w:rsidRPr="00875FAE">
        <w:rPr>
          <w:rFonts w:eastAsia="Times New Roman"/>
        </w:rPr>
        <w:t>The immunoassay that we used in this study (Corgenix) is a sandwich protein binding assay that has microwells coated with a highly specific bovine hyaluron</w:t>
      </w:r>
      <w:r w:rsidR="003262BC" w:rsidRPr="00875FAE">
        <w:rPr>
          <w:rFonts w:eastAsia="Times New Roman"/>
        </w:rPr>
        <w:t>an</w:t>
      </w:r>
      <w:r w:rsidR="00245FFC" w:rsidRPr="00875FAE">
        <w:rPr>
          <w:rFonts w:eastAsia="Times New Roman"/>
        </w:rPr>
        <w:t xml:space="preserve"> binding protein to capture HA and uses an enzyme conjugated version of HA</w:t>
      </w:r>
      <w:r w:rsidR="00B77FA0" w:rsidRPr="00875FAE">
        <w:rPr>
          <w:rFonts w:eastAsia="Times New Roman"/>
        </w:rPr>
        <w:t xml:space="preserve"> binding protein</w:t>
      </w:r>
      <w:r w:rsidR="00245FFC" w:rsidRPr="00875FAE">
        <w:rPr>
          <w:rFonts w:eastAsia="Times New Roman"/>
        </w:rPr>
        <w:t xml:space="preserve"> as a secondary antibody to detect and measure HA in the samples. </w:t>
      </w:r>
      <w:r w:rsidR="002D52E4" w:rsidRPr="00875FAE">
        <w:rPr>
          <w:rFonts w:eastAsia="Times New Roman"/>
        </w:rPr>
        <w:t>Higher and lower molecular weight HA have different molecular properties and both have been assessed for therapeutic and prognostic use in OA</w:t>
      </w:r>
      <w:r w:rsidR="00F544FA" w:rsidRPr="00875FAE">
        <w:rPr>
          <w:rFonts w:eastAsia="Times New Roman"/>
        </w:rPr>
        <w:t xml:space="preserve"> </w:t>
      </w:r>
      <w:r w:rsidR="00F544FA" w:rsidRPr="00875FAE">
        <w:rPr>
          <w:rFonts w:eastAsia="Times New Roman"/>
        </w:rPr>
        <w:fldChar w:fldCharType="begin" w:fldLock="1"/>
      </w:r>
      <w:r w:rsidR="005144E5" w:rsidRPr="00875FAE">
        <w:rPr>
          <w:rFonts w:eastAsia="Times New Roman"/>
        </w:rPr>
        <w:instrText>ADDIN CSL_CITATION {"citationItems":[{"id":"ITEM-1","itemData":{"author":[{"dropping-particle":"","family":"Bhattacharya","given":"D","non-dropping-particle":"","parse-names":false,"suffix":""},{"dropping-particle":"","family":"Svechkarev","given":"D","non-dropping-particle":"","parse-names":false,"suffix":""},{"dropping-particle":"","family":"Souchek","given":"J J","non-dropping-particle":"","parse-names":false,"suffix":""},{"dropping-particle":"","family":"Hill","given":"T K","non-dropping-particle":"","parse-names":false,"suffix":""},{"dropping-particle":"","family":"Taylor","given":"M A","non-dropping-particle":"","parse-names":false,"suffix":""},{"dropping-particle":"","family":"Natarajan","given":"A","non-dropping-particle":"","parse-names":false,"suffix":""},{"dropping-particle":"","family":"Mohs","given":"A M","non-dropping-particle":"","parse-names":false,"suffix":""},{"dropping-particle":"","family":"Diseases","given":"Allied","non-dropping-particle":"","parse-names":false,"suffix":""},{"dropping-particle":"","family":"Buffett","given":"Pamela","non-dropping-particle":"","parse-names":false,"suffix":""}],"id":"ITEM-1","issue":"41","issued":{"date-parts":[["2018"]]},"page":"8183-8192","title":"Impact of structurally modifying hyaluronic acid on CD44 interaction","type":"article-journal","volume":"5"},"uris":["http://www.mendeley.com/documents/?uuid=bf1e23d1-4459-47cf-90ca-ff49064d9101"]},{"id":"ITEM-2","itemData":{"author":[{"dropping-particle":"","family":"Yang","given":"Cuixia","non-dropping-particle":"","parse-names":false,"suffix":""},{"dropping-particle":"","family":"Cao","given":"Manlin","non-dropping-particle":"","parse-names":false,"suffix":""},{"dropping-particle":"","family":"Liu","given":"Hua","non-dropping-particle":"","parse-names":false,"suffix":""},{"dropping-particle":"","family":"He","given":"Yiqing","non-dropping-particle":"","parse-names":false,"suffix":""},{"dropping-particle":"","family":"Xu","given":"Jing","non-dropping-particle":"","parse-names":false,"suffix":""},{"dropping-particle":"","family":"Du","given":"Yan","non-dropping-particle":"","parse-names":false,"suffix":""},{"dropping-particle":"","family":"Liu","given":"Yiwen","non-dropping-particle":"","parse-names":false,"suffix":""},{"dropping-particle":"","family":"Wang","given":"Wenjuan","non-dropping-particle":"","parse-names":false,"suffix":""},{"dropping-particle":"","family":"Cui","given":"Lian","non-dropping-particle":"","parse-names":false,"suffix":""},{"dropping-particle":"","family":"Hu","given":"Jiajie","non-dropping-particle":"","parse-names":false,"suffix":""},{"dropping-particle":"","family":"Gao","given":"Feng","non-dropping-particle":"","parse-names":false,"suffix":""}],"container-title":"The Journal of Biological Chemistry","id":"ITEM-2","issue":"51","issued":{"date-parts":[["2012"]]},"page":"43094-43107","title":"The High and Low Molecular Weight Forms of Hyaluronan Have Distinct Effects on CD44 Clustering","type":"article-journal","volume":"287"},"uris":["http://www.mendeley.com/documents/?uuid=37b3e923-84d1-4c79-b527-d5e2d464ffd1"]}],"mendeley":{"formattedCitation":"&lt;sup&gt;5,48&lt;/sup&gt;","plainTextFormattedCitation":"5,48","previouslyFormattedCitation":"&lt;sup&gt;5,47&lt;/sup&gt;"},"properties":{"noteIndex":0},"schema":"https://github.com/citation-style-language/schema/raw/master/csl-citation.json"}</w:instrText>
      </w:r>
      <w:r w:rsidR="00F544FA" w:rsidRPr="00875FAE">
        <w:rPr>
          <w:rFonts w:eastAsia="Times New Roman"/>
        </w:rPr>
        <w:fldChar w:fldCharType="separate"/>
      </w:r>
      <w:r w:rsidR="005144E5" w:rsidRPr="00875FAE">
        <w:rPr>
          <w:rFonts w:eastAsia="Times New Roman"/>
          <w:noProof/>
          <w:vertAlign w:val="superscript"/>
        </w:rPr>
        <w:t>5,48</w:t>
      </w:r>
      <w:r w:rsidR="00F544FA" w:rsidRPr="00875FAE">
        <w:rPr>
          <w:rFonts w:eastAsia="Times New Roman"/>
        </w:rPr>
        <w:fldChar w:fldCharType="end"/>
      </w:r>
      <w:r w:rsidR="00F544FA" w:rsidRPr="00875FAE">
        <w:rPr>
          <w:rFonts w:eastAsia="Times New Roman"/>
        </w:rPr>
        <w:t xml:space="preserve">. </w:t>
      </w:r>
      <w:r w:rsidR="002D52E4" w:rsidRPr="00875FAE">
        <w:rPr>
          <w:rFonts w:eastAsia="Times New Roman"/>
        </w:rPr>
        <w:t xml:space="preserve"> </w:t>
      </w:r>
      <w:r w:rsidR="00F544FA" w:rsidRPr="00875FAE">
        <w:rPr>
          <w:rFonts w:eastAsia="Times New Roman"/>
        </w:rPr>
        <w:t xml:space="preserve">Therefore in future studies to investigate the potential of HA as a candidate predictive biomarker of microfracture outcome, </w:t>
      </w:r>
      <w:r w:rsidR="0083368F" w:rsidRPr="00875FAE">
        <w:rPr>
          <w:rFonts w:eastAsia="Times New Roman"/>
        </w:rPr>
        <w:t>assessment as to</w:t>
      </w:r>
      <w:r w:rsidR="00F544FA" w:rsidRPr="00875FAE">
        <w:rPr>
          <w:rFonts w:eastAsia="Times New Roman"/>
        </w:rPr>
        <w:t xml:space="preserve"> the contribution of each molecular weight variant of HA and the biological role this protein is playing would be of interest.</w:t>
      </w:r>
    </w:p>
    <w:p w14:paraId="7B35438E" w14:textId="2B447D8C" w:rsidR="005B70FC" w:rsidRPr="00875FAE" w:rsidRDefault="00605475" w:rsidP="005C1873">
      <w:pPr>
        <w:spacing w:line="480" w:lineRule="auto"/>
        <w:contextualSpacing/>
      </w:pPr>
      <w:r w:rsidRPr="00875FAE">
        <w:t xml:space="preserve">The regression models of osteotomy and microfracture outcome indicate that </w:t>
      </w:r>
      <w:r w:rsidR="00FB3943" w:rsidRPr="00875FAE">
        <w:t>lower</w:t>
      </w:r>
      <w:r w:rsidR="005450B4" w:rsidRPr="00875FAE">
        <w:t xml:space="preserve"> activity </w:t>
      </w:r>
      <w:r w:rsidR="00F50972" w:rsidRPr="00875FAE">
        <w:t xml:space="preserve">levels </w:t>
      </w:r>
      <w:r w:rsidR="005450B4" w:rsidRPr="00875FAE">
        <w:t>of ADAMTS-4 in the SF pre-operatively is</w:t>
      </w:r>
      <w:r w:rsidR="00ED5272" w:rsidRPr="00875FAE">
        <w:t xml:space="preserve"> </w:t>
      </w:r>
      <w:r w:rsidR="00000EDF" w:rsidRPr="00875FAE">
        <w:t xml:space="preserve">a </w:t>
      </w:r>
      <w:r w:rsidR="00ED5272" w:rsidRPr="00875FAE">
        <w:t xml:space="preserve">predictor </w:t>
      </w:r>
      <w:r w:rsidR="005450B4" w:rsidRPr="00875FAE">
        <w:t>of better patient-reported kn</w:t>
      </w:r>
      <w:r w:rsidR="00ED5272" w:rsidRPr="00875FAE">
        <w:t>ee function following osteotomy</w:t>
      </w:r>
      <w:r w:rsidR="00B8321F" w:rsidRPr="00875FAE">
        <w:t xml:space="preserve"> or microfracture</w:t>
      </w:r>
      <w:r w:rsidR="00ED5272" w:rsidRPr="00875FAE">
        <w:t>. This finding is</w:t>
      </w:r>
      <w:r w:rsidR="005450B4" w:rsidRPr="00875FAE">
        <w:t xml:space="preserve"> akin to our previous work which demonstrated that </w:t>
      </w:r>
      <w:r w:rsidR="00F50972" w:rsidRPr="00875FAE">
        <w:t xml:space="preserve">the </w:t>
      </w:r>
      <w:r w:rsidR="005450B4" w:rsidRPr="00875FAE">
        <w:t>absence of detectable ADAMTS-</w:t>
      </w:r>
      <w:r w:rsidR="00F66089" w:rsidRPr="00875FAE">
        <w:t xml:space="preserve">4 in the SF </w:t>
      </w:r>
      <w:r w:rsidR="005450B4" w:rsidRPr="00875FAE">
        <w:t xml:space="preserve">is predictive of </w:t>
      </w:r>
      <w:r w:rsidR="00483EF1" w:rsidRPr="00875FAE">
        <w:t xml:space="preserve">success following ACI </w:t>
      </w:r>
      <w:r w:rsidR="00483EF1" w:rsidRPr="00875FAE">
        <w:fldChar w:fldCharType="begin" w:fldLock="1"/>
      </w:r>
      <w:r w:rsidR="005144E5" w:rsidRPr="00875FAE">
        <w:instrText>ADDIN CSL_CITATION {"citationItems":[{"id":"ITEM-1","itemData":{"author":[{"dropping-particle":"","family":"Wright","given":"K T","non-dropping-particle":"","parse-names":false,"suffix":""},{"dropping-particle":"","family":"Kuiper","given":"J. H.","non-dropping-particle":"","parse-names":false,"suffix":""},{"dropping-particle":"","family":"Richardson","given":"J. B.","non-dropping-particle":"","parse-names":false,"suffix":""},{"dropping-particle":"","family":"Gallacher","given":"P","non-dropping-particle":"","parse-names":false,"suffix":""},{"dropping-particle":"","family":"Roberts","given":"S","non-dropping-particle":"","parse-names":false,"suffix":""}],"container-title":"American Journal of Sports Medicine","id":"ITEM-1","issue":"8","issued":{"date-parts":[["2017"]]},"page":"1806-1814","title":"The absence of detectable ADAMTS-4 (aggrecanase-1) activity in synovial fluid is a predictive indicator of autologous chondrocyte implantation success","type":"article-journal","volume":"45"},"uris":["http://www.mendeley.com/documents/?uuid=a14cfe29-b14a-462c-8804-c51586beebf4"]}],"mendeley":{"formattedCitation":"&lt;sup&gt;45&lt;/sup&gt;","plainTextFormattedCitation":"45","previouslyFormattedCitation":"&lt;sup&gt;44&lt;/sup&gt;"},"properties":{"noteIndex":0},"schema":"https://github.com/citation-style-language/schema/raw/master/csl-citation.json"}</w:instrText>
      </w:r>
      <w:r w:rsidR="00483EF1" w:rsidRPr="00875FAE">
        <w:fldChar w:fldCharType="separate"/>
      </w:r>
      <w:r w:rsidR="005144E5" w:rsidRPr="00875FAE">
        <w:rPr>
          <w:noProof/>
          <w:vertAlign w:val="superscript"/>
        </w:rPr>
        <w:t>45</w:t>
      </w:r>
      <w:r w:rsidR="00483EF1" w:rsidRPr="00875FAE">
        <w:fldChar w:fldCharType="end"/>
      </w:r>
      <w:r w:rsidR="00483EF1" w:rsidRPr="00875FAE">
        <w:t>.</w:t>
      </w:r>
      <w:r w:rsidR="009264DB" w:rsidRPr="00875FAE">
        <w:t xml:space="preserve"> </w:t>
      </w:r>
      <w:r w:rsidR="00483EF1" w:rsidRPr="00875FAE">
        <w:t>ADAMTS-4, also known as aggrecanase-1, is more active in the SF of individuals with OA</w:t>
      </w:r>
      <w:r w:rsidR="0025020B" w:rsidRPr="00875FAE">
        <w:t xml:space="preserve"> </w:t>
      </w:r>
      <w:r w:rsidR="0025020B" w:rsidRPr="00875FAE">
        <w:fldChar w:fldCharType="begin" w:fldLock="1"/>
      </w:r>
      <w:r w:rsidR="005144E5" w:rsidRPr="00875FAE">
        <w:instrText>ADDIN CSL_CITATION {"citationItems":[{"id":"ITEM-1","itemData":{"author":[{"dropping-particle":"","family":"Lohmander","given":"L Stefan","non-dropping-particle":"","parse-names":false,"suffix":""},{"dropping-particle":"","family":"Neame","given":"Peter J","non-dropping-particle":"","parse-names":false,"suffix":""},{"dropping-particle":"","family":"Sandy","given":"John D","non-dropping-particle":"","parse-names":false,"suffix":""}],"container-title":"Arthritis and Rheumatism","id":"ITEM-1","issue":"9","issued":{"date-parts":[["1993"]]},"page":"1214-1222","title":"The structure of Aggrecan Fragments in Human Synovial Fluid- Evidence that Aggrecanase Mediates Cartilage Degradation in Inflammatory Joint Disease , Joint Injury , and Osteoarthritis","type":"article-journal","volume":"36"},"uris":["http://www.mendeley.com/documents/?uuid=db6f835f-8cf8-454b-bac2-7a0ee3dd7d21"]},{"id":"ITEM-2","itemData":{"ISSN":"1434-9949","abstract":"In vivo and in vitro aggrecanases degrade proteoglycan aggrecan in articular cartilage. However, the expression of aggrecanases in patients in different stages of osteoarthritis (OA) has not been investigated. This study detected the expression of a disintegrin and metalloproteinase with thrombospondin motifs 4 (ADAMTS-4) and ADAMTS-5 and their proteolytic products, ARGxx, in the synovial fluid (SF) of patients in different stages of OA. This study aimed to evaluate the expression of aggrecanases and to explore the respective roles of these enzymes in human cartilage degradation. A total of 144 patients with knee OA were divided into early-, middle-, and late-stage OA groups according to the degree of cartilage degradation using Recht’s MRI grading standard and the modified Outerbridge classification system. Expression levels of ADAMTS-4, ADAMTS-5, and ARGxx in the SF from these patients were measured using enzyme-linked immunosorbent assay (ELISA) and Western blot analysis. Our findings showed that ADAMTS-4 and ARGxx expression levels in the early-stage group were significantly higher than in the other two groups. ADAMTS-5 in the early-stage group and ADAMTS-4, ADAMTS-5, and ARGxx in the late-stage group were significantly higher than those in the middle-stage OA group. Both ADAMTS-4 and ADAMTS-5 levels were correlated with ARGxx levels (P &lt; 0.05). The correlation coefficients of ADAMTS-4 and ADAMTS-5 were 0.236 and 0.068, 0.729 and 0.479, and 0.675 and 0.257 in the early-, middle-, and late-stage groups, respectively, and 0.530 and 0.258 in the total SF samples. Western blot analysis revealed that the ADAMTS-4 and ADAMTS-5 in SF were 50 kDa proteins and that ARGxx in SF had at least two molecular masses, 55 kDa and 70 kDa. The expression levels of all three proteins were consistent with the ELISA results. These results suggested that aggrecanases were involved in all stages of human OA aggrecan degradation, especially in the early and late stages. ADAMTS-4 levels were higher in early- compared with middle- or late-stage OA and were also more correlated with ARGxx than ADAMTS-5; thus, ADAMTS-4 might be the principal aggrecanase of aggrecan degradation in human OA.","author":[{"dropping-particle":"","family":"Zhang","given":"Enshui","non-dropping-particle":"","parse-names":false,"suffix":""},{"dropping-particle":"","family":"Yan","given":"Xinfeng","non-dropping-particle":"","parse-names":false,"suffix":""},{"dropping-particle":"","family":"Zhang","given":"Ming","non-dropping-particle":"","parse-names":false,"suffix":""},{"dropping-particle":"","family":"Chang","given":"Xiaotian","non-dropping-particle":"","parse-names":false,"suffix":""},{"dropping-particle":"","family":"Bai","given":"Zhengwu","non-dropping-particle":"","parse-names":false,"suffix":""},{"dropping-particle":"","family":"He","given":"Yeteng","non-dropping-particle":"","parse-names":false,"suffix":""},{"dropping-particle":"","family":"Yuan","given":"Zhen","non-dropping-particle":"","parse-names":false,"suffix":""}],"container-title":"Clinical Rheumatology","id":"ITEM-2","issue":"6","issued":{"date-parts":[["2013"]]},"page":"797-803","title":"Aggrecanases in the human synovial fluid at different stages of osteoarthritis","type":"article-journal","volume":"32"},"uris":["http://www.mendeley.com/documents/?uuid=ada0cc3e-9b0b-4ef6-899d-1500f2b546b3"]}],"mendeley":{"formattedCitation":"&lt;sup&gt;20,49&lt;/sup&gt;","plainTextFormattedCitation":"20,49","previouslyFormattedCitation":"&lt;sup&gt;19,48&lt;/sup&gt;"},"properties":{"noteIndex":0},"schema":"https://github.com/citation-style-language/schema/raw/master/csl-citation.json"}</w:instrText>
      </w:r>
      <w:r w:rsidR="0025020B" w:rsidRPr="00875FAE">
        <w:fldChar w:fldCharType="separate"/>
      </w:r>
      <w:r w:rsidR="005144E5" w:rsidRPr="00875FAE">
        <w:rPr>
          <w:noProof/>
          <w:vertAlign w:val="superscript"/>
        </w:rPr>
        <w:t>20,49</w:t>
      </w:r>
      <w:r w:rsidR="0025020B" w:rsidRPr="00875FAE">
        <w:fldChar w:fldCharType="end"/>
      </w:r>
      <w:r w:rsidR="00D84E6D" w:rsidRPr="00875FAE">
        <w:t>. This enzyme cleaves large chondroitin sulphate hyaluronan-binding proteoglycans including aggrecan</w:t>
      </w:r>
      <w:r w:rsidR="00ED5272" w:rsidRPr="00875FAE">
        <w:t>, a key structure of articular cartilage</w:t>
      </w:r>
      <w:r w:rsidR="002B0C78" w:rsidRPr="00875FAE">
        <w:t xml:space="preserve"> </w:t>
      </w:r>
      <w:r w:rsidR="002B0C78" w:rsidRPr="00875FAE">
        <w:fldChar w:fldCharType="begin" w:fldLock="1"/>
      </w:r>
      <w:r w:rsidR="005144E5" w:rsidRPr="00875FAE">
        <w:instrText>ADDIN CSL_CITATION {"citationItems":[{"id":"ITEM-1","itemData":{"author":[{"dropping-particle":"","family":"Roughley","given":"Peter J","non-dropping-particle":"","parse-names":false,"suffix":""},{"dropping-particle":"","family":"Mort","given":"John S","non-dropping-particle":"","parse-names":false,"suffix":""}],"container-title":"Journal of Experimental Orthopaedics","id":"ITEM-1","issue":"8","issued":{"date-parts":[["2014"]]},"page":"1-11","title":"The role of aggrecan in normal and osteoarthritic cartilage","type":"article-journal","volume":"1"},"uris":["http://www.mendeley.com/documents/?uuid=1c489179-2510-4218-83d7-2c69af5e9fe5"]}],"mendeley":{"formattedCitation":"&lt;sup&gt;33&lt;/sup&gt;","plainTextFormattedCitation":"33","previouslyFormattedCitation":"&lt;sup&gt;32&lt;/sup&gt;"},"properties":{"noteIndex":0},"schema":"https://github.com/citation-style-language/schema/raw/master/csl-citation.json"}</w:instrText>
      </w:r>
      <w:r w:rsidR="002B0C78" w:rsidRPr="00875FAE">
        <w:fldChar w:fldCharType="separate"/>
      </w:r>
      <w:r w:rsidR="005144E5" w:rsidRPr="00875FAE">
        <w:rPr>
          <w:noProof/>
          <w:vertAlign w:val="superscript"/>
        </w:rPr>
        <w:t>33</w:t>
      </w:r>
      <w:r w:rsidR="002B0C78" w:rsidRPr="00875FAE">
        <w:fldChar w:fldCharType="end"/>
      </w:r>
      <w:r w:rsidR="00ED5272" w:rsidRPr="00875FAE">
        <w:t>. Loss of aggrecan is a key driver in the progression of OA</w:t>
      </w:r>
      <w:r w:rsidR="001D34DB" w:rsidRPr="00875FAE">
        <w:t xml:space="preserve"> </w:t>
      </w:r>
      <w:r w:rsidR="001D34DB" w:rsidRPr="00875FAE">
        <w:fldChar w:fldCharType="begin" w:fldLock="1"/>
      </w:r>
      <w:r w:rsidR="005144E5" w:rsidRPr="00875FAE">
        <w:instrText>ADDIN CSL_CITATION {"citationItems":[{"id":"ITEM-1","itemData":{"author":[{"dropping-particle":"","family":"Bayliss","given":"M T","non-dropping-particle":"","parse-names":false,"suffix":""},{"dropping-particle":"","family":"Hutton","given":"S","non-dropping-particle":"","parse-names":false,"suffix":""},{"dropping-particle":"","family":"Hayward","given":"J","non-dropping-particle":"","parse-names":false,"suffix":""},{"dropping-particle":"","family":"Maciewicz","given":"R A","non-dropping-particle":"","parse-names":false,"suffix":""}],"container-title":"Osteoarthritis and Cartilage","id":"ITEM-1","issue":"9","issued":{"date-parts":[["2001"]]},"page":"553-560","title":"Distribution of aggrecanase ( ADAMts 4 / 5 ) cleavage products in normal and osteoarthritic human articular cartilage : the influence of age , topography and zone of tissue","type":"article-journal","volume":"2001"},"uris":["http://www.mendeley.com/documents/?uuid=19936d21-3684-43fc-ac77-f895593d7912"]},{"id":"ITEM-2","itemData":{"author":[{"dropping-particle":"","family":"Sandy","given":"John D","non-dropping-particle":"","parse-names":false,"suffix":""},{"dropping-particle":"","family":"Verscharen","given":"Christie","non-dropping-particle":"","parse-names":false,"suffix":""}],"container-title":"Biochem. J","id":"ITEM-2","issued":{"date-parts":[["2001"]]},"page":"615-626","title":"Analysis of aggrecan in human knee cartilage and synovial fluid indicates that aggrecanase (ADAMTS) activity is responsible for the catabolic turnover and loss of whole aggrecan whereas other protease activity is required for C-terminal processing in vivo","type":"article-journal","volume":"358"},"uris":["http://www.mendeley.com/documents/?uuid=9701c70d-1278-4164-b25c-c2918e0ce168"]},{"id":"ITEM-3","itemData":{"author":[{"dropping-particle":"","family":"Song","given":"Ruo-hua","non-dropping-particle":"","parse-names":false,"suffix":""},{"dropping-particle":"","family":"Tortorella","given":"Micky D","non-dropping-particle":"","parse-names":false,"suffix":""},{"dropping-particle":"","family":"Malfait","given":"Anne-marie","non-dropping-particle":"","parse-names":false,"suffix":""},{"dropping-particle":"","family":"Alston","given":"James T","non-dropping-particle":"","parse-names":false,"suffix":""},{"dropping-particle":"","family":"Yang","given":"Zhiyong","non-dropping-particle":"","parse-names":false,"suffix":""},{"dropping-particle":"","family":"Arner","given":"Elizabeth C","non-dropping-particle":"","parse-names":false,"suffix":""},{"dropping-particle":"","family":"Griggs","given":"David W","non-dropping-particle":"","parse-names":false,"suffix":""}],"container-title":"Arthritis and Rheumatism","id":"ITEM-3","issue":"2","issued":{"date-parts":[["2007"]]},"page":"575-585","title":"Aggrecan Degradation in Human Articular Cartilage Explants Is Mediated by Both ADAMTS-4 and ADAMTS-5","type":"article-journal","volume":"56"},"uris":["http://www.mendeley.com/documents/?uuid=6eca8223-cd22-4a5a-b6fa-00b72c904b24"]}],"mendeley":{"formattedCitation":"&lt;sup&gt;4,34,39&lt;/sup&gt;","plainTextFormattedCitation":"4,34,39","previouslyFormattedCitation":"&lt;sup&gt;4,33,38&lt;/sup&gt;"},"properties":{"noteIndex":0},"schema":"https://github.com/citation-style-language/schema/raw/master/csl-citation.json"}</w:instrText>
      </w:r>
      <w:r w:rsidR="001D34DB" w:rsidRPr="00875FAE">
        <w:fldChar w:fldCharType="separate"/>
      </w:r>
      <w:r w:rsidR="005144E5" w:rsidRPr="00875FAE">
        <w:rPr>
          <w:noProof/>
          <w:vertAlign w:val="superscript"/>
        </w:rPr>
        <w:t>4,34,39</w:t>
      </w:r>
      <w:r w:rsidR="001D34DB" w:rsidRPr="00875FAE">
        <w:fldChar w:fldCharType="end"/>
      </w:r>
      <w:r w:rsidR="00ED5272" w:rsidRPr="00875FAE">
        <w:t>.</w:t>
      </w:r>
      <w:r w:rsidR="00173EDD" w:rsidRPr="00875FAE">
        <w:t xml:space="preserve"> Therefore increased/detectible activity of ADAMTS-4 in SF pre-operatively may indicate that these patients’ joints have OA which has progressed to a stage where realignment of the joint through treatment with osteotomy</w:t>
      </w:r>
      <w:r w:rsidR="008807C3" w:rsidRPr="00875FAE">
        <w:t xml:space="preserve"> or stimulation of innate repair via microfracture surgery</w:t>
      </w:r>
      <w:r w:rsidR="00173EDD" w:rsidRPr="00875FAE">
        <w:t xml:space="preserve"> is insufficient to delay/halt the progression of their OA, explaining the propensity for their treatment to fail.</w:t>
      </w:r>
      <w:r w:rsidR="00ED5272" w:rsidRPr="00875FAE">
        <w:t xml:space="preserve"> </w:t>
      </w:r>
      <w:r w:rsidRPr="00875FAE">
        <w:t xml:space="preserve">Despite the model indicating that ADAMTS-4 activity is indicative of osteotomy outcome, when separated into responders and non-responders to this surgery based on a MCID of 10 Lysholm points there was no significant difference in ADAMTS-4 activity between the response cohorts. </w:t>
      </w:r>
      <w:r w:rsidR="002376A6" w:rsidRPr="00875FAE">
        <w:t xml:space="preserve">We suggest that </w:t>
      </w:r>
      <w:r w:rsidR="00B95BC9" w:rsidRPr="00875FAE">
        <w:t>when separated into</w:t>
      </w:r>
      <w:r w:rsidR="00B8321F" w:rsidRPr="00875FAE">
        <w:t xml:space="preserve"> osteotomy</w:t>
      </w:r>
      <w:r w:rsidR="00B95BC9" w:rsidRPr="00875FAE">
        <w:t xml:space="preserve"> responder and non-responder categories, </w:t>
      </w:r>
      <w:r w:rsidR="008244BB" w:rsidRPr="00875FAE">
        <w:t xml:space="preserve">the </w:t>
      </w:r>
      <w:r w:rsidR="00B95BC9" w:rsidRPr="00875FAE">
        <w:t>difference in the activity of the ADAMTS-4 enzyme</w:t>
      </w:r>
      <w:r w:rsidR="008244BB" w:rsidRPr="00875FAE">
        <w:t xml:space="preserve"> was not statistically </w:t>
      </w:r>
      <w:r w:rsidR="00133BBC" w:rsidRPr="00875FAE">
        <w:t>s</w:t>
      </w:r>
      <w:r w:rsidR="008244BB" w:rsidRPr="00875FAE">
        <w:t>ignificant</w:t>
      </w:r>
      <w:r w:rsidR="00B95BC9" w:rsidRPr="00875FAE">
        <w:t xml:space="preserve"> due to the low numbers of patients within each arm</w:t>
      </w:r>
      <w:r w:rsidR="00133BBC" w:rsidRPr="00875FAE">
        <w:t xml:space="preserve">, particularly </w:t>
      </w:r>
      <w:r w:rsidR="008244BB" w:rsidRPr="00875FAE">
        <w:t xml:space="preserve"> </w:t>
      </w:r>
      <w:r w:rsidR="00133BBC" w:rsidRPr="00875FAE">
        <w:t>as</w:t>
      </w:r>
      <w:r w:rsidR="008244BB" w:rsidRPr="00875FAE">
        <w:t xml:space="preserve"> none</w:t>
      </w:r>
      <w:r w:rsidR="00B95BC9" w:rsidRPr="00875FAE">
        <w:t xml:space="preserve"> of the patients that were classed as clinical responders had detectable enzyme activity, whereas activity levels were detectable in </w:t>
      </w:r>
      <w:r w:rsidR="00BE15BB" w:rsidRPr="00875FAE">
        <w:t>three</w:t>
      </w:r>
      <w:r w:rsidR="00B95BC9" w:rsidRPr="00875FAE">
        <w:t xml:space="preserve"> of the </w:t>
      </w:r>
      <w:r w:rsidR="00BE15BB" w:rsidRPr="00875FAE">
        <w:t>five</w:t>
      </w:r>
      <w:r w:rsidR="00B95BC9" w:rsidRPr="00875FAE">
        <w:t xml:space="preserve"> non-responders.</w:t>
      </w:r>
      <w:r w:rsidR="002376A6" w:rsidRPr="00875FAE">
        <w:t xml:space="preserve"> The same situation could also have had an impact on the HA levels recorded.</w:t>
      </w:r>
      <w:r w:rsidR="00B95BC9" w:rsidRPr="00875FAE">
        <w:t xml:space="preserve"> Since the initiation of this study, patients treated with osteotomy at our centre </w:t>
      </w:r>
      <w:r w:rsidR="008F0011" w:rsidRPr="00875FAE">
        <w:t>have</w:t>
      </w:r>
      <w:r w:rsidR="00B95BC9" w:rsidRPr="00875FAE">
        <w:t xml:space="preserve"> not routinely complet</w:t>
      </w:r>
      <w:r w:rsidR="008F0011" w:rsidRPr="00875FAE">
        <w:t>ed</w:t>
      </w:r>
      <w:r w:rsidR="00B95BC9" w:rsidRPr="00875FAE">
        <w:t xml:space="preserve"> Lysholm scores pre-operatively or at 12 months post-surgery, therefore deeming it difficult to increase the study numbers. We accept, however, that this is a limitation and therefore highlight the importance of independent validation.  </w:t>
      </w:r>
    </w:p>
    <w:p w14:paraId="456D98F2" w14:textId="3FAA8727" w:rsidR="005B70FC" w:rsidRPr="00875FAE" w:rsidRDefault="005B70FC" w:rsidP="005C1873">
      <w:pPr>
        <w:spacing w:line="480" w:lineRule="auto"/>
        <w:contextualSpacing/>
      </w:pPr>
      <w:r w:rsidRPr="00875FAE">
        <w:t xml:space="preserve">In summary, we have </w:t>
      </w:r>
      <w:r w:rsidR="00B8321F" w:rsidRPr="00875FAE">
        <w:t xml:space="preserve">generated a linear regression model that can be used to help predict Lysholm score following treatment with </w:t>
      </w:r>
      <w:r w:rsidR="009264DB" w:rsidRPr="00875FAE">
        <w:t>microfracture surgery</w:t>
      </w:r>
      <w:r w:rsidR="00B8321F" w:rsidRPr="00875FAE">
        <w:t xml:space="preserve">. This model has highlighted a number of candidate SF and plasma biomarkers, alongside patient demographics which </w:t>
      </w:r>
      <w:r w:rsidR="00F02102" w:rsidRPr="00875FAE">
        <w:t xml:space="preserve">have the potential to predict microfracture outcome. </w:t>
      </w:r>
      <w:r w:rsidR="009264DB" w:rsidRPr="00875FAE">
        <w:t xml:space="preserve">. Further the </w:t>
      </w:r>
      <w:r w:rsidRPr="00875FAE">
        <w:t xml:space="preserve">activity </w:t>
      </w:r>
      <w:r w:rsidR="00510470" w:rsidRPr="00875FAE">
        <w:t xml:space="preserve">levels </w:t>
      </w:r>
      <w:r w:rsidRPr="00875FAE">
        <w:t xml:space="preserve">of ADAMTS-4 </w:t>
      </w:r>
      <w:r w:rsidR="00510470" w:rsidRPr="00875FAE">
        <w:t>in SF</w:t>
      </w:r>
      <w:r w:rsidR="00F02102" w:rsidRPr="00875FAE">
        <w:t>, alongside patient smoker status and age</w:t>
      </w:r>
      <w:r w:rsidR="00510470" w:rsidRPr="00875FAE">
        <w:t xml:space="preserve"> </w:t>
      </w:r>
      <w:r w:rsidR="009264DB" w:rsidRPr="00875FAE">
        <w:t>has the potential to predict</w:t>
      </w:r>
      <w:r w:rsidRPr="00875FAE">
        <w:t xml:space="preserve"> </w:t>
      </w:r>
      <w:r w:rsidR="009264DB" w:rsidRPr="00875FAE">
        <w:t>the outcome following</w:t>
      </w:r>
      <w:r w:rsidRPr="00875FAE">
        <w:t xml:space="preserve"> osteotomy</w:t>
      </w:r>
      <w:r w:rsidR="009264DB" w:rsidRPr="00875FAE">
        <w:t>.</w:t>
      </w:r>
      <w:r w:rsidR="000851A7" w:rsidRPr="00875FAE">
        <w:t xml:space="preserve"> </w:t>
      </w:r>
      <w:r w:rsidRPr="00875FAE">
        <w:t>These protein</w:t>
      </w:r>
      <w:r w:rsidR="00F02102" w:rsidRPr="00875FAE">
        <w:t xml:space="preserve"> markers and patient demographics</w:t>
      </w:r>
      <w:r w:rsidRPr="00875FAE">
        <w:t xml:space="preserve"> have the </w:t>
      </w:r>
      <w:r w:rsidR="00C06436" w:rsidRPr="00875FAE">
        <w:t>prospective</w:t>
      </w:r>
      <w:r w:rsidRPr="00875FAE">
        <w:t xml:space="preserve"> to categorise individuals into those likely to demonstrate functional improvement following these surgeries and hence the most appropriate surgical interventions can be offered to these patients, preventing the </w:t>
      </w:r>
      <w:r w:rsidR="00F66089" w:rsidRPr="00875FAE">
        <w:t>burden</w:t>
      </w:r>
      <w:r w:rsidRPr="00875FAE">
        <w:t xml:space="preserve"> of treatment failure and the need to re-operate/provide an additional treatment. Alternatively, further research aimed at understanding the biological processes underlying the altered abundance of these proteins in individuals who respond poorly to these </w:t>
      </w:r>
      <w:r w:rsidR="00510470" w:rsidRPr="00875FAE">
        <w:t>surgical intervention</w:t>
      </w:r>
      <w:r w:rsidRPr="00875FAE">
        <w:t xml:space="preserve">s could provide novel therapeutic targets for the personalised </w:t>
      </w:r>
      <w:r w:rsidR="00510470" w:rsidRPr="00875FAE">
        <w:t>augmentation</w:t>
      </w:r>
      <w:r w:rsidRPr="00875FAE">
        <w:t xml:space="preserve"> of these surgeries, e.g. administering aggrecanase inhibitors coincidently alongside osteo</w:t>
      </w:r>
      <w:r w:rsidR="00C06436" w:rsidRPr="00875FAE">
        <w:t>tomy surgery. T</w:t>
      </w:r>
      <w:r w:rsidRPr="00875FAE">
        <w:t>hese candidate predictive bioma</w:t>
      </w:r>
      <w:r w:rsidR="00C06436" w:rsidRPr="00875FAE">
        <w:t>rkers need</w:t>
      </w:r>
      <w:r w:rsidRPr="00875FAE">
        <w:t xml:space="preserve"> to be </w:t>
      </w:r>
      <w:r w:rsidR="00C06436" w:rsidRPr="00875FAE">
        <w:t xml:space="preserve">further </w:t>
      </w:r>
      <w:r w:rsidRPr="00875FAE">
        <w:t xml:space="preserve">validated in larger </w:t>
      </w:r>
      <w:r w:rsidR="00510470" w:rsidRPr="00875FAE">
        <w:t xml:space="preserve">independent </w:t>
      </w:r>
      <w:r w:rsidRPr="00875FAE">
        <w:t>cohorts, however, this work provides a foundation for the identification of b</w:t>
      </w:r>
      <w:r w:rsidR="00AE53AE" w:rsidRPr="00875FAE">
        <w:t xml:space="preserve">iomarkers to predict outcome to interventions </w:t>
      </w:r>
      <w:r w:rsidR="00510470" w:rsidRPr="00875FAE">
        <w:t>aimed at</w:t>
      </w:r>
      <w:r w:rsidR="00AE53AE" w:rsidRPr="00875FAE">
        <w:t xml:space="preserve"> delay</w:t>
      </w:r>
      <w:r w:rsidR="00510470" w:rsidRPr="00875FAE">
        <w:t>ing</w:t>
      </w:r>
      <w:r w:rsidR="00AE53AE" w:rsidRPr="00875FAE">
        <w:t xml:space="preserve"> or halt</w:t>
      </w:r>
      <w:r w:rsidR="00510470" w:rsidRPr="00875FAE">
        <w:t>ing</w:t>
      </w:r>
      <w:r w:rsidR="00AE53AE" w:rsidRPr="00875FAE">
        <w:t xml:space="preserve"> the progression of OA.</w:t>
      </w:r>
    </w:p>
    <w:p w14:paraId="4479D7AF" w14:textId="77777777" w:rsidR="002C34C2" w:rsidRPr="00875FAE" w:rsidRDefault="002C34C2" w:rsidP="00833797">
      <w:pPr>
        <w:spacing w:line="480" w:lineRule="auto"/>
        <w:rPr>
          <w:b/>
          <w:i/>
          <w:szCs w:val="20"/>
          <w:u w:val="single"/>
        </w:rPr>
      </w:pPr>
    </w:p>
    <w:p w14:paraId="167B3DCE" w14:textId="77777777" w:rsidR="008807C3" w:rsidRPr="00875FAE" w:rsidRDefault="008807C3" w:rsidP="00833797">
      <w:pPr>
        <w:spacing w:line="480" w:lineRule="auto"/>
        <w:rPr>
          <w:b/>
          <w:i/>
          <w:szCs w:val="20"/>
          <w:u w:val="single"/>
        </w:rPr>
      </w:pPr>
    </w:p>
    <w:p w14:paraId="4D51C5D3" w14:textId="77777777" w:rsidR="008807C3" w:rsidRPr="00875FAE" w:rsidRDefault="008807C3" w:rsidP="00833797">
      <w:pPr>
        <w:spacing w:line="480" w:lineRule="auto"/>
        <w:rPr>
          <w:b/>
          <w:i/>
          <w:szCs w:val="20"/>
          <w:u w:val="single"/>
        </w:rPr>
      </w:pPr>
    </w:p>
    <w:p w14:paraId="52E39808" w14:textId="77777777" w:rsidR="008807C3" w:rsidRPr="00875FAE" w:rsidRDefault="008807C3" w:rsidP="00833797">
      <w:pPr>
        <w:spacing w:line="480" w:lineRule="auto"/>
        <w:rPr>
          <w:b/>
          <w:i/>
          <w:szCs w:val="20"/>
          <w:u w:val="single"/>
        </w:rPr>
      </w:pPr>
    </w:p>
    <w:p w14:paraId="3CF610D9" w14:textId="77777777" w:rsidR="008807C3" w:rsidRPr="00875FAE" w:rsidRDefault="008807C3" w:rsidP="00833797">
      <w:pPr>
        <w:spacing w:line="480" w:lineRule="auto"/>
        <w:rPr>
          <w:b/>
          <w:i/>
          <w:szCs w:val="20"/>
          <w:u w:val="single"/>
        </w:rPr>
      </w:pPr>
    </w:p>
    <w:p w14:paraId="115436CF" w14:textId="77777777" w:rsidR="00833797" w:rsidRPr="00875FAE" w:rsidRDefault="00833797" w:rsidP="00833797">
      <w:pPr>
        <w:spacing w:line="480" w:lineRule="auto"/>
        <w:rPr>
          <w:b/>
          <w:i/>
          <w:szCs w:val="20"/>
          <w:u w:val="single"/>
        </w:rPr>
      </w:pPr>
      <w:r w:rsidRPr="00875FAE">
        <w:rPr>
          <w:b/>
          <w:i/>
          <w:szCs w:val="20"/>
          <w:u w:val="single"/>
        </w:rPr>
        <w:t>Declarations</w:t>
      </w:r>
    </w:p>
    <w:p w14:paraId="66C75BB1" w14:textId="77777777" w:rsidR="00833797" w:rsidRPr="00875FAE" w:rsidRDefault="00833797" w:rsidP="00833797">
      <w:pPr>
        <w:spacing w:line="480" w:lineRule="auto"/>
        <w:rPr>
          <w:u w:val="single"/>
        </w:rPr>
      </w:pPr>
      <w:r w:rsidRPr="00875FAE">
        <w:rPr>
          <w:u w:val="single"/>
        </w:rPr>
        <w:t>Ethics approval and consent to participate</w:t>
      </w:r>
    </w:p>
    <w:p w14:paraId="091593DC" w14:textId="77777777" w:rsidR="00833797" w:rsidRPr="00875FAE" w:rsidRDefault="00833797" w:rsidP="00833797">
      <w:pPr>
        <w:spacing w:line="480" w:lineRule="auto"/>
      </w:pPr>
      <w:r w:rsidRPr="00875FAE">
        <w:t>SF</w:t>
      </w:r>
      <w:r w:rsidR="006E096B" w:rsidRPr="00875FAE">
        <w:t xml:space="preserve"> and plasma</w:t>
      </w:r>
      <w:r w:rsidR="00F457D9" w:rsidRPr="00875FAE">
        <w:t xml:space="preserve"> were collected under two</w:t>
      </w:r>
      <w:r w:rsidRPr="00875FAE">
        <w:t xml:space="preserve"> independent ethical approvals: ‘Investigating the potential for cells and molecules isolated from orthopaedic patients for modelling and understanding pathogenic conditions and developing diagnostic markers and therapies for musculoskeletal disorders and spinal cord injury’ (11/NW/0875); ‘and ‘Arthritis and cartilage repair study’ (06/Q6201/9). 11/NW/0875 was approved by the NRES committee North West- Liverpool East and 06/Q2601/9 was approved by Shropshire and Staffordshire-Shropshire local research ethics committee. All patients gave valid informed consent prior to </w:t>
      </w:r>
      <w:r w:rsidR="00510470" w:rsidRPr="00875FAE">
        <w:t xml:space="preserve">their </w:t>
      </w:r>
      <w:r w:rsidRPr="00875FAE">
        <w:t>samples being collected.</w:t>
      </w:r>
    </w:p>
    <w:p w14:paraId="1BD60A62" w14:textId="77777777" w:rsidR="00833797" w:rsidRPr="00875FAE" w:rsidRDefault="00833797" w:rsidP="00833797">
      <w:pPr>
        <w:spacing w:line="480" w:lineRule="auto"/>
        <w:rPr>
          <w:u w:val="single"/>
        </w:rPr>
      </w:pPr>
      <w:r w:rsidRPr="00875FAE">
        <w:rPr>
          <w:u w:val="single"/>
        </w:rPr>
        <w:t>Competing interests</w:t>
      </w:r>
    </w:p>
    <w:p w14:paraId="7D591290" w14:textId="77777777" w:rsidR="00833797" w:rsidRPr="00875FAE" w:rsidRDefault="00833797" w:rsidP="00833797">
      <w:pPr>
        <w:spacing w:line="480" w:lineRule="auto"/>
      </w:pPr>
      <w:r w:rsidRPr="00875FAE">
        <w:t>The authors declare that they have no competing interests.</w:t>
      </w:r>
    </w:p>
    <w:p w14:paraId="5D2A0AA8" w14:textId="77777777" w:rsidR="00833797" w:rsidRPr="00875FAE" w:rsidRDefault="00833797" w:rsidP="00833797">
      <w:pPr>
        <w:spacing w:line="480" w:lineRule="auto"/>
        <w:rPr>
          <w:u w:val="single"/>
        </w:rPr>
      </w:pPr>
      <w:r w:rsidRPr="00875FAE">
        <w:rPr>
          <w:u w:val="single"/>
        </w:rPr>
        <w:t>Funding</w:t>
      </w:r>
    </w:p>
    <w:p w14:paraId="30E7C20C" w14:textId="1A58F6EB" w:rsidR="00871178" w:rsidRPr="00875FAE" w:rsidRDefault="00833797" w:rsidP="00833797">
      <w:pPr>
        <w:spacing w:line="480" w:lineRule="auto"/>
      </w:pPr>
      <w:r w:rsidRPr="00875FAE">
        <w:t xml:space="preserve">We would like to thank </w:t>
      </w:r>
      <w:r w:rsidR="00F457D9" w:rsidRPr="00875FAE">
        <w:t>Versus Arthritis</w:t>
      </w:r>
      <w:r w:rsidRPr="00875FAE">
        <w:t xml:space="preserve"> for sup</w:t>
      </w:r>
      <w:r w:rsidR="00F457D9" w:rsidRPr="00875FAE">
        <w:t>porting this work via grant 20815</w:t>
      </w:r>
      <w:r w:rsidR="00B56075" w:rsidRPr="00875FAE">
        <w:t>, 21156</w:t>
      </w:r>
      <w:r w:rsidR="0038449F" w:rsidRPr="00875FAE">
        <w:t xml:space="preserve">. </w:t>
      </w:r>
      <w:r w:rsidR="00D51331" w:rsidRPr="00875FAE">
        <w:t xml:space="preserve">MJP </w:t>
      </w:r>
      <w:r w:rsidR="000851A7" w:rsidRPr="00875FAE">
        <w:t xml:space="preserve">is </w:t>
      </w:r>
      <w:r w:rsidR="00BE15BB" w:rsidRPr="00875FAE">
        <w:t xml:space="preserve">funded through a Wellcome Trust Intermediate Clinical Fellowship (107471/Z/15/Z). </w:t>
      </w:r>
      <w:r w:rsidRPr="00875FAE">
        <w:t xml:space="preserve"> </w:t>
      </w:r>
      <w:r w:rsidR="0038449F" w:rsidRPr="00875FAE">
        <w:t>JP was funded through a Keele University Athena Swan Academic Returners Fun</w:t>
      </w:r>
      <w:r w:rsidR="000851A7" w:rsidRPr="00875FAE">
        <w:t>d</w:t>
      </w:r>
      <w:r w:rsidR="0038449F" w:rsidRPr="00875FAE">
        <w:t xml:space="preserve"> Grant awarded to CHH. </w:t>
      </w:r>
      <w:r w:rsidRPr="00875FAE">
        <w:t>The sponsors had no involvement in the study design, data collection and interpretation or preparation of the manuscript.</w:t>
      </w:r>
    </w:p>
    <w:p w14:paraId="30A0E005" w14:textId="77777777" w:rsidR="00944031" w:rsidRPr="00875FAE" w:rsidRDefault="00944031" w:rsidP="00EF2797">
      <w:pPr>
        <w:spacing w:line="480" w:lineRule="auto"/>
        <w:rPr>
          <w:szCs w:val="20"/>
        </w:rPr>
      </w:pPr>
    </w:p>
    <w:p w14:paraId="26BEE9EC" w14:textId="77777777" w:rsidR="00944031" w:rsidRPr="00875FAE" w:rsidRDefault="00944031" w:rsidP="00EF2797">
      <w:pPr>
        <w:spacing w:line="480" w:lineRule="auto"/>
        <w:rPr>
          <w:szCs w:val="20"/>
        </w:rPr>
      </w:pPr>
    </w:p>
    <w:p w14:paraId="0520CEDE" w14:textId="77777777" w:rsidR="00944031" w:rsidRPr="00875FAE" w:rsidRDefault="00944031" w:rsidP="00EF2797">
      <w:pPr>
        <w:spacing w:line="480" w:lineRule="auto"/>
        <w:rPr>
          <w:szCs w:val="20"/>
        </w:rPr>
      </w:pPr>
    </w:p>
    <w:p w14:paraId="20912B9F" w14:textId="77777777" w:rsidR="00157E0D" w:rsidRPr="00875FAE" w:rsidRDefault="00157E0D" w:rsidP="00EF2797">
      <w:pPr>
        <w:spacing w:line="480" w:lineRule="auto"/>
        <w:rPr>
          <w:szCs w:val="20"/>
        </w:rPr>
      </w:pPr>
    </w:p>
    <w:p w14:paraId="0E9E47E3" w14:textId="77777777" w:rsidR="00BD59B1" w:rsidRPr="00875FAE" w:rsidRDefault="00BD59B1" w:rsidP="00EF2797">
      <w:pPr>
        <w:spacing w:line="480" w:lineRule="auto"/>
        <w:rPr>
          <w:szCs w:val="20"/>
        </w:rPr>
      </w:pPr>
    </w:p>
    <w:p w14:paraId="3FB54EDD" w14:textId="77777777" w:rsidR="00CF5D2E" w:rsidRPr="00875FAE" w:rsidRDefault="00833797" w:rsidP="004C25CC">
      <w:pPr>
        <w:widowControl w:val="0"/>
        <w:autoSpaceDE w:val="0"/>
        <w:autoSpaceDN w:val="0"/>
        <w:adjustRightInd w:val="0"/>
        <w:spacing w:line="480" w:lineRule="auto"/>
        <w:rPr>
          <w:b/>
          <w:sz w:val="24"/>
          <w:u w:val="single"/>
        </w:rPr>
      </w:pPr>
      <w:r w:rsidRPr="00875FAE">
        <w:rPr>
          <w:b/>
          <w:sz w:val="24"/>
          <w:u w:val="single"/>
        </w:rPr>
        <w:t>Reference</w:t>
      </w:r>
      <w:r w:rsidR="00BC5ADA" w:rsidRPr="00875FAE">
        <w:rPr>
          <w:b/>
          <w:sz w:val="24"/>
          <w:u w:val="single"/>
        </w:rPr>
        <w:t>s</w:t>
      </w:r>
    </w:p>
    <w:p w14:paraId="25E1FACE" w14:textId="4811F4A8" w:rsidR="005144E5" w:rsidRPr="00875FAE" w:rsidRDefault="00084D12" w:rsidP="005144E5">
      <w:pPr>
        <w:widowControl w:val="0"/>
        <w:autoSpaceDE w:val="0"/>
        <w:autoSpaceDN w:val="0"/>
        <w:adjustRightInd w:val="0"/>
        <w:spacing w:line="480" w:lineRule="auto"/>
        <w:ind w:left="640" w:hanging="640"/>
        <w:rPr>
          <w:noProof/>
          <w:szCs w:val="24"/>
          <w:lang w:val="en-US"/>
        </w:rPr>
      </w:pPr>
      <w:r w:rsidRPr="00875FAE">
        <w:rPr>
          <w:b/>
          <w:szCs w:val="20"/>
          <w:u w:val="single"/>
        </w:rPr>
        <w:fldChar w:fldCharType="begin" w:fldLock="1"/>
      </w:r>
      <w:r w:rsidRPr="00875FAE">
        <w:rPr>
          <w:b/>
          <w:szCs w:val="20"/>
          <w:u w:val="single"/>
        </w:rPr>
        <w:instrText xml:space="preserve">ADDIN Mendeley Bibliography CSL_BIBLIOGRAPHY </w:instrText>
      </w:r>
      <w:r w:rsidRPr="00875FAE">
        <w:rPr>
          <w:b/>
          <w:szCs w:val="20"/>
          <w:u w:val="single"/>
        </w:rPr>
        <w:fldChar w:fldCharType="separate"/>
      </w:r>
      <w:r w:rsidR="005144E5" w:rsidRPr="00875FAE">
        <w:rPr>
          <w:noProof/>
          <w:szCs w:val="24"/>
          <w:lang w:val="en-US"/>
        </w:rPr>
        <w:t xml:space="preserve">1. </w:t>
      </w:r>
      <w:r w:rsidR="005144E5" w:rsidRPr="00875FAE">
        <w:rPr>
          <w:noProof/>
          <w:szCs w:val="24"/>
          <w:lang w:val="en-US"/>
        </w:rPr>
        <w:tab/>
        <w:t xml:space="preserve">Azur MJ, Stuart EA, Frangakis C, Leaf PJ. Multiple imputation by chained equations: What is it and how does it work? </w:t>
      </w:r>
      <w:r w:rsidR="005144E5" w:rsidRPr="00875FAE">
        <w:rPr>
          <w:i/>
          <w:iCs/>
          <w:noProof/>
          <w:szCs w:val="24"/>
          <w:lang w:val="en-US"/>
        </w:rPr>
        <w:t>Int J Methods Psychiatr Res</w:t>
      </w:r>
      <w:r w:rsidR="005144E5" w:rsidRPr="00875FAE">
        <w:rPr>
          <w:noProof/>
          <w:szCs w:val="24"/>
          <w:lang w:val="en-US"/>
        </w:rPr>
        <w:t>. 2011. doi:10.1002/mpr.329.</w:t>
      </w:r>
    </w:p>
    <w:p w14:paraId="695F6C5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 </w:t>
      </w:r>
      <w:r w:rsidRPr="00875FAE">
        <w:rPr>
          <w:noProof/>
          <w:szCs w:val="24"/>
          <w:lang w:val="en-US"/>
        </w:rPr>
        <w:tab/>
        <w:t xml:space="preserve">Balakrishnan L, Bhattacharjee M, Ahmad S, et al. Differential proteomic analysis of synovial fluid from rheumatoid arthritis and osteoarthritis patients. </w:t>
      </w:r>
      <w:r w:rsidRPr="00875FAE">
        <w:rPr>
          <w:i/>
          <w:iCs/>
          <w:noProof/>
          <w:szCs w:val="24"/>
          <w:lang w:val="en-US"/>
        </w:rPr>
        <w:t>Clin Proteomics</w:t>
      </w:r>
      <w:r w:rsidRPr="00875FAE">
        <w:rPr>
          <w:noProof/>
          <w:szCs w:val="24"/>
          <w:lang w:val="en-US"/>
        </w:rPr>
        <w:t>. 2014;11(1).</w:t>
      </w:r>
    </w:p>
    <w:p w14:paraId="0CCBB4E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 </w:t>
      </w:r>
      <w:r w:rsidRPr="00875FAE">
        <w:rPr>
          <w:noProof/>
          <w:szCs w:val="24"/>
          <w:lang w:val="en-US"/>
        </w:rPr>
        <w:tab/>
        <w:t xml:space="preserve">Balazs EA, Watson D, Duff IF, Roseman S. Hyaluronic Acid in Synovial Fluid. I. Molecular Parameters of Hyaluronic Acid in Normal and Arthritic Human Fluids. </w:t>
      </w:r>
      <w:r w:rsidRPr="00875FAE">
        <w:rPr>
          <w:i/>
          <w:iCs/>
          <w:noProof/>
          <w:szCs w:val="24"/>
          <w:lang w:val="en-US"/>
        </w:rPr>
        <w:t>Arthritis Rheum</w:t>
      </w:r>
      <w:r w:rsidRPr="00875FAE">
        <w:rPr>
          <w:noProof/>
          <w:szCs w:val="24"/>
          <w:lang w:val="en-US"/>
        </w:rPr>
        <w:t>. 1967;10(4).</w:t>
      </w:r>
    </w:p>
    <w:p w14:paraId="7DE7A1F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 </w:t>
      </w:r>
      <w:r w:rsidRPr="00875FAE">
        <w:rPr>
          <w:noProof/>
          <w:szCs w:val="24"/>
          <w:lang w:val="en-US"/>
        </w:rPr>
        <w:tab/>
        <w:t>Bayliss MT, Hutton S, Hayward J, Maciewicz RA. Distribution of aggrecanase ( ADAMts 4 / 5 ) cleavage products in normal and osteoarthritic human articular cartilage</w:t>
      </w:r>
      <w:r w:rsidRPr="00875FAE">
        <w:rPr>
          <w:rFonts w:ascii="Times New Roman" w:hAnsi="Times New Roman"/>
          <w:noProof/>
          <w:szCs w:val="24"/>
          <w:lang w:val="en-US"/>
        </w:rPr>
        <w:t> </w:t>
      </w:r>
      <w:r w:rsidRPr="00875FAE">
        <w:rPr>
          <w:noProof/>
          <w:szCs w:val="24"/>
          <w:lang w:val="en-US"/>
        </w:rPr>
        <w:t xml:space="preserve">: the influence of age , topography and zone of tissue. </w:t>
      </w:r>
      <w:r w:rsidRPr="00875FAE">
        <w:rPr>
          <w:i/>
          <w:iCs/>
          <w:noProof/>
          <w:szCs w:val="24"/>
          <w:lang w:val="en-US"/>
        </w:rPr>
        <w:t>Osteoarthr Cartil</w:t>
      </w:r>
      <w:r w:rsidRPr="00875FAE">
        <w:rPr>
          <w:noProof/>
          <w:szCs w:val="24"/>
          <w:lang w:val="en-US"/>
        </w:rPr>
        <w:t>. 2001;2001(9):553-560.</w:t>
      </w:r>
    </w:p>
    <w:p w14:paraId="3A3E36D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5. </w:t>
      </w:r>
      <w:r w:rsidRPr="00875FAE">
        <w:rPr>
          <w:noProof/>
          <w:szCs w:val="24"/>
          <w:lang w:val="en-US"/>
        </w:rPr>
        <w:tab/>
        <w:t>Bhattacharya D, Svechkarev D, Souchek JJ, et al. Impact of structurally modifying hyaluronic acid on CD44 interaction. 2018;5(41):8183-8192.</w:t>
      </w:r>
    </w:p>
    <w:p w14:paraId="7FCB689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6. </w:t>
      </w:r>
      <w:r w:rsidRPr="00875FAE">
        <w:rPr>
          <w:noProof/>
          <w:szCs w:val="24"/>
          <w:lang w:val="en-US"/>
        </w:rPr>
        <w:tab/>
        <w:t xml:space="preserve">Bursac Z, Gauss CH, Williams DK, Hosmer DW. Purposeful selection of variables in logistic regression. </w:t>
      </w:r>
      <w:r w:rsidRPr="00875FAE">
        <w:rPr>
          <w:i/>
          <w:iCs/>
          <w:noProof/>
          <w:szCs w:val="24"/>
          <w:lang w:val="en-US"/>
        </w:rPr>
        <w:t>Source Code Biol Med</w:t>
      </w:r>
      <w:r w:rsidRPr="00875FAE">
        <w:rPr>
          <w:noProof/>
          <w:szCs w:val="24"/>
          <w:lang w:val="en-US"/>
        </w:rPr>
        <w:t>. 2008. doi:10.1186/1751-0473-3-17.</w:t>
      </w:r>
    </w:p>
    <w:p w14:paraId="397769E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7. </w:t>
      </w:r>
      <w:r w:rsidRPr="00875FAE">
        <w:rPr>
          <w:noProof/>
          <w:szCs w:val="24"/>
          <w:lang w:val="en-US"/>
        </w:rPr>
        <w:tab/>
        <w:t xml:space="preserve">Cole BJ, Kercher JS. Special issue on microfracture. </w:t>
      </w:r>
      <w:r w:rsidRPr="00875FAE">
        <w:rPr>
          <w:i/>
          <w:iCs/>
          <w:noProof/>
          <w:szCs w:val="24"/>
          <w:lang w:val="en-US"/>
        </w:rPr>
        <w:t>Cartilage</w:t>
      </w:r>
      <w:r w:rsidRPr="00875FAE">
        <w:rPr>
          <w:noProof/>
          <w:szCs w:val="24"/>
          <w:lang w:val="en-US"/>
        </w:rPr>
        <w:t>. 2010;1(2):77.</w:t>
      </w:r>
    </w:p>
    <w:p w14:paraId="35278EA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8. </w:t>
      </w:r>
      <w:r w:rsidRPr="00875FAE">
        <w:rPr>
          <w:noProof/>
          <w:szCs w:val="24"/>
          <w:lang w:val="en-US"/>
        </w:rPr>
        <w:tab/>
        <w:t xml:space="preserve">Daghestani HN, Pieper CF, Kraus VB. Soluble macrophage biomarkers indicate inflammatory phenotypes in patients with knee osteoarthritis. </w:t>
      </w:r>
      <w:r w:rsidRPr="00875FAE">
        <w:rPr>
          <w:i/>
          <w:iCs/>
          <w:noProof/>
          <w:szCs w:val="24"/>
          <w:lang w:val="en-US"/>
        </w:rPr>
        <w:t>Arthritis Rheumatol</w:t>
      </w:r>
      <w:r w:rsidRPr="00875FAE">
        <w:rPr>
          <w:noProof/>
          <w:szCs w:val="24"/>
          <w:lang w:val="en-US"/>
        </w:rPr>
        <w:t>. 2015;67(4):956-965. doi:10.1002/art.39006.</w:t>
      </w:r>
    </w:p>
    <w:p w14:paraId="49976EAF"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9. </w:t>
      </w:r>
      <w:r w:rsidRPr="00875FAE">
        <w:rPr>
          <w:noProof/>
          <w:szCs w:val="24"/>
          <w:lang w:val="en-US"/>
        </w:rPr>
        <w:tab/>
        <w:t xml:space="preserve">Ehrich EW, Davies GM, Watson DJ, Bolognese JA, Seidenberg BC, Bellamy N. Minimal perceptible clinical improvement with the Western Ontario and McMaster Universities Osteoarthritis Index questionnaire and global assessments in patients with osteoarthritis. </w:t>
      </w:r>
      <w:r w:rsidRPr="00875FAE">
        <w:rPr>
          <w:i/>
          <w:iCs/>
          <w:noProof/>
          <w:szCs w:val="24"/>
          <w:lang w:val="en-US"/>
        </w:rPr>
        <w:t>J Rheumatol</w:t>
      </w:r>
      <w:r w:rsidRPr="00875FAE">
        <w:rPr>
          <w:noProof/>
          <w:szCs w:val="24"/>
          <w:lang w:val="en-US"/>
        </w:rPr>
        <w:t>. 2000;27(11):2635-2641.</w:t>
      </w:r>
    </w:p>
    <w:p w14:paraId="517E124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0. </w:t>
      </w:r>
      <w:r w:rsidRPr="00875FAE">
        <w:rPr>
          <w:noProof/>
          <w:szCs w:val="24"/>
          <w:lang w:val="en-US"/>
        </w:rPr>
        <w:tab/>
        <w:t>Gao L, Madry H, Chugaev D V, et al. Advances in modern osteotomies around the knee Report on the Association of Sports Traumatology , Arthroscopy , Orthopaedic surgery , Rehabilitation ( ASTAOR ) Moscow International Osteotomy Congress 2017. 2019;5.</w:t>
      </w:r>
    </w:p>
    <w:p w14:paraId="6C8F29E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1. </w:t>
      </w:r>
      <w:r w:rsidRPr="00875FAE">
        <w:rPr>
          <w:noProof/>
          <w:szCs w:val="24"/>
          <w:lang w:val="en-US"/>
        </w:rPr>
        <w:tab/>
        <w:t xml:space="preserve">Hulme CH, Wilson EL, Fuller HR, et al. Two independent proteomic approaches provide a comprehensive analysis of the synovial fluid proteome response to Autologous Chondrocyte Implantation. </w:t>
      </w:r>
      <w:r w:rsidRPr="00875FAE">
        <w:rPr>
          <w:i/>
          <w:iCs/>
          <w:noProof/>
          <w:szCs w:val="24"/>
          <w:lang w:val="en-US"/>
        </w:rPr>
        <w:t>Arthritis Res Ther</w:t>
      </w:r>
      <w:r w:rsidRPr="00875FAE">
        <w:rPr>
          <w:noProof/>
          <w:szCs w:val="24"/>
          <w:lang w:val="en-US"/>
        </w:rPr>
        <w:t>. 2018;20(1):87.</w:t>
      </w:r>
    </w:p>
    <w:p w14:paraId="4B48023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2. </w:t>
      </w:r>
      <w:r w:rsidRPr="00875FAE">
        <w:rPr>
          <w:noProof/>
          <w:szCs w:val="24"/>
          <w:lang w:val="en-US"/>
        </w:rPr>
        <w:tab/>
        <w:t xml:space="preserve">Hulme CH, Wilson EL, Peffers MJ, et al. Autologous chondrocyte implantation-derived synovial fluids display distinct responder and non-responder proteomic profiles. </w:t>
      </w:r>
      <w:r w:rsidRPr="00875FAE">
        <w:rPr>
          <w:i/>
          <w:iCs/>
          <w:noProof/>
          <w:szCs w:val="24"/>
          <w:lang w:val="en-US"/>
        </w:rPr>
        <w:t>Arthritis Res Ther</w:t>
      </w:r>
      <w:r w:rsidRPr="00875FAE">
        <w:rPr>
          <w:noProof/>
          <w:szCs w:val="24"/>
          <w:lang w:val="en-US"/>
        </w:rPr>
        <w:t>. 2017;19:150.</w:t>
      </w:r>
    </w:p>
    <w:p w14:paraId="248932A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3. </w:t>
      </w:r>
      <w:r w:rsidRPr="00875FAE">
        <w:rPr>
          <w:noProof/>
          <w:szCs w:val="24"/>
          <w:lang w:val="en-US"/>
        </w:rPr>
        <w:tab/>
        <w:t xml:space="preserve">Hunter DJ, Nevitt M, Losina E, Kraus V. Biomarkers for osteoarthritis: Current position and steps towards further validation. </w:t>
      </w:r>
      <w:r w:rsidRPr="00875FAE">
        <w:rPr>
          <w:i/>
          <w:iCs/>
          <w:noProof/>
          <w:szCs w:val="24"/>
          <w:lang w:val="en-US"/>
        </w:rPr>
        <w:t>Best Pract Res Clin Rheumatol</w:t>
      </w:r>
      <w:r w:rsidRPr="00875FAE">
        <w:rPr>
          <w:noProof/>
          <w:szCs w:val="24"/>
          <w:lang w:val="en-US"/>
        </w:rPr>
        <w:t>. 2014. doi:10.1016/j.berh.2014.01.007.</w:t>
      </w:r>
    </w:p>
    <w:p w14:paraId="3E69C9A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4. </w:t>
      </w:r>
      <w:r w:rsidRPr="00875FAE">
        <w:rPr>
          <w:noProof/>
          <w:szCs w:val="24"/>
          <w:lang w:val="en-US"/>
        </w:rPr>
        <w:tab/>
        <w:t xml:space="preserve">Kellgren JH, Lawrence JS. Radiological assessment of osteo-arthrosis. </w:t>
      </w:r>
      <w:r w:rsidRPr="00875FAE">
        <w:rPr>
          <w:i/>
          <w:iCs/>
          <w:noProof/>
          <w:szCs w:val="24"/>
          <w:lang w:val="en-US"/>
        </w:rPr>
        <w:t>Ann Rheum Dis</w:t>
      </w:r>
      <w:r w:rsidRPr="00875FAE">
        <w:rPr>
          <w:noProof/>
          <w:szCs w:val="24"/>
          <w:lang w:val="en-US"/>
        </w:rPr>
        <w:t>. 1957. doi:10.1136/ard.16.4.494.</w:t>
      </w:r>
    </w:p>
    <w:p w14:paraId="7B69C4F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5. </w:t>
      </w:r>
      <w:r w:rsidRPr="00875FAE">
        <w:rPr>
          <w:noProof/>
          <w:szCs w:val="24"/>
          <w:lang w:val="en-US"/>
        </w:rPr>
        <w:tab/>
        <w:t xml:space="preserve">Kilani RT, Maksymowych WP, Aitken A, et al. Detection of High Levels of 2 Specific Isoforms of 14-3-3 Proteins in Synovial Fluid from Patients with Joint Inflammation. </w:t>
      </w:r>
      <w:r w:rsidRPr="00875FAE">
        <w:rPr>
          <w:i/>
          <w:iCs/>
          <w:noProof/>
          <w:szCs w:val="24"/>
          <w:lang w:val="en-US"/>
        </w:rPr>
        <w:t>J Rheumatol</w:t>
      </w:r>
      <w:r w:rsidRPr="00875FAE">
        <w:rPr>
          <w:noProof/>
          <w:szCs w:val="24"/>
          <w:lang w:val="en-US"/>
        </w:rPr>
        <w:t>. 2007;34(8):1650-1657.</w:t>
      </w:r>
    </w:p>
    <w:p w14:paraId="23B6F60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6. </w:t>
      </w:r>
      <w:r w:rsidRPr="00875FAE">
        <w:rPr>
          <w:noProof/>
          <w:szCs w:val="24"/>
          <w:lang w:val="en-US"/>
        </w:rPr>
        <w:tab/>
        <w:t xml:space="preserve">Kraus VB, Blanco FJ, Englund M, et al. Recommendations for Soluble Biomarker Assessments in Osteoarthritis Clinical Trials. </w:t>
      </w:r>
      <w:r w:rsidRPr="00875FAE">
        <w:rPr>
          <w:i/>
          <w:iCs/>
          <w:noProof/>
          <w:szCs w:val="24"/>
          <w:lang w:val="en-US"/>
        </w:rPr>
        <w:t>Osteoarthr Cartil</w:t>
      </w:r>
      <w:r w:rsidRPr="00875FAE">
        <w:rPr>
          <w:noProof/>
          <w:szCs w:val="24"/>
          <w:lang w:val="en-US"/>
        </w:rPr>
        <w:t>. 2015;23(5):686-697.</w:t>
      </w:r>
    </w:p>
    <w:p w14:paraId="3D09356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7. </w:t>
      </w:r>
      <w:r w:rsidRPr="00875FAE">
        <w:rPr>
          <w:noProof/>
          <w:szCs w:val="24"/>
          <w:lang w:val="en-US"/>
        </w:rPr>
        <w:tab/>
        <w:t xml:space="preserve">Kraus VB, Stabler T V., Kong SY, Varju G, McDaniel G. Measurement of synovial fluid volume using urea. </w:t>
      </w:r>
      <w:r w:rsidRPr="00875FAE">
        <w:rPr>
          <w:i/>
          <w:iCs/>
          <w:noProof/>
          <w:szCs w:val="24"/>
          <w:lang w:val="en-US"/>
        </w:rPr>
        <w:t>Osteoarthr Cartil</w:t>
      </w:r>
      <w:r w:rsidRPr="00875FAE">
        <w:rPr>
          <w:noProof/>
          <w:szCs w:val="24"/>
          <w:lang w:val="en-US"/>
        </w:rPr>
        <w:t>. 2007. doi:10.1016/j.joca.2007.03.017.</w:t>
      </w:r>
    </w:p>
    <w:p w14:paraId="25524F2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8. </w:t>
      </w:r>
      <w:r w:rsidRPr="00875FAE">
        <w:rPr>
          <w:noProof/>
          <w:szCs w:val="24"/>
          <w:lang w:val="en-US"/>
        </w:rPr>
        <w:tab/>
        <w:t xml:space="preserve">Lattermann C, Conley CEW, Johnson DL, et al. Select biomarkers on the day of anterior cruciate ligament reconstruction predict poor patient-reported outcomes at 2-year follow-up: A pilot study. </w:t>
      </w:r>
      <w:r w:rsidRPr="00875FAE">
        <w:rPr>
          <w:i/>
          <w:iCs/>
          <w:noProof/>
          <w:szCs w:val="24"/>
          <w:lang w:val="en-US"/>
        </w:rPr>
        <w:t>Biomed Res Int</w:t>
      </w:r>
      <w:r w:rsidRPr="00875FAE">
        <w:rPr>
          <w:noProof/>
          <w:szCs w:val="24"/>
          <w:lang w:val="en-US"/>
        </w:rPr>
        <w:t>. 2018;2018:1-10. doi:10.1155/2018/9387809.</w:t>
      </w:r>
    </w:p>
    <w:p w14:paraId="61B2DDAF"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19. </w:t>
      </w:r>
      <w:r w:rsidRPr="00875FAE">
        <w:rPr>
          <w:noProof/>
          <w:szCs w:val="24"/>
          <w:lang w:val="en-US"/>
        </w:rPr>
        <w:tab/>
        <w:t xml:space="preserve">Lindqvist U, Laurent TC. Serum hyaluronan and aminoterminal propeptide of type III procollagen: Variation with age. </w:t>
      </w:r>
      <w:r w:rsidRPr="00875FAE">
        <w:rPr>
          <w:i/>
          <w:iCs/>
          <w:noProof/>
          <w:szCs w:val="24"/>
          <w:lang w:val="en-US"/>
        </w:rPr>
        <w:t>Scand J Clin Lab Invest</w:t>
      </w:r>
      <w:r w:rsidRPr="00875FAE">
        <w:rPr>
          <w:noProof/>
          <w:szCs w:val="24"/>
          <w:lang w:val="en-US"/>
        </w:rPr>
        <w:t>. 1992. doi:10.3109/00365519209115504.</w:t>
      </w:r>
    </w:p>
    <w:p w14:paraId="25EF78F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0. </w:t>
      </w:r>
      <w:r w:rsidRPr="00875FAE">
        <w:rPr>
          <w:noProof/>
          <w:szCs w:val="24"/>
          <w:lang w:val="en-US"/>
        </w:rPr>
        <w:tab/>
        <w:t xml:space="preserve">Lohmander LS, Neame PJ, Sandy JD. The structure of Aggrecan Fragments in Human Synovial Fluid- Evidence that Aggrecanase Mediates Cartilage Degradation in Inflammatory Joint Disease , Joint Injury , and Osteoarthritis. </w:t>
      </w:r>
      <w:r w:rsidRPr="00875FAE">
        <w:rPr>
          <w:i/>
          <w:iCs/>
          <w:noProof/>
          <w:szCs w:val="24"/>
          <w:lang w:val="en-US"/>
        </w:rPr>
        <w:t>Arthritis Rheum</w:t>
      </w:r>
      <w:r w:rsidRPr="00875FAE">
        <w:rPr>
          <w:noProof/>
          <w:szCs w:val="24"/>
          <w:lang w:val="en-US"/>
        </w:rPr>
        <w:t>. 1993;36(9):1214-1222.</w:t>
      </w:r>
    </w:p>
    <w:p w14:paraId="6F004EE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1. </w:t>
      </w:r>
      <w:r w:rsidRPr="00875FAE">
        <w:rPr>
          <w:noProof/>
          <w:szCs w:val="24"/>
          <w:lang w:val="en-US"/>
        </w:rPr>
        <w:tab/>
        <w:t xml:space="preserve">Luo Q, Qin X, Qiu Y, Hou L, Yang N. The change of synovial fluid proteome in rabbit surgery-induced model of knee osteoarthritis. </w:t>
      </w:r>
      <w:r w:rsidRPr="00875FAE">
        <w:rPr>
          <w:i/>
          <w:iCs/>
          <w:noProof/>
          <w:szCs w:val="24"/>
          <w:lang w:val="en-US"/>
        </w:rPr>
        <w:t>Am J Transl Res</w:t>
      </w:r>
      <w:r w:rsidRPr="00875FAE">
        <w:rPr>
          <w:noProof/>
          <w:szCs w:val="24"/>
          <w:lang w:val="en-US"/>
        </w:rPr>
        <w:t>. 2018;10(7):2087-2101.</w:t>
      </w:r>
    </w:p>
    <w:p w14:paraId="79DFF67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2. </w:t>
      </w:r>
      <w:r w:rsidRPr="00875FAE">
        <w:rPr>
          <w:noProof/>
          <w:szCs w:val="24"/>
          <w:lang w:val="en-US"/>
        </w:rPr>
        <w:tab/>
        <w:t xml:space="preserve">Lysholm J, Gillquist J. Evaluation of knee ligament surgery results with special emphasis on use of a scoring scale. </w:t>
      </w:r>
      <w:r w:rsidRPr="00875FAE">
        <w:rPr>
          <w:i/>
          <w:iCs/>
          <w:noProof/>
          <w:szCs w:val="24"/>
          <w:lang w:val="en-US"/>
        </w:rPr>
        <w:t>Am J Sports Med</w:t>
      </w:r>
      <w:r w:rsidRPr="00875FAE">
        <w:rPr>
          <w:noProof/>
          <w:szCs w:val="24"/>
          <w:lang w:val="en-US"/>
        </w:rPr>
        <w:t>. 1982;10(3):150-154.</w:t>
      </w:r>
    </w:p>
    <w:p w14:paraId="1FFE371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3. </w:t>
      </w:r>
      <w:r w:rsidRPr="00875FAE">
        <w:rPr>
          <w:noProof/>
          <w:szCs w:val="24"/>
          <w:lang w:val="en-US"/>
        </w:rPr>
        <w:tab/>
        <w:t>Matta C, Zhang X, Liddell S, Smith JR, Mobasheri A. Label-free proteomic analysis of the hydrophobic membrane protein complement in articular chondrocytes</w:t>
      </w:r>
      <w:r w:rsidRPr="00875FAE">
        <w:rPr>
          <w:rFonts w:ascii="Times New Roman" w:hAnsi="Times New Roman"/>
          <w:noProof/>
          <w:szCs w:val="24"/>
          <w:lang w:val="en-US"/>
        </w:rPr>
        <w:t> </w:t>
      </w:r>
      <w:r w:rsidRPr="00875FAE">
        <w:rPr>
          <w:noProof/>
          <w:szCs w:val="24"/>
          <w:lang w:val="en-US"/>
        </w:rPr>
        <w:t xml:space="preserve">: a technique for identification of membrane biomarkers. </w:t>
      </w:r>
      <w:r w:rsidRPr="00875FAE">
        <w:rPr>
          <w:i/>
          <w:iCs/>
          <w:noProof/>
          <w:szCs w:val="24"/>
          <w:lang w:val="en-US"/>
        </w:rPr>
        <w:t>Biomarkers</w:t>
      </w:r>
      <w:r w:rsidRPr="00875FAE">
        <w:rPr>
          <w:noProof/>
          <w:szCs w:val="24"/>
          <w:lang w:val="en-US"/>
        </w:rPr>
        <w:t>. 2016;5804(8):572-589.</w:t>
      </w:r>
    </w:p>
    <w:p w14:paraId="7693AEA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4. </w:t>
      </w:r>
      <w:r w:rsidRPr="00875FAE">
        <w:rPr>
          <w:noProof/>
          <w:szCs w:val="24"/>
          <w:lang w:val="en-US"/>
        </w:rPr>
        <w:tab/>
        <w:t xml:space="preserve">Murphy G. Matrix metalloproteinases and their inhibitors. </w:t>
      </w:r>
      <w:r w:rsidRPr="00875FAE">
        <w:rPr>
          <w:i/>
          <w:iCs/>
          <w:noProof/>
          <w:szCs w:val="24"/>
          <w:lang w:val="en-US"/>
        </w:rPr>
        <w:t>Acta Orthop Scan Suppl</w:t>
      </w:r>
      <w:r w:rsidRPr="00875FAE">
        <w:rPr>
          <w:noProof/>
          <w:szCs w:val="24"/>
          <w:lang w:val="en-US"/>
        </w:rPr>
        <w:t>. 1995;(266):55-60.</w:t>
      </w:r>
    </w:p>
    <w:p w14:paraId="1A9FA225"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5. </w:t>
      </w:r>
      <w:r w:rsidRPr="00875FAE">
        <w:rPr>
          <w:noProof/>
          <w:szCs w:val="24"/>
          <w:lang w:val="en-US"/>
        </w:rPr>
        <w:tab/>
        <w:t xml:space="preserve">Murphy G, Knäuper V, Atkinson S, et al. Matrix metalloproteinases in arthritic disease. </w:t>
      </w:r>
      <w:r w:rsidRPr="00875FAE">
        <w:rPr>
          <w:i/>
          <w:iCs/>
          <w:noProof/>
          <w:szCs w:val="24"/>
          <w:lang w:val="en-US"/>
        </w:rPr>
        <w:t>Arthritis Res</w:t>
      </w:r>
      <w:r w:rsidRPr="00875FAE">
        <w:rPr>
          <w:noProof/>
          <w:szCs w:val="24"/>
          <w:lang w:val="en-US"/>
        </w:rPr>
        <w:t>. 2002;4:S39-S49. doi:10.1186/ar572.</w:t>
      </w:r>
    </w:p>
    <w:p w14:paraId="791C33E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6. </w:t>
      </w:r>
      <w:r w:rsidRPr="00875FAE">
        <w:rPr>
          <w:noProof/>
          <w:szCs w:val="24"/>
          <w:lang w:val="en-US"/>
        </w:rPr>
        <w:tab/>
        <w:t>National Institute for Health and Care Excellence (NICE). Autologous chondrocyte implantation for treating symptomatic articular cartilage defects of the knee. Technology appraisal guidance [TA477]. doi:https://www.nice.org.uk/guidance/ta477/resources/autologous-chondrocyte- implantation-for-treating-symptomatic-articular-cartilage-defects-of-the- knee-pdf-82604971061701.</w:t>
      </w:r>
    </w:p>
    <w:p w14:paraId="49FF927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7. </w:t>
      </w:r>
      <w:r w:rsidRPr="00875FAE">
        <w:rPr>
          <w:noProof/>
          <w:szCs w:val="24"/>
          <w:lang w:val="en-US"/>
        </w:rPr>
        <w:tab/>
        <w:t xml:space="preserve">Peffers MJ, Beynon RJ, Clegg PD. Absolute quantification of selected proteins in the human osteoarthritic secretome. </w:t>
      </w:r>
      <w:r w:rsidRPr="00875FAE">
        <w:rPr>
          <w:i/>
          <w:iCs/>
          <w:noProof/>
          <w:szCs w:val="24"/>
          <w:lang w:val="en-US"/>
        </w:rPr>
        <w:t>Int J Mol Sci</w:t>
      </w:r>
      <w:r w:rsidRPr="00875FAE">
        <w:rPr>
          <w:noProof/>
          <w:szCs w:val="24"/>
          <w:lang w:val="en-US"/>
        </w:rPr>
        <w:t>. 2013;14(10):20658-20681.</w:t>
      </w:r>
    </w:p>
    <w:p w14:paraId="6CA3852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8. </w:t>
      </w:r>
      <w:r w:rsidRPr="00875FAE">
        <w:rPr>
          <w:noProof/>
          <w:szCs w:val="24"/>
          <w:lang w:val="en-US"/>
        </w:rPr>
        <w:tab/>
        <w:t xml:space="preserve">Peffers MJ, McDermott B, Clegg PD, Riggs CM. Comprehensive protein profiling of synovial fluid in osteoarthritis following protein equalization. </w:t>
      </w:r>
      <w:r w:rsidRPr="00875FAE">
        <w:rPr>
          <w:i/>
          <w:iCs/>
          <w:noProof/>
          <w:szCs w:val="24"/>
          <w:lang w:val="en-US"/>
        </w:rPr>
        <w:t>Osteoarthr Cartil</w:t>
      </w:r>
      <w:r w:rsidRPr="00875FAE">
        <w:rPr>
          <w:noProof/>
          <w:szCs w:val="24"/>
          <w:lang w:val="en-US"/>
        </w:rPr>
        <w:t>. 2015;23:1204-1213.</w:t>
      </w:r>
    </w:p>
    <w:p w14:paraId="5838D8E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29. </w:t>
      </w:r>
      <w:r w:rsidRPr="00875FAE">
        <w:rPr>
          <w:noProof/>
          <w:szCs w:val="24"/>
          <w:lang w:val="en-US"/>
        </w:rPr>
        <w:tab/>
        <w:t xml:space="preserve">Polacek M, Bruun J, Johansen O, Martinez I. Differences in the Secretome of Cartilage Explants and Cultured Chondrocytes Unveiled by SILAC Technology. </w:t>
      </w:r>
      <w:r w:rsidRPr="00875FAE">
        <w:rPr>
          <w:i/>
          <w:iCs/>
          <w:noProof/>
          <w:szCs w:val="24"/>
          <w:lang w:val="en-US"/>
        </w:rPr>
        <w:t>J Orthop Res</w:t>
      </w:r>
      <w:r w:rsidRPr="00875FAE">
        <w:rPr>
          <w:noProof/>
          <w:szCs w:val="24"/>
          <w:lang w:val="en-US"/>
        </w:rPr>
        <w:t>. 2010;28(8):1040-1049.</w:t>
      </w:r>
    </w:p>
    <w:p w14:paraId="17E6E45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0. </w:t>
      </w:r>
      <w:r w:rsidRPr="00875FAE">
        <w:rPr>
          <w:noProof/>
          <w:szCs w:val="24"/>
          <w:lang w:val="en-US"/>
        </w:rPr>
        <w:tab/>
        <w:t>Praest BM, Greiling H. Assay of synovial fluid parameters</w:t>
      </w:r>
      <w:r w:rsidRPr="00875FAE">
        <w:rPr>
          <w:rFonts w:ascii="Times New Roman" w:hAnsi="Times New Roman"/>
          <w:noProof/>
          <w:szCs w:val="24"/>
          <w:lang w:val="en-US"/>
        </w:rPr>
        <w:t> </w:t>
      </w:r>
      <w:r w:rsidRPr="00875FAE">
        <w:rPr>
          <w:noProof/>
          <w:szCs w:val="24"/>
          <w:lang w:val="en-US"/>
        </w:rPr>
        <w:t xml:space="preserve">: hyaluronan concentration as a potential marker for joint diseases. </w:t>
      </w:r>
      <w:r w:rsidRPr="00875FAE">
        <w:rPr>
          <w:i/>
          <w:iCs/>
          <w:noProof/>
          <w:szCs w:val="24"/>
          <w:lang w:val="en-US"/>
        </w:rPr>
        <w:t>Clin Chim Acta</w:t>
      </w:r>
      <w:r w:rsidRPr="00875FAE">
        <w:rPr>
          <w:noProof/>
          <w:szCs w:val="24"/>
          <w:lang w:val="en-US"/>
        </w:rPr>
        <w:t>. 1997;266:117-128.</w:t>
      </w:r>
    </w:p>
    <w:p w14:paraId="0FD21108"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1. </w:t>
      </w:r>
      <w:r w:rsidRPr="00875FAE">
        <w:rPr>
          <w:noProof/>
          <w:szCs w:val="24"/>
          <w:lang w:val="en-US"/>
        </w:rPr>
        <w:tab/>
        <w:t xml:space="preserve">Roberts S, Evans H, Wright K, et al. ADAMTS-4 activity in synovial fluid as a biomarker of inflammation and effusion. </w:t>
      </w:r>
      <w:r w:rsidRPr="00875FAE">
        <w:rPr>
          <w:i/>
          <w:iCs/>
          <w:noProof/>
          <w:szCs w:val="24"/>
          <w:lang w:val="en-US"/>
        </w:rPr>
        <w:t>Osteoarthr Cartil</w:t>
      </w:r>
      <w:r w:rsidRPr="00875FAE">
        <w:rPr>
          <w:noProof/>
          <w:szCs w:val="24"/>
          <w:lang w:val="en-US"/>
        </w:rPr>
        <w:t>. 2015;23:1622-1626.</w:t>
      </w:r>
    </w:p>
    <w:p w14:paraId="08E42153"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2. </w:t>
      </w:r>
      <w:r w:rsidRPr="00875FAE">
        <w:rPr>
          <w:noProof/>
          <w:szCs w:val="24"/>
          <w:lang w:val="en-US"/>
        </w:rPr>
        <w:tab/>
        <w:t xml:space="preserve">Roos E, Lohmander L. The Knee Injury and Osteoarthritis Outcome Score (KOOS): from joint injury to osteoarthritis. </w:t>
      </w:r>
      <w:r w:rsidRPr="00875FAE">
        <w:rPr>
          <w:i/>
          <w:iCs/>
          <w:noProof/>
          <w:szCs w:val="24"/>
          <w:lang w:val="en-US"/>
        </w:rPr>
        <w:t>Heal Qual Life Outcomes</w:t>
      </w:r>
      <w:r w:rsidRPr="00875FAE">
        <w:rPr>
          <w:noProof/>
          <w:szCs w:val="24"/>
          <w:lang w:val="en-US"/>
        </w:rPr>
        <w:t>. 2003;1:64.</w:t>
      </w:r>
    </w:p>
    <w:p w14:paraId="32DF1038"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3. </w:t>
      </w:r>
      <w:r w:rsidRPr="00875FAE">
        <w:rPr>
          <w:noProof/>
          <w:szCs w:val="24"/>
          <w:lang w:val="en-US"/>
        </w:rPr>
        <w:tab/>
        <w:t xml:space="preserve">Roughley PJ, Mort JS. The role of aggrecan in normal and osteoarthritic cartilage. </w:t>
      </w:r>
      <w:r w:rsidRPr="00875FAE">
        <w:rPr>
          <w:i/>
          <w:iCs/>
          <w:noProof/>
          <w:szCs w:val="24"/>
          <w:lang w:val="en-US"/>
        </w:rPr>
        <w:t>J Exp Orthop</w:t>
      </w:r>
      <w:r w:rsidRPr="00875FAE">
        <w:rPr>
          <w:noProof/>
          <w:szCs w:val="24"/>
          <w:lang w:val="en-US"/>
        </w:rPr>
        <w:t>. 2014;1(8):1-11.</w:t>
      </w:r>
    </w:p>
    <w:p w14:paraId="327E0E7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4. </w:t>
      </w:r>
      <w:r w:rsidRPr="00875FAE">
        <w:rPr>
          <w:noProof/>
          <w:szCs w:val="24"/>
          <w:lang w:val="en-US"/>
        </w:rPr>
        <w:tab/>
        <w:t xml:space="preserve">Sandy JD, Verscharen C. Analysis of aggrecan in human knee cartilage and synovial fluid indicates that aggrecanase (ADAMTS) activity is responsible for the catabolic turnover and loss of whole aggrecan whereas other protease activity is required for C-terminal processing in vivo. </w:t>
      </w:r>
      <w:r w:rsidRPr="00875FAE">
        <w:rPr>
          <w:i/>
          <w:iCs/>
          <w:noProof/>
          <w:szCs w:val="24"/>
          <w:lang w:val="en-US"/>
        </w:rPr>
        <w:t>Biochem J</w:t>
      </w:r>
      <w:r w:rsidRPr="00875FAE">
        <w:rPr>
          <w:noProof/>
          <w:szCs w:val="24"/>
          <w:lang w:val="en-US"/>
        </w:rPr>
        <w:t>. 2001;358:615-626.</w:t>
      </w:r>
    </w:p>
    <w:p w14:paraId="28FE723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5. </w:t>
      </w:r>
      <w:r w:rsidRPr="00875FAE">
        <w:rPr>
          <w:noProof/>
          <w:szCs w:val="24"/>
          <w:lang w:val="en-US"/>
        </w:rPr>
        <w:tab/>
        <w:t xml:space="preserve">Saris D, Vanlauwe J, Victor J, et al. Treatment of symptomatic cartilage defects in the knee: characterized chondrocyte implantation results in better clinical outcome at 36 months in a randomized trial compared to microfracture. </w:t>
      </w:r>
      <w:r w:rsidRPr="00875FAE">
        <w:rPr>
          <w:i/>
          <w:iCs/>
          <w:noProof/>
          <w:szCs w:val="24"/>
          <w:lang w:val="en-US"/>
        </w:rPr>
        <w:t>Am J Sports Med</w:t>
      </w:r>
      <w:r w:rsidRPr="00875FAE">
        <w:rPr>
          <w:noProof/>
          <w:szCs w:val="24"/>
          <w:lang w:val="en-US"/>
        </w:rPr>
        <w:t>. 2009;37(Suppl 1):10S-19S.</w:t>
      </w:r>
    </w:p>
    <w:p w14:paraId="44710A57"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6. </w:t>
      </w:r>
      <w:r w:rsidRPr="00875FAE">
        <w:rPr>
          <w:noProof/>
          <w:szCs w:val="24"/>
          <w:lang w:val="en-US"/>
        </w:rPr>
        <w:tab/>
        <w:t xml:space="preserve">Sharif M, George E, Shepstone LEE, et al. Serum Hyaluronic Acid Level as a Predictor of Disease Progression in Osteoarthritis of the Knee. </w:t>
      </w:r>
      <w:r w:rsidRPr="00875FAE">
        <w:rPr>
          <w:i/>
          <w:iCs/>
          <w:noProof/>
          <w:szCs w:val="24"/>
          <w:lang w:val="en-US"/>
        </w:rPr>
        <w:t>Arthritis Rheum</w:t>
      </w:r>
      <w:r w:rsidRPr="00875FAE">
        <w:rPr>
          <w:noProof/>
          <w:szCs w:val="24"/>
          <w:lang w:val="en-US"/>
        </w:rPr>
        <w:t>. 1995;38(6):760-767.</w:t>
      </w:r>
    </w:p>
    <w:p w14:paraId="3FA67B5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7. </w:t>
      </w:r>
      <w:r w:rsidRPr="00875FAE">
        <w:rPr>
          <w:noProof/>
          <w:szCs w:val="24"/>
          <w:lang w:val="en-US"/>
        </w:rPr>
        <w:tab/>
        <w:t xml:space="preserve">Sharif M, Saxne T, Shepstone L, et al. Relationship between serum Cartilage Oligomeric Matrix Protein levels and disease progression in Osteoarthritis of the knee joint. </w:t>
      </w:r>
      <w:r w:rsidRPr="00875FAE">
        <w:rPr>
          <w:i/>
          <w:iCs/>
          <w:noProof/>
          <w:szCs w:val="24"/>
          <w:lang w:val="en-US"/>
        </w:rPr>
        <w:t>Rheumatology</w:t>
      </w:r>
      <w:r w:rsidRPr="00875FAE">
        <w:rPr>
          <w:noProof/>
          <w:szCs w:val="24"/>
          <w:lang w:val="en-US"/>
        </w:rPr>
        <w:t>. 1995;34(4):306-310.</w:t>
      </w:r>
    </w:p>
    <w:p w14:paraId="70D6298B"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8. </w:t>
      </w:r>
      <w:r w:rsidRPr="00875FAE">
        <w:rPr>
          <w:noProof/>
          <w:szCs w:val="24"/>
          <w:lang w:val="en-US"/>
        </w:rPr>
        <w:tab/>
        <w:t xml:space="preserve">Smith H, Richardson J, Tennant A. Modification and validation of the Lysholm Knee Scale to assess articular cartilage damage. </w:t>
      </w:r>
      <w:r w:rsidRPr="00875FAE">
        <w:rPr>
          <w:i/>
          <w:iCs/>
          <w:noProof/>
          <w:szCs w:val="24"/>
          <w:lang w:val="en-US"/>
        </w:rPr>
        <w:t>Osteoarthr Cartil</w:t>
      </w:r>
      <w:r w:rsidRPr="00875FAE">
        <w:rPr>
          <w:noProof/>
          <w:szCs w:val="24"/>
          <w:lang w:val="en-US"/>
        </w:rPr>
        <w:t>. 2009;17:55-58.</w:t>
      </w:r>
    </w:p>
    <w:p w14:paraId="6304A62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39. </w:t>
      </w:r>
      <w:r w:rsidRPr="00875FAE">
        <w:rPr>
          <w:noProof/>
          <w:szCs w:val="24"/>
          <w:lang w:val="en-US"/>
        </w:rPr>
        <w:tab/>
        <w:t xml:space="preserve">Song R, Tortorella MD, Malfait A, et al. Aggrecan Degradation in Human Articular Cartilage Explants Is Mediated by Both ADAMTS-4 and ADAMTS-5. </w:t>
      </w:r>
      <w:r w:rsidRPr="00875FAE">
        <w:rPr>
          <w:i/>
          <w:iCs/>
          <w:noProof/>
          <w:szCs w:val="24"/>
          <w:lang w:val="en-US"/>
        </w:rPr>
        <w:t>Arthritis Rheum</w:t>
      </w:r>
      <w:r w:rsidRPr="00875FAE">
        <w:rPr>
          <w:noProof/>
          <w:szCs w:val="24"/>
          <w:lang w:val="en-US"/>
        </w:rPr>
        <w:t>. 2007;56(2):575-585.</w:t>
      </w:r>
    </w:p>
    <w:p w14:paraId="44669B9A"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0. </w:t>
      </w:r>
      <w:r w:rsidRPr="00875FAE">
        <w:rPr>
          <w:noProof/>
          <w:szCs w:val="24"/>
          <w:lang w:val="en-US"/>
        </w:rPr>
        <w:tab/>
        <w:t>Steadman JR, Rodkey WG, Briggs KK. Microfracture</w:t>
      </w:r>
      <w:r w:rsidRPr="00875FAE">
        <w:rPr>
          <w:rFonts w:ascii="Times New Roman" w:hAnsi="Times New Roman"/>
          <w:noProof/>
          <w:szCs w:val="24"/>
          <w:lang w:val="en-US"/>
        </w:rPr>
        <w:t> </w:t>
      </w:r>
      <w:r w:rsidRPr="00875FAE">
        <w:rPr>
          <w:noProof/>
          <w:szCs w:val="24"/>
          <w:lang w:val="en-US"/>
        </w:rPr>
        <w:t xml:space="preserve">: Its History and Experience of the Developing Surgeon. </w:t>
      </w:r>
      <w:r w:rsidRPr="00875FAE">
        <w:rPr>
          <w:i/>
          <w:iCs/>
          <w:noProof/>
          <w:szCs w:val="24"/>
          <w:lang w:val="en-US"/>
        </w:rPr>
        <w:t>Cartilage</w:t>
      </w:r>
      <w:r w:rsidRPr="00875FAE">
        <w:rPr>
          <w:noProof/>
          <w:szCs w:val="24"/>
          <w:lang w:val="en-US"/>
        </w:rPr>
        <w:t>. 2010;1(2):78-86.</w:t>
      </w:r>
    </w:p>
    <w:p w14:paraId="2F6C4BB2"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1. </w:t>
      </w:r>
      <w:r w:rsidRPr="00875FAE">
        <w:rPr>
          <w:noProof/>
          <w:szCs w:val="24"/>
          <w:lang w:val="en-US"/>
        </w:rPr>
        <w:tab/>
        <w:t xml:space="preserve">Team R. R Development Core Team. </w:t>
      </w:r>
      <w:r w:rsidRPr="00875FAE">
        <w:rPr>
          <w:i/>
          <w:iCs/>
          <w:noProof/>
          <w:szCs w:val="24"/>
          <w:lang w:val="en-US"/>
        </w:rPr>
        <w:t>R A Lang Environ Stat Comput</w:t>
      </w:r>
      <w:r w:rsidRPr="00875FAE">
        <w:rPr>
          <w:noProof/>
          <w:szCs w:val="24"/>
          <w:lang w:val="en-US"/>
        </w:rPr>
        <w:t>. 2013.</w:t>
      </w:r>
    </w:p>
    <w:p w14:paraId="68A0C2F4"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2. </w:t>
      </w:r>
      <w:r w:rsidRPr="00875FAE">
        <w:rPr>
          <w:noProof/>
          <w:szCs w:val="24"/>
          <w:lang w:val="en-US"/>
        </w:rPr>
        <w:tab/>
        <w:t xml:space="preserve">Tibshirani R. Regression Shrinkage and Selection Via the Lasso. </w:t>
      </w:r>
      <w:r w:rsidRPr="00875FAE">
        <w:rPr>
          <w:i/>
          <w:iCs/>
          <w:noProof/>
          <w:szCs w:val="24"/>
          <w:lang w:val="en-US"/>
        </w:rPr>
        <w:t>J R Stat Soc Ser B</w:t>
      </w:r>
      <w:r w:rsidRPr="00875FAE">
        <w:rPr>
          <w:noProof/>
          <w:szCs w:val="24"/>
          <w:lang w:val="en-US"/>
        </w:rPr>
        <w:t>. 1996. doi:10.1111/j.2517-6161.1996.tb02080.x.</w:t>
      </w:r>
    </w:p>
    <w:p w14:paraId="7A63FBEE"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3. </w:t>
      </w:r>
      <w:r w:rsidRPr="00875FAE">
        <w:rPr>
          <w:noProof/>
          <w:szCs w:val="24"/>
          <w:lang w:val="en-US"/>
        </w:rPr>
        <w:tab/>
        <w:t xml:space="preserve">Verma P, Dalal K. Serum cartilage oligomeric matrix protein (COMP) in knee osteoarthritis: A novel diagnostic and prognostic biomarker. </w:t>
      </w:r>
      <w:r w:rsidRPr="00875FAE">
        <w:rPr>
          <w:i/>
          <w:iCs/>
          <w:noProof/>
          <w:szCs w:val="24"/>
          <w:lang w:val="en-US"/>
        </w:rPr>
        <w:t>J Orthop Res</w:t>
      </w:r>
      <w:r w:rsidRPr="00875FAE">
        <w:rPr>
          <w:noProof/>
          <w:szCs w:val="24"/>
          <w:lang w:val="en-US"/>
        </w:rPr>
        <w:t>. 2013;31(7):999-1006. doi:10.1002/jor.22324.</w:t>
      </w:r>
    </w:p>
    <w:p w14:paraId="68C4CBE0"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4. </w:t>
      </w:r>
      <w:r w:rsidRPr="00875FAE">
        <w:rPr>
          <w:noProof/>
          <w:szCs w:val="24"/>
          <w:lang w:val="en-US"/>
        </w:rPr>
        <w:tab/>
        <w:t xml:space="preserve">Watt FE, Paterson E, Freidin A, et al. Acute Molecular Changes in Synovial Fluid Following Human Knee Injury: Association With Early Clinical Outcomes. </w:t>
      </w:r>
      <w:r w:rsidRPr="00875FAE">
        <w:rPr>
          <w:i/>
          <w:iCs/>
          <w:noProof/>
          <w:szCs w:val="24"/>
          <w:lang w:val="en-US"/>
        </w:rPr>
        <w:t>Arthritis Rheumatol</w:t>
      </w:r>
      <w:r w:rsidRPr="00875FAE">
        <w:rPr>
          <w:noProof/>
          <w:szCs w:val="24"/>
          <w:lang w:val="en-US"/>
        </w:rPr>
        <w:t>. 2016;68(9):2129-2140.</w:t>
      </w:r>
    </w:p>
    <w:p w14:paraId="60CE384D"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5. </w:t>
      </w:r>
      <w:r w:rsidRPr="00875FAE">
        <w:rPr>
          <w:noProof/>
          <w:szCs w:val="24"/>
          <w:lang w:val="en-US"/>
        </w:rPr>
        <w:tab/>
        <w:t xml:space="preserve">Wright KT, Kuiper JH, Richardson JB, Gallacher P, Roberts S. The absence of detectable ADAMTS-4 (aggrecanase-1) activity in synovial fluid is a predictive indicator of autologous chondrocyte implantation success. </w:t>
      </w:r>
      <w:r w:rsidRPr="00875FAE">
        <w:rPr>
          <w:i/>
          <w:iCs/>
          <w:noProof/>
          <w:szCs w:val="24"/>
          <w:lang w:val="en-US"/>
        </w:rPr>
        <w:t>Am J Sports Med</w:t>
      </w:r>
      <w:r w:rsidRPr="00875FAE">
        <w:rPr>
          <w:noProof/>
          <w:szCs w:val="24"/>
          <w:lang w:val="en-US"/>
        </w:rPr>
        <w:t>. 2017;45(8):1806-1814.</w:t>
      </w:r>
    </w:p>
    <w:p w14:paraId="6252B956"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6. </w:t>
      </w:r>
      <w:r w:rsidRPr="00875FAE">
        <w:rPr>
          <w:noProof/>
          <w:szCs w:val="24"/>
          <w:lang w:val="en-US"/>
        </w:rPr>
        <w:tab/>
        <w:t xml:space="preserve">Xia C, Braunstein Z, Toomey AC, Zhong J, Rao X. S100 proteins as an important regulator of macrophage inflammation. </w:t>
      </w:r>
      <w:r w:rsidRPr="00875FAE">
        <w:rPr>
          <w:i/>
          <w:iCs/>
          <w:noProof/>
          <w:szCs w:val="24"/>
          <w:lang w:val="en-US"/>
        </w:rPr>
        <w:t>Front Immunol</w:t>
      </w:r>
      <w:r w:rsidRPr="00875FAE">
        <w:rPr>
          <w:noProof/>
          <w:szCs w:val="24"/>
          <w:lang w:val="en-US"/>
        </w:rPr>
        <w:t>. 2018;8(JAN):1-11. doi:10.3389/fimmu.2017.01908.</w:t>
      </w:r>
    </w:p>
    <w:p w14:paraId="1A9D1081"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7. </w:t>
      </w:r>
      <w:r w:rsidRPr="00875FAE">
        <w:rPr>
          <w:noProof/>
          <w:szCs w:val="24"/>
          <w:lang w:val="en-US"/>
        </w:rPr>
        <w:tab/>
        <w:t xml:space="preserve">Xu H, Edwards J, Banerji S, Prevo R, Jackson DG, Athanasou NA. Distribution of lymphatic vessels in normal and arthritic human synovial tissues. </w:t>
      </w:r>
      <w:r w:rsidRPr="00875FAE">
        <w:rPr>
          <w:i/>
          <w:iCs/>
          <w:noProof/>
          <w:szCs w:val="24"/>
          <w:lang w:val="en-US"/>
        </w:rPr>
        <w:t>Ann Rheum Dis</w:t>
      </w:r>
      <w:r w:rsidRPr="00875FAE">
        <w:rPr>
          <w:noProof/>
          <w:szCs w:val="24"/>
          <w:lang w:val="en-US"/>
        </w:rPr>
        <w:t>. 2003;62:1227-1229.</w:t>
      </w:r>
    </w:p>
    <w:p w14:paraId="168EECCC"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8. </w:t>
      </w:r>
      <w:r w:rsidRPr="00875FAE">
        <w:rPr>
          <w:noProof/>
          <w:szCs w:val="24"/>
          <w:lang w:val="en-US"/>
        </w:rPr>
        <w:tab/>
        <w:t xml:space="preserve">Yang C, Cao M, Liu H, et al. The High and Low Molecular Weight Forms of Hyaluronan Have Distinct Effects on CD44 Clustering. </w:t>
      </w:r>
      <w:r w:rsidRPr="00875FAE">
        <w:rPr>
          <w:i/>
          <w:iCs/>
          <w:noProof/>
          <w:szCs w:val="24"/>
          <w:lang w:val="en-US"/>
        </w:rPr>
        <w:t>J Biol Chem</w:t>
      </w:r>
      <w:r w:rsidRPr="00875FAE">
        <w:rPr>
          <w:noProof/>
          <w:szCs w:val="24"/>
          <w:lang w:val="en-US"/>
        </w:rPr>
        <w:t>. 2012;287(51):43094-43107.</w:t>
      </w:r>
    </w:p>
    <w:p w14:paraId="041F0FFA" w14:textId="77777777" w:rsidR="005144E5" w:rsidRPr="00875FAE" w:rsidRDefault="005144E5" w:rsidP="005144E5">
      <w:pPr>
        <w:widowControl w:val="0"/>
        <w:autoSpaceDE w:val="0"/>
        <w:autoSpaceDN w:val="0"/>
        <w:adjustRightInd w:val="0"/>
        <w:spacing w:line="480" w:lineRule="auto"/>
        <w:ind w:left="640" w:hanging="640"/>
        <w:rPr>
          <w:noProof/>
          <w:szCs w:val="24"/>
          <w:lang w:val="en-US"/>
        </w:rPr>
      </w:pPr>
      <w:r w:rsidRPr="00875FAE">
        <w:rPr>
          <w:noProof/>
          <w:szCs w:val="24"/>
          <w:lang w:val="en-US"/>
        </w:rPr>
        <w:t xml:space="preserve">49. </w:t>
      </w:r>
      <w:r w:rsidRPr="00875FAE">
        <w:rPr>
          <w:noProof/>
          <w:szCs w:val="24"/>
          <w:lang w:val="en-US"/>
        </w:rPr>
        <w:tab/>
        <w:t xml:space="preserve">Zhang E, Yan X, Zhang M, et al. Aggrecanases in the human synovial fluid at different stages of osteoarthritis. </w:t>
      </w:r>
      <w:r w:rsidRPr="00875FAE">
        <w:rPr>
          <w:i/>
          <w:iCs/>
          <w:noProof/>
          <w:szCs w:val="24"/>
          <w:lang w:val="en-US"/>
        </w:rPr>
        <w:t>Clin Rheumatol</w:t>
      </w:r>
      <w:r w:rsidRPr="00875FAE">
        <w:rPr>
          <w:noProof/>
          <w:szCs w:val="24"/>
          <w:lang w:val="en-US"/>
        </w:rPr>
        <w:t>. 2013;32(6):797-803.</w:t>
      </w:r>
    </w:p>
    <w:p w14:paraId="36B49056" w14:textId="77777777" w:rsidR="005144E5" w:rsidRPr="00875FAE" w:rsidRDefault="005144E5" w:rsidP="005144E5">
      <w:pPr>
        <w:widowControl w:val="0"/>
        <w:autoSpaceDE w:val="0"/>
        <w:autoSpaceDN w:val="0"/>
        <w:adjustRightInd w:val="0"/>
        <w:spacing w:line="480" w:lineRule="auto"/>
        <w:ind w:left="640" w:hanging="640"/>
        <w:rPr>
          <w:noProof/>
        </w:rPr>
      </w:pPr>
      <w:r w:rsidRPr="00875FAE">
        <w:rPr>
          <w:noProof/>
          <w:szCs w:val="24"/>
          <w:lang w:val="en-US"/>
        </w:rPr>
        <w:t xml:space="preserve">50. </w:t>
      </w:r>
      <w:r w:rsidRPr="00875FAE">
        <w:rPr>
          <w:noProof/>
          <w:szCs w:val="24"/>
          <w:lang w:val="en-US"/>
        </w:rPr>
        <w:tab/>
        <w:t xml:space="preserve">Zou H, Hastie T. Regularization and variable selection via the elastic net. </w:t>
      </w:r>
      <w:r w:rsidRPr="00875FAE">
        <w:rPr>
          <w:i/>
          <w:iCs/>
          <w:noProof/>
          <w:szCs w:val="24"/>
          <w:lang w:val="en-US"/>
        </w:rPr>
        <w:t>J R Stat Soc Ser B Stat Methodol</w:t>
      </w:r>
      <w:r w:rsidRPr="00875FAE">
        <w:rPr>
          <w:noProof/>
          <w:szCs w:val="24"/>
          <w:lang w:val="en-US"/>
        </w:rPr>
        <w:t>. 2005. doi:10.1111/j.1467-9868.2005.00503.x.</w:t>
      </w:r>
    </w:p>
    <w:p w14:paraId="6CF2E722" w14:textId="7860FD96" w:rsidR="00634D74" w:rsidRPr="0015205D" w:rsidRDefault="00084D12" w:rsidP="005144E5">
      <w:pPr>
        <w:widowControl w:val="0"/>
        <w:autoSpaceDE w:val="0"/>
        <w:autoSpaceDN w:val="0"/>
        <w:adjustRightInd w:val="0"/>
        <w:spacing w:line="480" w:lineRule="auto"/>
        <w:ind w:left="640" w:hanging="640"/>
        <w:rPr>
          <w:rFonts w:cs="Times"/>
          <w:i/>
          <w:lang w:val="en-US"/>
        </w:rPr>
      </w:pPr>
      <w:r w:rsidRPr="00875FAE">
        <w:rPr>
          <w:b/>
          <w:szCs w:val="20"/>
          <w:u w:val="single"/>
        </w:rPr>
        <w:fldChar w:fldCharType="end"/>
      </w:r>
    </w:p>
    <w:sectPr w:rsidR="00634D74" w:rsidRPr="0015205D" w:rsidSect="003225A1">
      <w:pgSz w:w="11900" w:h="16820"/>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91EABA" w16cid:durableId="2314EB3C"/>
  <w16cid:commentId w16cid:paraId="7E155CE7" w16cid:durableId="2314EB3D"/>
  <w16cid:commentId w16cid:paraId="15BBB026" w16cid:durableId="2314EB3E"/>
  <w16cid:commentId w16cid:paraId="54F72B41" w16cid:durableId="2314EB3F"/>
  <w16cid:commentId w16cid:paraId="79E73470" w16cid:durableId="2314EB40"/>
  <w16cid:commentId w16cid:paraId="096E3BFF" w16cid:durableId="2314EB41"/>
  <w16cid:commentId w16cid:paraId="63E4C3BC" w16cid:durableId="2314EB42"/>
  <w16cid:commentId w16cid:paraId="158618BF" w16cid:durableId="2314EB43"/>
  <w16cid:commentId w16cid:paraId="120FD6B8" w16cid:durableId="2314EB44"/>
  <w16cid:commentId w16cid:paraId="46B56FD0" w16cid:durableId="2314EB45"/>
  <w16cid:commentId w16cid:paraId="76869327" w16cid:durableId="2314EB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7ECDA7" w14:textId="77777777" w:rsidR="00BC704B" w:rsidRDefault="00BC704B" w:rsidP="00833797">
      <w:pPr>
        <w:spacing w:after="0" w:line="240" w:lineRule="auto"/>
      </w:pPr>
      <w:r>
        <w:separator/>
      </w:r>
    </w:p>
  </w:endnote>
  <w:endnote w:type="continuationSeparator" w:id="0">
    <w:p w14:paraId="238B0EB7" w14:textId="77777777" w:rsidR="00BC704B" w:rsidRDefault="00BC704B" w:rsidP="00833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SNCS-R">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4E"/>
    <w:family w:val="auto"/>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1C6ED8" w14:textId="2BC37669" w:rsidR="00B7687E" w:rsidRDefault="00B7687E">
    <w:pPr>
      <w:pStyle w:val="Footer"/>
      <w:jc w:val="center"/>
    </w:pPr>
    <w:r>
      <w:fldChar w:fldCharType="begin"/>
    </w:r>
    <w:r>
      <w:instrText xml:space="preserve"> PAGE   \* MERGEFORMAT </w:instrText>
    </w:r>
    <w:r>
      <w:fldChar w:fldCharType="separate"/>
    </w:r>
    <w:r w:rsidR="00EE5966">
      <w:rPr>
        <w:noProof/>
      </w:rPr>
      <w:t>1</w:t>
    </w:r>
    <w:r>
      <w:rPr>
        <w:noProof/>
      </w:rPr>
      <w:fldChar w:fldCharType="end"/>
    </w:r>
  </w:p>
  <w:p w14:paraId="16D50613" w14:textId="77777777" w:rsidR="00B7687E" w:rsidRDefault="00B76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8C3EA" w14:textId="77777777" w:rsidR="00BC704B" w:rsidRDefault="00BC704B" w:rsidP="00833797">
      <w:pPr>
        <w:spacing w:after="0" w:line="240" w:lineRule="auto"/>
      </w:pPr>
      <w:r>
        <w:separator/>
      </w:r>
    </w:p>
  </w:footnote>
  <w:footnote w:type="continuationSeparator" w:id="0">
    <w:p w14:paraId="0074F2FE" w14:textId="77777777" w:rsidR="00BC704B" w:rsidRDefault="00BC704B" w:rsidP="008337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38000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3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D36D74"/>
    <w:multiLevelType w:val="hybridMultilevel"/>
    <w:tmpl w:val="12522EE6"/>
    <w:lvl w:ilvl="0" w:tplc="360000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983AD9"/>
    <w:multiLevelType w:val="multilevel"/>
    <w:tmpl w:val="880CD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0E58D3"/>
    <w:multiLevelType w:val="hybridMultilevel"/>
    <w:tmpl w:val="5ADAF89E"/>
    <w:lvl w:ilvl="0" w:tplc="4EF2E97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3E2E59"/>
    <w:multiLevelType w:val="multilevel"/>
    <w:tmpl w:val="93AC9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57014F"/>
    <w:multiLevelType w:val="hybridMultilevel"/>
    <w:tmpl w:val="B8F64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8731CE"/>
    <w:multiLevelType w:val="hybridMultilevel"/>
    <w:tmpl w:val="2E8ACD44"/>
    <w:lvl w:ilvl="0" w:tplc="539012A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FB71F1"/>
    <w:multiLevelType w:val="hybridMultilevel"/>
    <w:tmpl w:val="AD32FB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2B1E1F"/>
    <w:multiLevelType w:val="multilevel"/>
    <w:tmpl w:val="9D765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ED75195"/>
    <w:multiLevelType w:val="hybridMultilevel"/>
    <w:tmpl w:val="F0302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4"/>
  </w:num>
  <w:num w:numId="4">
    <w:abstractNumId w:val="8"/>
  </w:num>
  <w:num w:numId="5">
    <w:abstractNumId w:val="0"/>
  </w:num>
  <w:num w:numId="6">
    <w:abstractNumId w:val="5"/>
  </w:num>
  <w:num w:numId="7">
    <w:abstractNumId w:val="3"/>
  </w:num>
  <w:num w:numId="8">
    <w:abstractNumId w:val="9"/>
  </w:num>
  <w:num w:numId="9">
    <w:abstractNumId w:val="10"/>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3797"/>
    <w:rsid w:val="0000018F"/>
    <w:rsid w:val="00000EDF"/>
    <w:rsid w:val="00001E54"/>
    <w:rsid w:val="000025B3"/>
    <w:rsid w:val="00002642"/>
    <w:rsid w:val="000046FC"/>
    <w:rsid w:val="00004F98"/>
    <w:rsid w:val="000063FC"/>
    <w:rsid w:val="00007F08"/>
    <w:rsid w:val="00015B0F"/>
    <w:rsid w:val="000202B8"/>
    <w:rsid w:val="0002071E"/>
    <w:rsid w:val="000209C1"/>
    <w:rsid w:val="00027EAA"/>
    <w:rsid w:val="00027FAD"/>
    <w:rsid w:val="00031922"/>
    <w:rsid w:val="00037099"/>
    <w:rsid w:val="00043731"/>
    <w:rsid w:val="0005335D"/>
    <w:rsid w:val="00055202"/>
    <w:rsid w:val="00056235"/>
    <w:rsid w:val="00062B4C"/>
    <w:rsid w:val="00077145"/>
    <w:rsid w:val="000818F0"/>
    <w:rsid w:val="00081AFA"/>
    <w:rsid w:val="00084D12"/>
    <w:rsid w:val="000851A7"/>
    <w:rsid w:val="0008778E"/>
    <w:rsid w:val="000941D3"/>
    <w:rsid w:val="000A0192"/>
    <w:rsid w:val="000A7AD5"/>
    <w:rsid w:val="000A7E7E"/>
    <w:rsid w:val="000B5300"/>
    <w:rsid w:val="000C2368"/>
    <w:rsid w:val="000C48DF"/>
    <w:rsid w:val="000D35D8"/>
    <w:rsid w:val="000D46DA"/>
    <w:rsid w:val="000D5363"/>
    <w:rsid w:val="000D6394"/>
    <w:rsid w:val="000E11C5"/>
    <w:rsid w:val="000E26A9"/>
    <w:rsid w:val="000E33B6"/>
    <w:rsid w:val="000E3E61"/>
    <w:rsid w:val="000F0268"/>
    <w:rsid w:val="000F190F"/>
    <w:rsid w:val="000F299D"/>
    <w:rsid w:val="000F4A32"/>
    <w:rsid w:val="001009D4"/>
    <w:rsid w:val="00105933"/>
    <w:rsid w:val="00106CF4"/>
    <w:rsid w:val="00110713"/>
    <w:rsid w:val="0011140F"/>
    <w:rsid w:val="001143AA"/>
    <w:rsid w:val="0011537B"/>
    <w:rsid w:val="00115F49"/>
    <w:rsid w:val="00117A3C"/>
    <w:rsid w:val="00121DD7"/>
    <w:rsid w:val="00122EAB"/>
    <w:rsid w:val="001302E9"/>
    <w:rsid w:val="0013348F"/>
    <w:rsid w:val="00133BBC"/>
    <w:rsid w:val="00134E11"/>
    <w:rsid w:val="00140CEB"/>
    <w:rsid w:val="00140FF3"/>
    <w:rsid w:val="00143F33"/>
    <w:rsid w:val="00144320"/>
    <w:rsid w:val="00145009"/>
    <w:rsid w:val="00145B7D"/>
    <w:rsid w:val="00150EC3"/>
    <w:rsid w:val="0015205D"/>
    <w:rsid w:val="00152CB6"/>
    <w:rsid w:val="00152E6F"/>
    <w:rsid w:val="00154C41"/>
    <w:rsid w:val="00154CBC"/>
    <w:rsid w:val="00157E0D"/>
    <w:rsid w:val="00160BE1"/>
    <w:rsid w:val="00162EBF"/>
    <w:rsid w:val="00167A84"/>
    <w:rsid w:val="001728D3"/>
    <w:rsid w:val="00173260"/>
    <w:rsid w:val="00173EDD"/>
    <w:rsid w:val="00176098"/>
    <w:rsid w:val="00182029"/>
    <w:rsid w:val="00182468"/>
    <w:rsid w:val="001827A4"/>
    <w:rsid w:val="00182B08"/>
    <w:rsid w:val="0018391A"/>
    <w:rsid w:val="00186C38"/>
    <w:rsid w:val="00187854"/>
    <w:rsid w:val="001902F9"/>
    <w:rsid w:val="001A0329"/>
    <w:rsid w:val="001A202D"/>
    <w:rsid w:val="001A268D"/>
    <w:rsid w:val="001A6E92"/>
    <w:rsid w:val="001B1DA5"/>
    <w:rsid w:val="001B23BF"/>
    <w:rsid w:val="001B6F87"/>
    <w:rsid w:val="001C20C5"/>
    <w:rsid w:val="001C3A3A"/>
    <w:rsid w:val="001C3AF0"/>
    <w:rsid w:val="001C46EA"/>
    <w:rsid w:val="001C5D0A"/>
    <w:rsid w:val="001C7C1B"/>
    <w:rsid w:val="001D1905"/>
    <w:rsid w:val="001D34DB"/>
    <w:rsid w:val="001D7DAB"/>
    <w:rsid w:val="001E3199"/>
    <w:rsid w:val="001E51D4"/>
    <w:rsid w:val="001F286C"/>
    <w:rsid w:val="001F2E61"/>
    <w:rsid w:val="001F37AB"/>
    <w:rsid w:val="001F5DD0"/>
    <w:rsid w:val="001F7CB9"/>
    <w:rsid w:val="002009CF"/>
    <w:rsid w:val="00201AA1"/>
    <w:rsid w:val="002071A6"/>
    <w:rsid w:val="00207771"/>
    <w:rsid w:val="00210FB5"/>
    <w:rsid w:val="002137A1"/>
    <w:rsid w:val="0021386D"/>
    <w:rsid w:val="0021411B"/>
    <w:rsid w:val="0021664F"/>
    <w:rsid w:val="002170E3"/>
    <w:rsid w:val="00225132"/>
    <w:rsid w:val="00227F2E"/>
    <w:rsid w:val="00232597"/>
    <w:rsid w:val="00232F1E"/>
    <w:rsid w:val="00235A8E"/>
    <w:rsid w:val="00236200"/>
    <w:rsid w:val="002376A6"/>
    <w:rsid w:val="00245CB0"/>
    <w:rsid w:val="00245FFC"/>
    <w:rsid w:val="002468DA"/>
    <w:rsid w:val="00246CD8"/>
    <w:rsid w:val="002473C1"/>
    <w:rsid w:val="0025020B"/>
    <w:rsid w:val="00250B6F"/>
    <w:rsid w:val="00256BA9"/>
    <w:rsid w:val="00260832"/>
    <w:rsid w:val="002637BB"/>
    <w:rsid w:val="00263849"/>
    <w:rsid w:val="0026420A"/>
    <w:rsid w:val="00264ABA"/>
    <w:rsid w:val="00285075"/>
    <w:rsid w:val="00285894"/>
    <w:rsid w:val="0029447C"/>
    <w:rsid w:val="002952D1"/>
    <w:rsid w:val="002971D0"/>
    <w:rsid w:val="002A04FD"/>
    <w:rsid w:val="002A1A53"/>
    <w:rsid w:val="002A212E"/>
    <w:rsid w:val="002A3E76"/>
    <w:rsid w:val="002A70D0"/>
    <w:rsid w:val="002A795C"/>
    <w:rsid w:val="002B0C78"/>
    <w:rsid w:val="002B55C4"/>
    <w:rsid w:val="002C34C2"/>
    <w:rsid w:val="002C3FBD"/>
    <w:rsid w:val="002C5E63"/>
    <w:rsid w:val="002C795B"/>
    <w:rsid w:val="002D022F"/>
    <w:rsid w:val="002D4989"/>
    <w:rsid w:val="002D52E4"/>
    <w:rsid w:val="002D6AA6"/>
    <w:rsid w:val="002E2C05"/>
    <w:rsid w:val="002E3150"/>
    <w:rsid w:val="002E341B"/>
    <w:rsid w:val="002E6D0C"/>
    <w:rsid w:val="002F1988"/>
    <w:rsid w:val="0030312D"/>
    <w:rsid w:val="00304664"/>
    <w:rsid w:val="00307F0F"/>
    <w:rsid w:val="0031145B"/>
    <w:rsid w:val="00312BD8"/>
    <w:rsid w:val="00312E1D"/>
    <w:rsid w:val="00316A56"/>
    <w:rsid w:val="0032089B"/>
    <w:rsid w:val="00322208"/>
    <w:rsid w:val="003225A1"/>
    <w:rsid w:val="00325ED6"/>
    <w:rsid w:val="003262BC"/>
    <w:rsid w:val="00330D0A"/>
    <w:rsid w:val="00330F00"/>
    <w:rsid w:val="00335CB0"/>
    <w:rsid w:val="00336343"/>
    <w:rsid w:val="003461FE"/>
    <w:rsid w:val="0034762A"/>
    <w:rsid w:val="003534BA"/>
    <w:rsid w:val="00357E7B"/>
    <w:rsid w:val="00360FB6"/>
    <w:rsid w:val="00362E26"/>
    <w:rsid w:val="00363EEB"/>
    <w:rsid w:val="00366E28"/>
    <w:rsid w:val="00370421"/>
    <w:rsid w:val="0037095B"/>
    <w:rsid w:val="00376339"/>
    <w:rsid w:val="00381979"/>
    <w:rsid w:val="0038449F"/>
    <w:rsid w:val="003850D8"/>
    <w:rsid w:val="00386F07"/>
    <w:rsid w:val="0039500D"/>
    <w:rsid w:val="00397882"/>
    <w:rsid w:val="003A0505"/>
    <w:rsid w:val="003A5005"/>
    <w:rsid w:val="003B3759"/>
    <w:rsid w:val="003B4971"/>
    <w:rsid w:val="003B57F7"/>
    <w:rsid w:val="003C1F1F"/>
    <w:rsid w:val="003C56FC"/>
    <w:rsid w:val="003C77E4"/>
    <w:rsid w:val="003D12B8"/>
    <w:rsid w:val="003D14C5"/>
    <w:rsid w:val="003D284A"/>
    <w:rsid w:val="003D4159"/>
    <w:rsid w:val="003D6911"/>
    <w:rsid w:val="003F1560"/>
    <w:rsid w:val="003F3D79"/>
    <w:rsid w:val="003F4310"/>
    <w:rsid w:val="003F4CDD"/>
    <w:rsid w:val="003F71F3"/>
    <w:rsid w:val="004001EF"/>
    <w:rsid w:val="00401ADE"/>
    <w:rsid w:val="00403788"/>
    <w:rsid w:val="00405967"/>
    <w:rsid w:val="00406498"/>
    <w:rsid w:val="004067F3"/>
    <w:rsid w:val="00410729"/>
    <w:rsid w:val="00413D81"/>
    <w:rsid w:val="00414867"/>
    <w:rsid w:val="00415D20"/>
    <w:rsid w:val="00416FB1"/>
    <w:rsid w:val="00417710"/>
    <w:rsid w:val="004179BD"/>
    <w:rsid w:val="004211A4"/>
    <w:rsid w:val="004249F9"/>
    <w:rsid w:val="0042572E"/>
    <w:rsid w:val="004448A0"/>
    <w:rsid w:val="0044492D"/>
    <w:rsid w:val="00445BEE"/>
    <w:rsid w:val="00446717"/>
    <w:rsid w:val="0045133C"/>
    <w:rsid w:val="00456F2C"/>
    <w:rsid w:val="00461727"/>
    <w:rsid w:val="00465280"/>
    <w:rsid w:val="004674AA"/>
    <w:rsid w:val="00467D2C"/>
    <w:rsid w:val="004733F2"/>
    <w:rsid w:val="0047373F"/>
    <w:rsid w:val="00477740"/>
    <w:rsid w:val="0047790E"/>
    <w:rsid w:val="0048211F"/>
    <w:rsid w:val="00483EF1"/>
    <w:rsid w:val="00486686"/>
    <w:rsid w:val="00487F9F"/>
    <w:rsid w:val="00492F59"/>
    <w:rsid w:val="00493E98"/>
    <w:rsid w:val="00495BDF"/>
    <w:rsid w:val="00495F8A"/>
    <w:rsid w:val="00496AC1"/>
    <w:rsid w:val="004A0AA8"/>
    <w:rsid w:val="004A189A"/>
    <w:rsid w:val="004B0962"/>
    <w:rsid w:val="004B1303"/>
    <w:rsid w:val="004B61B7"/>
    <w:rsid w:val="004C095C"/>
    <w:rsid w:val="004C0C91"/>
    <w:rsid w:val="004C25CC"/>
    <w:rsid w:val="004C6262"/>
    <w:rsid w:val="004D0972"/>
    <w:rsid w:val="004D682A"/>
    <w:rsid w:val="004D7205"/>
    <w:rsid w:val="004D7C5F"/>
    <w:rsid w:val="004E0F4C"/>
    <w:rsid w:val="004E3CF9"/>
    <w:rsid w:val="004E46FC"/>
    <w:rsid w:val="004F191D"/>
    <w:rsid w:val="004F522A"/>
    <w:rsid w:val="00500D76"/>
    <w:rsid w:val="0050116C"/>
    <w:rsid w:val="00501D5F"/>
    <w:rsid w:val="00502A1D"/>
    <w:rsid w:val="00504AED"/>
    <w:rsid w:val="00506E16"/>
    <w:rsid w:val="00507382"/>
    <w:rsid w:val="00510470"/>
    <w:rsid w:val="00510DBF"/>
    <w:rsid w:val="00512F1D"/>
    <w:rsid w:val="00513CCC"/>
    <w:rsid w:val="00513FAD"/>
    <w:rsid w:val="005144E5"/>
    <w:rsid w:val="00514F49"/>
    <w:rsid w:val="00522891"/>
    <w:rsid w:val="00522899"/>
    <w:rsid w:val="00525A60"/>
    <w:rsid w:val="00526C8C"/>
    <w:rsid w:val="0052763C"/>
    <w:rsid w:val="00530169"/>
    <w:rsid w:val="005316AA"/>
    <w:rsid w:val="0053188C"/>
    <w:rsid w:val="00533232"/>
    <w:rsid w:val="00533B68"/>
    <w:rsid w:val="005369E1"/>
    <w:rsid w:val="005379EF"/>
    <w:rsid w:val="005400FE"/>
    <w:rsid w:val="005450B4"/>
    <w:rsid w:val="0054685D"/>
    <w:rsid w:val="0054774C"/>
    <w:rsid w:val="005552BA"/>
    <w:rsid w:val="00560127"/>
    <w:rsid w:val="005654B7"/>
    <w:rsid w:val="00567E3D"/>
    <w:rsid w:val="00571AF3"/>
    <w:rsid w:val="00575338"/>
    <w:rsid w:val="00575722"/>
    <w:rsid w:val="00577240"/>
    <w:rsid w:val="00585D7E"/>
    <w:rsid w:val="00597D34"/>
    <w:rsid w:val="005A07B6"/>
    <w:rsid w:val="005A1BB2"/>
    <w:rsid w:val="005A21CA"/>
    <w:rsid w:val="005A6C14"/>
    <w:rsid w:val="005B33B6"/>
    <w:rsid w:val="005B3B53"/>
    <w:rsid w:val="005B4126"/>
    <w:rsid w:val="005B5BCC"/>
    <w:rsid w:val="005B5C32"/>
    <w:rsid w:val="005B70FC"/>
    <w:rsid w:val="005C0D16"/>
    <w:rsid w:val="005C1186"/>
    <w:rsid w:val="005C1873"/>
    <w:rsid w:val="005C2C69"/>
    <w:rsid w:val="005C2F22"/>
    <w:rsid w:val="005C34EB"/>
    <w:rsid w:val="005C5127"/>
    <w:rsid w:val="005C51BD"/>
    <w:rsid w:val="005D22A4"/>
    <w:rsid w:val="005E04E6"/>
    <w:rsid w:val="005E340A"/>
    <w:rsid w:val="005E7321"/>
    <w:rsid w:val="005E7E38"/>
    <w:rsid w:val="005F0340"/>
    <w:rsid w:val="005F3DF7"/>
    <w:rsid w:val="005F4368"/>
    <w:rsid w:val="005F5656"/>
    <w:rsid w:val="0060208D"/>
    <w:rsid w:val="00603E4E"/>
    <w:rsid w:val="00605475"/>
    <w:rsid w:val="00610966"/>
    <w:rsid w:val="006122EE"/>
    <w:rsid w:val="0061249E"/>
    <w:rsid w:val="0061545F"/>
    <w:rsid w:val="00615775"/>
    <w:rsid w:val="00616F6A"/>
    <w:rsid w:val="00617905"/>
    <w:rsid w:val="00626617"/>
    <w:rsid w:val="00626A20"/>
    <w:rsid w:val="00626EEF"/>
    <w:rsid w:val="006273C5"/>
    <w:rsid w:val="00631194"/>
    <w:rsid w:val="00631514"/>
    <w:rsid w:val="00634834"/>
    <w:rsid w:val="0063494E"/>
    <w:rsid w:val="00634D74"/>
    <w:rsid w:val="00637652"/>
    <w:rsid w:val="00637FE7"/>
    <w:rsid w:val="0064069C"/>
    <w:rsid w:val="00641BD2"/>
    <w:rsid w:val="00643D73"/>
    <w:rsid w:val="00644755"/>
    <w:rsid w:val="006454EC"/>
    <w:rsid w:val="00650060"/>
    <w:rsid w:val="00653122"/>
    <w:rsid w:val="00656A12"/>
    <w:rsid w:val="00656BB1"/>
    <w:rsid w:val="006624E7"/>
    <w:rsid w:val="00662A38"/>
    <w:rsid w:val="00662CB6"/>
    <w:rsid w:val="006668B6"/>
    <w:rsid w:val="00666C5D"/>
    <w:rsid w:val="00672B61"/>
    <w:rsid w:val="00673D9E"/>
    <w:rsid w:val="00674738"/>
    <w:rsid w:val="006749D9"/>
    <w:rsid w:val="00676693"/>
    <w:rsid w:val="00677EC3"/>
    <w:rsid w:val="00685E9A"/>
    <w:rsid w:val="00690854"/>
    <w:rsid w:val="00696225"/>
    <w:rsid w:val="00696752"/>
    <w:rsid w:val="00696D20"/>
    <w:rsid w:val="006A12EE"/>
    <w:rsid w:val="006A30BC"/>
    <w:rsid w:val="006A729B"/>
    <w:rsid w:val="006A7C07"/>
    <w:rsid w:val="006B14F7"/>
    <w:rsid w:val="006C44DE"/>
    <w:rsid w:val="006C4C4C"/>
    <w:rsid w:val="006D253A"/>
    <w:rsid w:val="006D6343"/>
    <w:rsid w:val="006D7D50"/>
    <w:rsid w:val="006E096B"/>
    <w:rsid w:val="006E0CD3"/>
    <w:rsid w:val="006E2978"/>
    <w:rsid w:val="006F1198"/>
    <w:rsid w:val="006F2DE3"/>
    <w:rsid w:val="00701FD5"/>
    <w:rsid w:val="007067FD"/>
    <w:rsid w:val="00706984"/>
    <w:rsid w:val="007123C2"/>
    <w:rsid w:val="00712DC3"/>
    <w:rsid w:val="0071356D"/>
    <w:rsid w:val="00713F8A"/>
    <w:rsid w:val="00714424"/>
    <w:rsid w:val="00715223"/>
    <w:rsid w:val="007225A9"/>
    <w:rsid w:val="00724DE4"/>
    <w:rsid w:val="00731B91"/>
    <w:rsid w:val="00733303"/>
    <w:rsid w:val="007350EB"/>
    <w:rsid w:val="00737967"/>
    <w:rsid w:val="00751238"/>
    <w:rsid w:val="00751A1A"/>
    <w:rsid w:val="0076207A"/>
    <w:rsid w:val="00767215"/>
    <w:rsid w:val="0077446D"/>
    <w:rsid w:val="00776EA7"/>
    <w:rsid w:val="007774BF"/>
    <w:rsid w:val="00777ED6"/>
    <w:rsid w:val="007813BE"/>
    <w:rsid w:val="00781517"/>
    <w:rsid w:val="00781EB3"/>
    <w:rsid w:val="00782E61"/>
    <w:rsid w:val="00783A4A"/>
    <w:rsid w:val="00783FFA"/>
    <w:rsid w:val="00784F90"/>
    <w:rsid w:val="00785AA7"/>
    <w:rsid w:val="007931C4"/>
    <w:rsid w:val="00794CCA"/>
    <w:rsid w:val="007969B0"/>
    <w:rsid w:val="00796D46"/>
    <w:rsid w:val="007977FC"/>
    <w:rsid w:val="007B1E7B"/>
    <w:rsid w:val="007B3153"/>
    <w:rsid w:val="007B49F2"/>
    <w:rsid w:val="007C1ABE"/>
    <w:rsid w:val="007C48AD"/>
    <w:rsid w:val="007C4C11"/>
    <w:rsid w:val="007C4C5B"/>
    <w:rsid w:val="007C657D"/>
    <w:rsid w:val="007C7131"/>
    <w:rsid w:val="007D2055"/>
    <w:rsid w:val="007D5F03"/>
    <w:rsid w:val="007D75C4"/>
    <w:rsid w:val="007E02A9"/>
    <w:rsid w:val="007E0852"/>
    <w:rsid w:val="007E0B9A"/>
    <w:rsid w:val="007E39A8"/>
    <w:rsid w:val="007F3D2B"/>
    <w:rsid w:val="008011F8"/>
    <w:rsid w:val="00801A11"/>
    <w:rsid w:val="00802BC5"/>
    <w:rsid w:val="00803413"/>
    <w:rsid w:val="008107C6"/>
    <w:rsid w:val="008134C9"/>
    <w:rsid w:val="00814C65"/>
    <w:rsid w:val="00815D20"/>
    <w:rsid w:val="00815F32"/>
    <w:rsid w:val="00820975"/>
    <w:rsid w:val="008244BB"/>
    <w:rsid w:val="008250C9"/>
    <w:rsid w:val="0083368F"/>
    <w:rsid w:val="00833797"/>
    <w:rsid w:val="008350BE"/>
    <w:rsid w:val="00837EB1"/>
    <w:rsid w:val="008400B2"/>
    <w:rsid w:val="00841076"/>
    <w:rsid w:val="00854228"/>
    <w:rsid w:val="0085513F"/>
    <w:rsid w:val="008641E5"/>
    <w:rsid w:val="008661B8"/>
    <w:rsid w:val="0086690C"/>
    <w:rsid w:val="008670AF"/>
    <w:rsid w:val="00871178"/>
    <w:rsid w:val="008737F4"/>
    <w:rsid w:val="00875FAE"/>
    <w:rsid w:val="008805DC"/>
    <w:rsid w:val="008807C3"/>
    <w:rsid w:val="00890BBD"/>
    <w:rsid w:val="0089190A"/>
    <w:rsid w:val="00896910"/>
    <w:rsid w:val="008A2DB0"/>
    <w:rsid w:val="008A4D21"/>
    <w:rsid w:val="008A4D68"/>
    <w:rsid w:val="008B10BF"/>
    <w:rsid w:val="008B1AC2"/>
    <w:rsid w:val="008B2D7F"/>
    <w:rsid w:val="008B3D92"/>
    <w:rsid w:val="008B4A99"/>
    <w:rsid w:val="008B4CA5"/>
    <w:rsid w:val="008B5259"/>
    <w:rsid w:val="008B6272"/>
    <w:rsid w:val="008B69BF"/>
    <w:rsid w:val="008C0DA6"/>
    <w:rsid w:val="008C10C3"/>
    <w:rsid w:val="008C1EEB"/>
    <w:rsid w:val="008C3760"/>
    <w:rsid w:val="008C42A2"/>
    <w:rsid w:val="008C4813"/>
    <w:rsid w:val="008D22F8"/>
    <w:rsid w:val="008D59BD"/>
    <w:rsid w:val="008E0649"/>
    <w:rsid w:val="008E1695"/>
    <w:rsid w:val="008E288A"/>
    <w:rsid w:val="008F0011"/>
    <w:rsid w:val="008F018A"/>
    <w:rsid w:val="008F0797"/>
    <w:rsid w:val="008F59AF"/>
    <w:rsid w:val="008F5CC0"/>
    <w:rsid w:val="008F6B8A"/>
    <w:rsid w:val="00907870"/>
    <w:rsid w:val="00910BA6"/>
    <w:rsid w:val="00911324"/>
    <w:rsid w:val="00913E23"/>
    <w:rsid w:val="0091508E"/>
    <w:rsid w:val="00920710"/>
    <w:rsid w:val="00922577"/>
    <w:rsid w:val="00923809"/>
    <w:rsid w:val="009264DB"/>
    <w:rsid w:val="00932ACC"/>
    <w:rsid w:val="00934B81"/>
    <w:rsid w:val="009405D3"/>
    <w:rsid w:val="00944031"/>
    <w:rsid w:val="009507A1"/>
    <w:rsid w:val="00953C0F"/>
    <w:rsid w:val="009554BC"/>
    <w:rsid w:val="009555F0"/>
    <w:rsid w:val="00956A4F"/>
    <w:rsid w:val="00957616"/>
    <w:rsid w:val="00962B65"/>
    <w:rsid w:val="009730A7"/>
    <w:rsid w:val="009768CE"/>
    <w:rsid w:val="0097783F"/>
    <w:rsid w:val="0098375B"/>
    <w:rsid w:val="00987D00"/>
    <w:rsid w:val="0099187B"/>
    <w:rsid w:val="0099212D"/>
    <w:rsid w:val="0099352B"/>
    <w:rsid w:val="00993FFC"/>
    <w:rsid w:val="00994E41"/>
    <w:rsid w:val="009957D8"/>
    <w:rsid w:val="009A1134"/>
    <w:rsid w:val="009A5A80"/>
    <w:rsid w:val="009A63DA"/>
    <w:rsid w:val="009B397B"/>
    <w:rsid w:val="009C09FA"/>
    <w:rsid w:val="009C6119"/>
    <w:rsid w:val="009D2BCF"/>
    <w:rsid w:val="009E6A45"/>
    <w:rsid w:val="009E703D"/>
    <w:rsid w:val="009E7821"/>
    <w:rsid w:val="009F02CD"/>
    <w:rsid w:val="009F1DAD"/>
    <w:rsid w:val="009F3491"/>
    <w:rsid w:val="009F3F39"/>
    <w:rsid w:val="00A0097F"/>
    <w:rsid w:val="00A03EC6"/>
    <w:rsid w:val="00A0460D"/>
    <w:rsid w:val="00A076E8"/>
    <w:rsid w:val="00A10275"/>
    <w:rsid w:val="00A2443B"/>
    <w:rsid w:val="00A26BDA"/>
    <w:rsid w:val="00A26DF0"/>
    <w:rsid w:val="00A276BF"/>
    <w:rsid w:val="00A30D88"/>
    <w:rsid w:val="00A31506"/>
    <w:rsid w:val="00A36E12"/>
    <w:rsid w:val="00A4552F"/>
    <w:rsid w:val="00A4799D"/>
    <w:rsid w:val="00A51B26"/>
    <w:rsid w:val="00A6005E"/>
    <w:rsid w:val="00A61688"/>
    <w:rsid w:val="00A646AB"/>
    <w:rsid w:val="00A64707"/>
    <w:rsid w:val="00A6525B"/>
    <w:rsid w:val="00A65FD7"/>
    <w:rsid w:val="00A66556"/>
    <w:rsid w:val="00A70234"/>
    <w:rsid w:val="00A70C74"/>
    <w:rsid w:val="00A71A92"/>
    <w:rsid w:val="00A72762"/>
    <w:rsid w:val="00A73099"/>
    <w:rsid w:val="00A8103D"/>
    <w:rsid w:val="00A8181C"/>
    <w:rsid w:val="00A81EEF"/>
    <w:rsid w:val="00A83421"/>
    <w:rsid w:val="00A85BB7"/>
    <w:rsid w:val="00A85C55"/>
    <w:rsid w:val="00A943DE"/>
    <w:rsid w:val="00AA14E2"/>
    <w:rsid w:val="00AA7B90"/>
    <w:rsid w:val="00AB0139"/>
    <w:rsid w:val="00AB02C3"/>
    <w:rsid w:val="00AB1801"/>
    <w:rsid w:val="00AB45BB"/>
    <w:rsid w:val="00AB524F"/>
    <w:rsid w:val="00AB6706"/>
    <w:rsid w:val="00AC0FEA"/>
    <w:rsid w:val="00AC3AEE"/>
    <w:rsid w:val="00AC3DE5"/>
    <w:rsid w:val="00AC54A9"/>
    <w:rsid w:val="00AD001C"/>
    <w:rsid w:val="00AD0EBE"/>
    <w:rsid w:val="00AD0FA3"/>
    <w:rsid w:val="00AE2629"/>
    <w:rsid w:val="00AE2E44"/>
    <w:rsid w:val="00AE30DD"/>
    <w:rsid w:val="00AE53AE"/>
    <w:rsid w:val="00AE6797"/>
    <w:rsid w:val="00AF441D"/>
    <w:rsid w:val="00B050C2"/>
    <w:rsid w:val="00B11F92"/>
    <w:rsid w:val="00B157A0"/>
    <w:rsid w:val="00B170C0"/>
    <w:rsid w:val="00B21466"/>
    <w:rsid w:val="00B24BB1"/>
    <w:rsid w:val="00B26ECA"/>
    <w:rsid w:val="00B32F88"/>
    <w:rsid w:val="00B33684"/>
    <w:rsid w:val="00B37BD6"/>
    <w:rsid w:val="00B41DFA"/>
    <w:rsid w:val="00B51D1B"/>
    <w:rsid w:val="00B52F9A"/>
    <w:rsid w:val="00B543A9"/>
    <w:rsid w:val="00B56075"/>
    <w:rsid w:val="00B60CB7"/>
    <w:rsid w:val="00B610F2"/>
    <w:rsid w:val="00B64861"/>
    <w:rsid w:val="00B67029"/>
    <w:rsid w:val="00B672A1"/>
    <w:rsid w:val="00B673F1"/>
    <w:rsid w:val="00B709E0"/>
    <w:rsid w:val="00B70F63"/>
    <w:rsid w:val="00B71CC1"/>
    <w:rsid w:val="00B72058"/>
    <w:rsid w:val="00B72060"/>
    <w:rsid w:val="00B72CFB"/>
    <w:rsid w:val="00B7687E"/>
    <w:rsid w:val="00B77FA0"/>
    <w:rsid w:val="00B8321F"/>
    <w:rsid w:val="00B95BC9"/>
    <w:rsid w:val="00B961F4"/>
    <w:rsid w:val="00B972BC"/>
    <w:rsid w:val="00BA55C5"/>
    <w:rsid w:val="00BB2ED3"/>
    <w:rsid w:val="00BB40E4"/>
    <w:rsid w:val="00BB5BB3"/>
    <w:rsid w:val="00BB60D6"/>
    <w:rsid w:val="00BB7042"/>
    <w:rsid w:val="00BC19BE"/>
    <w:rsid w:val="00BC2CCF"/>
    <w:rsid w:val="00BC31F7"/>
    <w:rsid w:val="00BC5ADA"/>
    <w:rsid w:val="00BC704B"/>
    <w:rsid w:val="00BD0DAB"/>
    <w:rsid w:val="00BD47D5"/>
    <w:rsid w:val="00BD519B"/>
    <w:rsid w:val="00BD59B1"/>
    <w:rsid w:val="00BD7B0E"/>
    <w:rsid w:val="00BE106B"/>
    <w:rsid w:val="00BE15BB"/>
    <w:rsid w:val="00BE59C5"/>
    <w:rsid w:val="00BF1E22"/>
    <w:rsid w:val="00BF30B7"/>
    <w:rsid w:val="00BF62FC"/>
    <w:rsid w:val="00BF68BE"/>
    <w:rsid w:val="00BF7F51"/>
    <w:rsid w:val="00C03447"/>
    <w:rsid w:val="00C0352E"/>
    <w:rsid w:val="00C03D61"/>
    <w:rsid w:val="00C03FB8"/>
    <w:rsid w:val="00C04A59"/>
    <w:rsid w:val="00C06436"/>
    <w:rsid w:val="00C06521"/>
    <w:rsid w:val="00C071AA"/>
    <w:rsid w:val="00C10F66"/>
    <w:rsid w:val="00C14789"/>
    <w:rsid w:val="00C25418"/>
    <w:rsid w:val="00C2564B"/>
    <w:rsid w:val="00C26935"/>
    <w:rsid w:val="00C322FB"/>
    <w:rsid w:val="00C341A0"/>
    <w:rsid w:val="00C3747D"/>
    <w:rsid w:val="00C427E1"/>
    <w:rsid w:val="00C44610"/>
    <w:rsid w:val="00C4667A"/>
    <w:rsid w:val="00C46B14"/>
    <w:rsid w:val="00C47E43"/>
    <w:rsid w:val="00C509E8"/>
    <w:rsid w:val="00C515BB"/>
    <w:rsid w:val="00C552FF"/>
    <w:rsid w:val="00C6188E"/>
    <w:rsid w:val="00C65888"/>
    <w:rsid w:val="00C667B7"/>
    <w:rsid w:val="00C721B6"/>
    <w:rsid w:val="00C72812"/>
    <w:rsid w:val="00C73B57"/>
    <w:rsid w:val="00C764D7"/>
    <w:rsid w:val="00C76FB3"/>
    <w:rsid w:val="00C77748"/>
    <w:rsid w:val="00C81F0B"/>
    <w:rsid w:val="00C82D5D"/>
    <w:rsid w:val="00C83737"/>
    <w:rsid w:val="00C86A4F"/>
    <w:rsid w:val="00C873C5"/>
    <w:rsid w:val="00C902C7"/>
    <w:rsid w:val="00C90CF7"/>
    <w:rsid w:val="00C91714"/>
    <w:rsid w:val="00C92932"/>
    <w:rsid w:val="00C953B2"/>
    <w:rsid w:val="00C957F6"/>
    <w:rsid w:val="00C962EF"/>
    <w:rsid w:val="00C97359"/>
    <w:rsid w:val="00C97AF3"/>
    <w:rsid w:val="00CA4040"/>
    <w:rsid w:val="00CB0264"/>
    <w:rsid w:val="00CB157A"/>
    <w:rsid w:val="00CC60F3"/>
    <w:rsid w:val="00CD069A"/>
    <w:rsid w:val="00CD11FD"/>
    <w:rsid w:val="00CD2BBF"/>
    <w:rsid w:val="00CD3987"/>
    <w:rsid w:val="00CE6611"/>
    <w:rsid w:val="00CF0784"/>
    <w:rsid w:val="00CF12AA"/>
    <w:rsid w:val="00CF5775"/>
    <w:rsid w:val="00CF5D2E"/>
    <w:rsid w:val="00CF677E"/>
    <w:rsid w:val="00D0249D"/>
    <w:rsid w:val="00D12BE2"/>
    <w:rsid w:val="00D16503"/>
    <w:rsid w:val="00D17AA4"/>
    <w:rsid w:val="00D17DBE"/>
    <w:rsid w:val="00D24EC1"/>
    <w:rsid w:val="00D251B6"/>
    <w:rsid w:val="00D27A29"/>
    <w:rsid w:val="00D33138"/>
    <w:rsid w:val="00D33B79"/>
    <w:rsid w:val="00D35017"/>
    <w:rsid w:val="00D40ADF"/>
    <w:rsid w:val="00D42A27"/>
    <w:rsid w:val="00D42B19"/>
    <w:rsid w:val="00D42BBC"/>
    <w:rsid w:val="00D51331"/>
    <w:rsid w:val="00D51EDA"/>
    <w:rsid w:val="00D52422"/>
    <w:rsid w:val="00D659E9"/>
    <w:rsid w:val="00D71589"/>
    <w:rsid w:val="00D74FCA"/>
    <w:rsid w:val="00D75E04"/>
    <w:rsid w:val="00D7603F"/>
    <w:rsid w:val="00D763CF"/>
    <w:rsid w:val="00D77569"/>
    <w:rsid w:val="00D77694"/>
    <w:rsid w:val="00D77A64"/>
    <w:rsid w:val="00D817AD"/>
    <w:rsid w:val="00D8243F"/>
    <w:rsid w:val="00D84E6D"/>
    <w:rsid w:val="00D86EB7"/>
    <w:rsid w:val="00D87C10"/>
    <w:rsid w:val="00D90733"/>
    <w:rsid w:val="00D9275A"/>
    <w:rsid w:val="00D92806"/>
    <w:rsid w:val="00D94B9F"/>
    <w:rsid w:val="00D95251"/>
    <w:rsid w:val="00D97019"/>
    <w:rsid w:val="00DB4C03"/>
    <w:rsid w:val="00DB6744"/>
    <w:rsid w:val="00DC0857"/>
    <w:rsid w:val="00DC5AA8"/>
    <w:rsid w:val="00DC770E"/>
    <w:rsid w:val="00DD45D0"/>
    <w:rsid w:val="00DE3AA7"/>
    <w:rsid w:val="00DE4037"/>
    <w:rsid w:val="00DF1C56"/>
    <w:rsid w:val="00DF6E61"/>
    <w:rsid w:val="00E00340"/>
    <w:rsid w:val="00E0042F"/>
    <w:rsid w:val="00E00E45"/>
    <w:rsid w:val="00E0487B"/>
    <w:rsid w:val="00E04D83"/>
    <w:rsid w:val="00E07A90"/>
    <w:rsid w:val="00E10A9C"/>
    <w:rsid w:val="00E133D2"/>
    <w:rsid w:val="00E152F6"/>
    <w:rsid w:val="00E16F0F"/>
    <w:rsid w:val="00E23034"/>
    <w:rsid w:val="00E233AB"/>
    <w:rsid w:val="00E251FB"/>
    <w:rsid w:val="00E25420"/>
    <w:rsid w:val="00E25EC1"/>
    <w:rsid w:val="00E30A7A"/>
    <w:rsid w:val="00E32211"/>
    <w:rsid w:val="00E329FA"/>
    <w:rsid w:val="00E332BC"/>
    <w:rsid w:val="00E33879"/>
    <w:rsid w:val="00E363C9"/>
    <w:rsid w:val="00E3677E"/>
    <w:rsid w:val="00E46B1A"/>
    <w:rsid w:val="00E47585"/>
    <w:rsid w:val="00E5750D"/>
    <w:rsid w:val="00E57A4A"/>
    <w:rsid w:val="00E66244"/>
    <w:rsid w:val="00E7177D"/>
    <w:rsid w:val="00E75E01"/>
    <w:rsid w:val="00E84385"/>
    <w:rsid w:val="00E87B78"/>
    <w:rsid w:val="00E90E81"/>
    <w:rsid w:val="00E91307"/>
    <w:rsid w:val="00E967D8"/>
    <w:rsid w:val="00EA2542"/>
    <w:rsid w:val="00EA4889"/>
    <w:rsid w:val="00EA5387"/>
    <w:rsid w:val="00EA5C6D"/>
    <w:rsid w:val="00EB1E0B"/>
    <w:rsid w:val="00EB6147"/>
    <w:rsid w:val="00EC66DC"/>
    <w:rsid w:val="00EC74BD"/>
    <w:rsid w:val="00ED10D9"/>
    <w:rsid w:val="00ED5272"/>
    <w:rsid w:val="00EE1301"/>
    <w:rsid w:val="00EE1A84"/>
    <w:rsid w:val="00EE594E"/>
    <w:rsid w:val="00EE5966"/>
    <w:rsid w:val="00EE5A91"/>
    <w:rsid w:val="00EF2797"/>
    <w:rsid w:val="00EF2C8F"/>
    <w:rsid w:val="00EF3F28"/>
    <w:rsid w:val="00EF4152"/>
    <w:rsid w:val="00EF4A00"/>
    <w:rsid w:val="00EF5223"/>
    <w:rsid w:val="00F00BE5"/>
    <w:rsid w:val="00F02102"/>
    <w:rsid w:val="00F0333B"/>
    <w:rsid w:val="00F05871"/>
    <w:rsid w:val="00F072C3"/>
    <w:rsid w:val="00F10E84"/>
    <w:rsid w:val="00F15D46"/>
    <w:rsid w:val="00F20F0C"/>
    <w:rsid w:val="00F34818"/>
    <w:rsid w:val="00F355BB"/>
    <w:rsid w:val="00F35958"/>
    <w:rsid w:val="00F4128B"/>
    <w:rsid w:val="00F43225"/>
    <w:rsid w:val="00F45592"/>
    <w:rsid w:val="00F457D9"/>
    <w:rsid w:val="00F50972"/>
    <w:rsid w:val="00F51CDF"/>
    <w:rsid w:val="00F544FA"/>
    <w:rsid w:val="00F56E47"/>
    <w:rsid w:val="00F6106A"/>
    <w:rsid w:val="00F66089"/>
    <w:rsid w:val="00F748FC"/>
    <w:rsid w:val="00F81D26"/>
    <w:rsid w:val="00F90D8E"/>
    <w:rsid w:val="00F9108D"/>
    <w:rsid w:val="00F96F28"/>
    <w:rsid w:val="00FA26E0"/>
    <w:rsid w:val="00FA500C"/>
    <w:rsid w:val="00FB1D21"/>
    <w:rsid w:val="00FB3943"/>
    <w:rsid w:val="00FB5377"/>
    <w:rsid w:val="00FB7FA0"/>
    <w:rsid w:val="00FC30EF"/>
    <w:rsid w:val="00FD7485"/>
    <w:rsid w:val="00FE30BB"/>
    <w:rsid w:val="00FE5A56"/>
    <w:rsid w:val="00FF19CA"/>
    <w:rsid w:val="00FF4FEE"/>
    <w:rsid w:val="00FF520B"/>
    <w:rsid w:val="00FF735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E7516B"/>
  <w15:docId w15:val="{0181D6D8-C3A4-40C3-BE89-F83A0F4E6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797"/>
    <w:pPr>
      <w:spacing w:after="200" w:line="276" w:lineRule="auto"/>
    </w:pPr>
    <w:rPr>
      <w:sz w:val="22"/>
      <w:szCs w:val="22"/>
    </w:rPr>
  </w:style>
  <w:style w:type="paragraph" w:styleId="Heading1">
    <w:name w:val="heading 1"/>
    <w:basedOn w:val="Normal"/>
    <w:link w:val="Heading1Char"/>
    <w:uiPriority w:val="9"/>
    <w:qFormat/>
    <w:rsid w:val="00CD069A"/>
    <w:pPr>
      <w:spacing w:before="100" w:beforeAutospacing="1" w:after="100" w:afterAutospacing="1" w:line="240" w:lineRule="auto"/>
      <w:outlineLvl w:val="0"/>
    </w:pPr>
    <w:rPr>
      <w:rFonts w:ascii="Times New Roman" w:eastAsia="Times New Roman" w:hAnsi="Times New Roman"/>
      <w:b/>
      <w:bCs/>
      <w:kern w:val="36"/>
      <w:sz w:val="48"/>
      <w:szCs w:val="48"/>
      <w:lang w:eastAsia="en-GB"/>
    </w:rPr>
  </w:style>
  <w:style w:type="paragraph" w:styleId="Heading2">
    <w:name w:val="heading 2"/>
    <w:basedOn w:val="Normal"/>
    <w:link w:val="Heading2Char"/>
    <w:uiPriority w:val="9"/>
    <w:qFormat/>
    <w:rsid w:val="00CD069A"/>
    <w:pPr>
      <w:spacing w:before="100" w:beforeAutospacing="1" w:after="100" w:afterAutospacing="1" w:line="240" w:lineRule="auto"/>
      <w:outlineLvl w:val="1"/>
    </w:pPr>
    <w:rPr>
      <w:rFonts w:ascii="Times New Roman" w:eastAsia="Times New Roman" w:hAnsi="Times New Roman"/>
      <w:b/>
      <w:bCs/>
      <w:sz w:val="36"/>
      <w:szCs w:val="36"/>
      <w:lang w:eastAsia="en-GB"/>
    </w:rPr>
  </w:style>
  <w:style w:type="paragraph" w:styleId="Heading4">
    <w:name w:val="heading 4"/>
    <w:basedOn w:val="Normal"/>
    <w:link w:val="Heading4Char"/>
    <w:uiPriority w:val="9"/>
    <w:qFormat/>
    <w:rsid w:val="00CD069A"/>
    <w:pPr>
      <w:spacing w:before="100" w:beforeAutospacing="1" w:after="100" w:afterAutospacing="1" w:line="240" w:lineRule="auto"/>
      <w:outlineLvl w:val="3"/>
    </w:pPr>
    <w:rPr>
      <w:rFonts w:ascii="Times New Roman" w:eastAsia="Times New Roman" w:hAnsi="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33797"/>
    <w:rPr>
      <w:color w:val="0000FF"/>
      <w:u w:val="single"/>
    </w:rPr>
  </w:style>
  <w:style w:type="paragraph" w:styleId="Header">
    <w:name w:val="header"/>
    <w:basedOn w:val="Normal"/>
    <w:link w:val="HeaderChar"/>
    <w:uiPriority w:val="99"/>
    <w:unhideWhenUsed/>
    <w:rsid w:val="00833797"/>
    <w:pPr>
      <w:tabs>
        <w:tab w:val="center" w:pos="4513"/>
        <w:tab w:val="right" w:pos="9026"/>
      </w:tabs>
      <w:spacing w:after="0" w:line="240" w:lineRule="auto"/>
    </w:pPr>
  </w:style>
  <w:style w:type="character" w:customStyle="1" w:styleId="HeaderChar">
    <w:name w:val="Header Char"/>
    <w:link w:val="Header"/>
    <w:uiPriority w:val="99"/>
    <w:rsid w:val="00833797"/>
    <w:rPr>
      <w:rFonts w:ascii="Calibri" w:eastAsia="Calibri" w:hAnsi="Calibri" w:cs="Times New Roman"/>
    </w:rPr>
  </w:style>
  <w:style w:type="paragraph" w:styleId="Footer">
    <w:name w:val="footer"/>
    <w:basedOn w:val="Normal"/>
    <w:link w:val="FooterChar"/>
    <w:uiPriority w:val="99"/>
    <w:unhideWhenUsed/>
    <w:rsid w:val="00833797"/>
    <w:pPr>
      <w:tabs>
        <w:tab w:val="center" w:pos="4513"/>
        <w:tab w:val="right" w:pos="9026"/>
      </w:tabs>
      <w:spacing w:after="0" w:line="240" w:lineRule="auto"/>
    </w:pPr>
  </w:style>
  <w:style w:type="character" w:customStyle="1" w:styleId="FooterChar">
    <w:name w:val="Footer Char"/>
    <w:link w:val="Footer"/>
    <w:uiPriority w:val="99"/>
    <w:rsid w:val="00833797"/>
    <w:rPr>
      <w:rFonts w:ascii="Calibri" w:eastAsia="Calibri" w:hAnsi="Calibri" w:cs="Times New Roman"/>
    </w:rPr>
  </w:style>
  <w:style w:type="character" w:styleId="LineNumber">
    <w:name w:val="line number"/>
    <w:basedOn w:val="DefaultParagraphFont"/>
    <w:uiPriority w:val="99"/>
    <w:semiHidden/>
    <w:unhideWhenUsed/>
    <w:rsid w:val="00833797"/>
  </w:style>
  <w:style w:type="table" w:styleId="TableGrid">
    <w:name w:val="Table Grid"/>
    <w:basedOn w:val="TableNormal"/>
    <w:uiPriority w:val="59"/>
    <w:rsid w:val="008337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3379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3797"/>
    <w:rPr>
      <w:rFonts w:ascii="Tahoma" w:eastAsia="Calibri" w:hAnsi="Tahoma" w:cs="Tahoma"/>
      <w:sz w:val="16"/>
      <w:szCs w:val="16"/>
    </w:rPr>
  </w:style>
  <w:style w:type="character" w:styleId="CommentReference">
    <w:name w:val="annotation reference"/>
    <w:uiPriority w:val="99"/>
    <w:semiHidden/>
    <w:unhideWhenUsed/>
    <w:rsid w:val="006A30BC"/>
    <w:rPr>
      <w:sz w:val="16"/>
      <w:szCs w:val="16"/>
    </w:rPr>
  </w:style>
  <w:style w:type="paragraph" w:styleId="CommentText">
    <w:name w:val="annotation text"/>
    <w:basedOn w:val="Normal"/>
    <w:link w:val="CommentTextChar"/>
    <w:uiPriority w:val="99"/>
    <w:unhideWhenUsed/>
    <w:rsid w:val="006A30BC"/>
    <w:pPr>
      <w:spacing w:line="240" w:lineRule="auto"/>
    </w:pPr>
    <w:rPr>
      <w:sz w:val="20"/>
      <w:szCs w:val="20"/>
    </w:rPr>
  </w:style>
  <w:style w:type="character" w:customStyle="1" w:styleId="CommentTextChar">
    <w:name w:val="Comment Text Char"/>
    <w:link w:val="CommentText"/>
    <w:uiPriority w:val="99"/>
    <w:rsid w:val="006A30B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A30BC"/>
    <w:rPr>
      <w:b/>
      <w:bCs/>
    </w:rPr>
  </w:style>
  <w:style w:type="character" w:customStyle="1" w:styleId="CommentSubjectChar">
    <w:name w:val="Comment Subject Char"/>
    <w:link w:val="CommentSubject"/>
    <w:uiPriority w:val="99"/>
    <w:semiHidden/>
    <w:rsid w:val="006A30BC"/>
    <w:rPr>
      <w:rFonts w:ascii="Calibri" w:eastAsia="Calibri" w:hAnsi="Calibri" w:cs="Times New Roman"/>
      <w:b/>
      <w:bCs/>
      <w:sz w:val="20"/>
      <w:szCs w:val="20"/>
    </w:rPr>
  </w:style>
  <w:style w:type="paragraph" w:customStyle="1" w:styleId="MediumList1-Accent61">
    <w:name w:val="Medium List 1 - Accent 61"/>
    <w:basedOn w:val="Normal"/>
    <w:uiPriority w:val="34"/>
    <w:qFormat/>
    <w:rsid w:val="004E46FC"/>
    <w:pPr>
      <w:ind w:left="720"/>
      <w:contextualSpacing/>
    </w:pPr>
  </w:style>
  <w:style w:type="character" w:customStyle="1" w:styleId="Heading1Char">
    <w:name w:val="Heading 1 Char"/>
    <w:link w:val="Heading1"/>
    <w:uiPriority w:val="9"/>
    <w:rsid w:val="00CD069A"/>
    <w:rPr>
      <w:rFonts w:ascii="Times New Roman" w:eastAsia="Times New Roman" w:hAnsi="Times New Roman"/>
      <w:b/>
      <w:bCs/>
      <w:kern w:val="36"/>
      <w:sz w:val="48"/>
      <w:szCs w:val="48"/>
    </w:rPr>
  </w:style>
  <w:style w:type="character" w:customStyle="1" w:styleId="Heading2Char">
    <w:name w:val="Heading 2 Char"/>
    <w:link w:val="Heading2"/>
    <w:uiPriority w:val="9"/>
    <w:rsid w:val="00CD069A"/>
    <w:rPr>
      <w:rFonts w:ascii="Times New Roman" w:eastAsia="Times New Roman" w:hAnsi="Times New Roman"/>
      <w:b/>
      <w:bCs/>
      <w:sz w:val="36"/>
      <w:szCs w:val="36"/>
    </w:rPr>
  </w:style>
  <w:style w:type="character" w:customStyle="1" w:styleId="Heading4Char">
    <w:name w:val="Heading 4 Char"/>
    <w:link w:val="Heading4"/>
    <w:uiPriority w:val="9"/>
    <w:rsid w:val="00CD069A"/>
    <w:rPr>
      <w:rFonts w:ascii="Times New Roman" w:eastAsia="Times New Roman" w:hAnsi="Times New Roman"/>
      <w:b/>
      <w:bCs/>
      <w:sz w:val="24"/>
      <w:szCs w:val="24"/>
    </w:rPr>
  </w:style>
  <w:style w:type="character" w:customStyle="1" w:styleId="offscreennoflow">
    <w:name w:val="offscreen_noflow"/>
    <w:rsid w:val="00CD069A"/>
  </w:style>
  <w:style w:type="character" w:customStyle="1" w:styleId="label">
    <w:name w:val="label"/>
    <w:rsid w:val="00CD069A"/>
  </w:style>
  <w:style w:type="character" w:customStyle="1" w:styleId="separator">
    <w:name w:val="separator"/>
    <w:rsid w:val="00CD069A"/>
  </w:style>
  <w:style w:type="character" w:customStyle="1" w:styleId="apple-converted-space">
    <w:name w:val="apple-converted-space"/>
    <w:rsid w:val="00CD069A"/>
  </w:style>
  <w:style w:type="character" w:customStyle="1" w:styleId="value">
    <w:name w:val="value"/>
    <w:rsid w:val="00CD069A"/>
  </w:style>
  <w:style w:type="character" w:customStyle="1" w:styleId="highlight">
    <w:name w:val="highlight"/>
    <w:rsid w:val="00CD069A"/>
  </w:style>
  <w:style w:type="character" w:styleId="Strong">
    <w:name w:val="Strong"/>
    <w:uiPriority w:val="22"/>
    <w:qFormat/>
    <w:rsid w:val="00AE2629"/>
    <w:rPr>
      <w:b/>
      <w:bCs/>
    </w:rPr>
  </w:style>
  <w:style w:type="paragraph" w:customStyle="1" w:styleId="MediumGrid2-Accent11">
    <w:name w:val="Medium Grid 2 - Accent 11"/>
    <w:uiPriority w:val="1"/>
    <w:qFormat/>
    <w:rsid w:val="00E233AB"/>
    <w:rPr>
      <w:sz w:val="22"/>
      <w:szCs w:val="22"/>
    </w:rPr>
  </w:style>
  <w:style w:type="paragraph" w:styleId="NormalWeb">
    <w:name w:val="Normal (Web)"/>
    <w:basedOn w:val="Normal"/>
    <w:uiPriority w:val="99"/>
    <w:unhideWhenUsed/>
    <w:rsid w:val="00B050C2"/>
    <w:pPr>
      <w:spacing w:before="100" w:beforeAutospacing="1" w:after="100" w:afterAutospacing="1" w:line="240" w:lineRule="auto"/>
    </w:pPr>
    <w:rPr>
      <w:rFonts w:ascii="Times" w:hAnsi="Times"/>
      <w:sz w:val="20"/>
      <w:szCs w:val="20"/>
    </w:rPr>
  </w:style>
  <w:style w:type="character" w:styleId="Emphasis">
    <w:name w:val="Emphasis"/>
    <w:uiPriority w:val="20"/>
    <w:qFormat/>
    <w:rsid w:val="00B050C2"/>
    <w:rPr>
      <w:i/>
      <w:iCs/>
    </w:rPr>
  </w:style>
  <w:style w:type="character" w:styleId="FollowedHyperlink">
    <w:name w:val="FollowedHyperlink"/>
    <w:uiPriority w:val="99"/>
    <w:semiHidden/>
    <w:unhideWhenUsed/>
    <w:rsid w:val="006273C5"/>
    <w:rPr>
      <w:color w:val="800080"/>
      <w:u w:val="single"/>
    </w:rPr>
  </w:style>
  <w:style w:type="paragraph" w:styleId="Revision">
    <w:name w:val="Revision"/>
    <w:hidden/>
    <w:uiPriority w:val="71"/>
    <w:rsid w:val="00232F1E"/>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8182">
      <w:bodyDiv w:val="1"/>
      <w:marLeft w:val="0"/>
      <w:marRight w:val="0"/>
      <w:marTop w:val="0"/>
      <w:marBottom w:val="0"/>
      <w:divBdr>
        <w:top w:val="none" w:sz="0" w:space="0" w:color="auto"/>
        <w:left w:val="none" w:sz="0" w:space="0" w:color="auto"/>
        <w:bottom w:val="none" w:sz="0" w:space="0" w:color="auto"/>
        <w:right w:val="none" w:sz="0" w:space="0" w:color="auto"/>
      </w:divBdr>
    </w:div>
    <w:div w:id="65536182">
      <w:bodyDiv w:val="1"/>
      <w:marLeft w:val="0"/>
      <w:marRight w:val="0"/>
      <w:marTop w:val="0"/>
      <w:marBottom w:val="0"/>
      <w:divBdr>
        <w:top w:val="none" w:sz="0" w:space="0" w:color="auto"/>
        <w:left w:val="none" w:sz="0" w:space="0" w:color="auto"/>
        <w:bottom w:val="none" w:sz="0" w:space="0" w:color="auto"/>
        <w:right w:val="none" w:sz="0" w:space="0" w:color="auto"/>
      </w:divBdr>
    </w:div>
    <w:div w:id="112604723">
      <w:bodyDiv w:val="1"/>
      <w:marLeft w:val="0"/>
      <w:marRight w:val="0"/>
      <w:marTop w:val="0"/>
      <w:marBottom w:val="0"/>
      <w:divBdr>
        <w:top w:val="none" w:sz="0" w:space="0" w:color="auto"/>
        <w:left w:val="none" w:sz="0" w:space="0" w:color="auto"/>
        <w:bottom w:val="none" w:sz="0" w:space="0" w:color="auto"/>
        <w:right w:val="none" w:sz="0" w:space="0" w:color="auto"/>
      </w:divBdr>
    </w:div>
    <w:div w:id="115491967">
      <w:bodyDiv w:val="1"/>
      <w:marLeft w:val="0"/>
      <w:marRight w:val="0"/>
      <w:marTop w:val="0"/>
      <w:marBottom w:val="0"/>
      <w:divBdr>
        <w:top w:val="none" w:sz="0" w:space="0" w:color="auto"/>
        <w:left w:val="none" w:sz="0" w:space="0" w:color="auto"/>
        <w:bottom w:val="none" w:sz="0" w:space="0" w:color="auto"/>
        <w:right w:val="none" w:sz="0" w:space="0" w:color="auto"/>
      </w:divBdr>
    </w:div>
    <w:div w:id="139620310">
      <w:bodyDiv w:val="1"/>
      <w:marLeft w:val="0"/>
      <w:marRight w:val="0"/>
      <w:marTop w:val="0"/>
      <w:marBottom w:val="0"/>
      <w:divBdr>
        <w:top w:val="none" w:sz="0" w:space="0" w:color="auto"/>
        <w:left w:val="none" w:sz="0" w:space="0" w:color="auto"/>
        <w:bottom w:val="none" w:sz="0" w:space="0" w:color="auto"/>
        <w:right w:val="none" w:sz="0" w:space="0" w:color="auto"/>
      </w:divBdr>
    </w:div>
    <w:div w:id="260996867">
      <w:bodyDiv w:val="1"/>
      <w:marLeft w:val="0"/>
      <w:marRight w:val="0"/>
      <w:marTop w:val="0"/>
      <w:marBottom w:val="0"/>
      <w:divBdr>
        <w:top w:val="none" w:sz="0" w:space="0" w:color="auto"/>
        <w:left w:val="none" w:sz="0" w:space="0" w:color="auto"/>
        <w:bottom w:val="none" w:sz="0" w:space="0" w:color="auto"/>
        <w:right w:val="none" w:sz="0" w:space="0" w:color="auto"/>
      </w:divBdr>
    </w:div>
    <w:div w:id="333535989">
      <w:bodyDiv w:val="1"/>
      <w:marLeft w:val="0"/>
      <w:marRight w:val="0"/>
      <w:marTop w:val="0"/>
      <w:marBottom w:val="0"/>
      <w:divBdr>
        <w:top w:val="none" w:sz="0" w:space="0" w:color="auto"/>
        <w:left w:val="none" w:sz="0" w:space="0" w:color="auto"/>
        <w:bottom w:val="none" w:sz="0" w:space="0" w:color="auto"/>
        <w:right w:val="none" w:sz="0" w:space="0" w:color="auto"/>
      </w:divBdr>
    </w:div>
    <w:div w:id="413431177">
      <w:bodyDiv w:val="1"/>
      <w:marLeft w:val="0"/>
      <w:marRight w:val="0"/>
      <w:marTop w:val="0"/>
      <w:marBottom w:val="0"/>
      <w:divBdr>
        <w:top w:val="none" w:sz="0" w:space="0" w:color="auto"/>
        <w:left w:val="none" w:sz="0" w:space="0" w:color="auto"/>
        <w:bottom w:val="none" w:sz="0" w:space="0" w:color="auto"/>
        <w:right w:val="none" w:sz="0" w:space="0" w:color="auto"/>
      </w:divBdr>
    </w:div>
    <w:div w:id="448549402">
      <w:bodyDiv w:val="1"/>
      <w:marLeft w:val="0"/>
      <w:marRight w:val="0"/>
      <w:marTop w:val="0"/>
      <w:marBottom w:val="0"/>
      <w:divBdr>
        <w:top w:val="none" w:sz="0" w:space="0" w:color="auto"/>
        <w:left w:val="none" w:sz="0" w:space="0" w:color="auto"/>
        <w:bottom w:val="none" w:sz="0" w:space="0" w:color="auto"/>
        <w:right w:val="none" w:sz="0" w:space="0" w:color="auto"/>
      </w:divBdr>
    </w:div>
    <w:div w:id="452752269">
      <w:bodyDiv w:val="1"/>
      <w:marLeft w:val="0"/>
      <w:marRight w:val="0"/>
      <w:marTop w:val="0"/>
      <w:marBottom w:val="0"/>
      <w:divBdr>
        <w:top w:val="none" w:sz="0" w:space="0" w:color="auto"/>
        <w:left w:val="none" w:sz="0" w:space="0" w:color="auto"/>
        <w:bottom w:val="none" w:sz="0" w:space="0" w:color="auto"/>
        <w:right w:val="none" w:sz="0" w:space="0" w:color="auto"/>
      </w:divBdr>
    </w:div>
    <w:div w:id="582033571">
      <w:bodyDiv w:val="1"/>
      <w:marLeft w:val="0"/>
      <w:marRight w:val="0"/>
      <w:marTop w:val="0"/>
      <w:marBottom w:val="0"/>
      <w:divBdr>
        <w:top w:val="none" w:sz="0" w:space="0" w:color="auto"/>
        <w:left w:val="none" w:sz="0" w:space="0" w:color="auto"/>
        <w:bottom w:val="none" w:sz="0" w:space="0" w:color="auto"/>
        <w:right w:val="none" w:sz="0" w:space="0" w:color="auto"/>
      </w:divBdr>
    </w:div>
    <w:div w:id="697511228">
      <w:bodyDiv w:val="1"/>
      <w:marLeft w:val="0"/>
      <w:marRight w:val="0"/>
      <w:marTop w:val="0"/>
      <w:marBottom w:val="0"/>
      <w:divBdr>
        <w:top w:val="none" w:sz="0" w:space="0" w:color="auto"/>
        <w:left w:val="none" w:sz="0" w:space="0" w:color="auto"/>
        <w:bottom w:val="none" w:sz="0" w:space="0" w:color="auto"/>
        <w:right w:val="none" w:sz="0" w:space="0" w:color="auto"/>
      </w:divBdr>
    </w:div>
    <w:div w:id="806555293">
      <w:bodyDiv w:val="1"/>
      <w:marLeft w:val="0"/>
      <w:marRight w:val="0"/>
      <w:marTop w:val="0"/>
      <w:marBottom w:val="0"/>
      <w:divBdr>
        <w:top w:val="none" w:sz="0" w:space="0" w:color="auto"/>
        <w:left w:val="none" w:sz="0" w:space="0" w:color="auto"/>
        <w:bottom w:val="none" w:sz="0" w:space="0" w:color="auto"/>
        <w:right w:val="none" w:sz="0" w:space="0" w:color="auto"/>
      </w:divBdr>
    </w:div>
    <w:div w:id="969743941">
      <w:bodyDiv w:val="1"/>
      <w:marLeft w:val="0"/>
      <w:marRight w:val="0"/>
      <w:marTop w:val="0"/>
      <w:marBottom w:val="0"/>
      <w:divBdr>
        <w:top w:val="none" w:sz="0" w:space="0" w:color="auto"/>
        <w:left w:val="none" w:sz="0" w:space="0" w:color="auto"/>
        <w:bottom w:val="none" w:sz="0" w:space="0" w:color="auto"/>
        <w:right w:val="none" w:sz="0" w:space="0" w:color="auto"/>
      </w:divBdr>
    </w:div>
    <w:div w:id="987781699">
      <w:bodyDiv w:val="1"/>
      <w:marLeft w:val="0"/>
      <w:marRight w:val="0"/>
      <w:marTop w:val="0"/>
      <w:marBottom w:val="0"/>
      <w:divBdr>
        <w:top w:val="none" w:sz="0" w:space="0" w:color="auto"/>
        <w:left w:val="none" w:sz="0" w:space="0" w:color="auto"/>
        <w:bottom w:val="none" w:sz="0" w:space="0" w:color="auto"/>
        <w:right w:val="none" w:sz="0" w:space="0" w:color="auto"/>
      </w:divBdr>
    </w:div>
    <w:div w:id="1054694084">
      <w:bodyDiv w:val="1"/>
      <w:marLeft w:val="0"/>
      <w:marRight w:val="0"/>
      <w:marTop w:val="0"/>
      <w:marBottom w:val="0"/>
      <w:divBdr>
        <w:top w:val="none" w:sz="0" w:space="0" w:color="auto"/>
        <w:left w:val="none" w:sz="0" w:space="0" w:color="auto"/>
        <w:bottom w:val="none" w:sz="0" w:space="0" w:color="auto"/>
        <w:right w:val="none" w:sz="0" w:space="0" w:color="auto"/>
      </w:divBdr>
    </w:div>
    <w:div w:id="1238050893">
      <w:bodyDiv w:val="1"/>
      <w:marLeft w:val="0"/>
      <w:marRight w:val="0"/>
      <w:marTop w:val="0"/>
      <w:marBottom w:val="0"/>
      <w:divBdr>
        <w:top w:val="none" w:sz="0" w:space="0" w:color="auto"/>
        <w:left w:val="none" w:sz="0" w:space="0" w:color="auto"/>
        <w:bottom w:val="none" w:sz="0" w:space="0" w:color="auto"/>
        <w:right w:val="none" w:sz="0" w:space="0" w:color="auto"/>
      </w:divBdr>
    </w:div>
    <w:div w:id="1346245146">
      <w:bodyDiv w:val="1"/>
      <w:marLeft w:val="0"/>
      <w:marRight w:val="0"/>
      <w:marTop w:val="0"/>
      <w:marBottom w:val="0"/>
      <w:divBdr>
        <w:top w:val="none" w:sz="0" w:space="0" w:color="auto"/>
        <w:left w:val="none" w:sz="0" w:space="0" w:color="auto"/>
        <w:bottom w:val="none" w:sz="0" w:space="0" w:color="auto"/>
        <w:right w:val="none" w:sz="0" w:space="0" w:color="auto"/>
      </w:divBdr>
    </w:div>
    <w:div w:id="1349676221">
      <w:bodyDiv w:val="1"/>
      <w:marLeft w:val="0"/>
      <w:marRight w:val="0"/>
      <w:marTop w:val="0"/>
      <w:marBottom w:val="0"/>
      <w:divBdr>
        <w:top w:val="none" w:sz="0" w:space="0" w:color="auto"/>
        <w:left w:val="none" w:sz="0" w:space="0" w:color="auto"/>
        <w:bottom w:val="none" w:sz="0" w:space="0" w:color="auto"/>
        <w:right w:val="none" w:sz="0" w:space="0" w:color="auto"/>
      </w:divBdr>
    </w:div>
    <w:div w:id="1386293360">
      <w:bodyDiv w:val="1"/>
      <w:marLeft w:val="0"/>
      <w:marRight w:val="0"/>
      <w:marTop w:val="0"/>
      <w:marBottom w:val="0"/>
      <w:divBdr>
        <w:top w:val="none" w:sz="0" w:space="0" w:color="auto"/>
        <w:left w:val="none" w:sz="0" w:space="0" w:color="auto"/>
        <w:bottom w:val="none" w:sz="0" w:space="0" w:color="auto"/>
        <w:right w:val="none" w:sz="0" w:space="0" w:color="auto"/>
      </w:divBdr>
    </w:div>
    <w:div w:id="1443958302">
      <w:bodyDiv w:val="1"/>
      <w:marLeft w:val="0"/>
      <w:marRight w:val="0"/>
      <w:marTop w:val="0"/>
      <w:marBottom w:val="0"/>
      <w:divBdr>
        <w:top w:val="none" w:sz="0" w:space="0" w:color="auto"/>
        <w:left w:val="none" w:sz="0" w:space="0" w:color="auto"/>
        <w:bottom w:val="none" w:sz="0" w:space="0" w:color="auto"/>
        <w:right w:val="none" w:sz="0" w:space="0" w:color="auto"/>
      </w:divBdr>
    </w:div>
    <w:div w:id="1465467802">
      <w:bodyDiv w:val="1"/>
      <w:marLeft w:val="0"/>
      <w:marRight w:val="0"/>
      <w:marTop w:val="0"/>
      <w:marBottom w:val="0"/>
      <w:divBdr>
        <w:top w:val="none" w:sz="0" w:space="0" w:color="auto"/>
        <w:left w:val="none" w:sz="0" w:space="0" w:color="auto"/>
        <w:bottom w:val="none" w:sz="0" w:space="0" w:color="auto"/>
        <w:right w:val="none" w:sz="0" w:space="0" w:color="auto"/>
      </w:divBdr>
    </w:div>
    <w:div w:id="1511944972">
      <w:bodyDiv w:val="1"/>
      <w:marLeft w:val="0"/>
      <w:marRight w:val="0"/>
      <w:marTop w:val="0"/>
      <w:marBottom w:val="0"/>
      <w:divBdr>
        <w:top w:val="none" w:sz="0" w:space="0" w:color="auto"/>
        <w:left w:val="none" w:sz="0" w:space="0" w:color="auto"/>
        <w:bottom w:val="none" w:sz="0" w:space="0" w:color="auto"/>
        <w:right w:val="none" w:sz="0" w:space="0" w:color="auto"/>
      </w:divBdr>
    </w:div>
    <w:div w:id="1533029048">
      <w:bodyDiv w:val="1"/>
      <w:marLeft w:val="0"/>
      <w:marRight w:val="0"/>
      <w:marTop w:val="0"/>
      <w:marBottom w:val="0"/>
      <w:divBdr>
        <w:top w:val="none" w:sz="0" w:space="0" w:color="auto"/>
        <w:left w:val="none" w:sz="0" w:space="0" w:color="auto"/>
        <w:bottom w:val="none" w:sz="0" w:space="0" w:color="auto"/>
        <w:right w:val="none" w:sz="0" w:space="0" w:color="auto"/>
      </w:divBdr>
    </w:div>
    <w:div w:id="1628514064">
      <w:bodyDiv w:val="1"/>
      <w:marLeft w:val="0"/>
      <w:marRight w:val="0"/>
      <w:marTop w:val="0"/>
      <w:marBottom w:val="0"/>
      <w:divBdr>
        <w:top w:val="none" w:sz="0" w:space="0" w:color="auto"/>
        <w:left w:val="none" w:sz="0" w:space="0" w:color="auto"/>
        <w:bottom w:val="none" w:sz="0" w:space="0" w:color="auto"/>
        <w:right w:val="none" w:sz="0" w:space="0" w:color="auto"/>
      </w:divBdr>
    </w:div>
    <w:div w:id="1706520696">
      <w:bodyDiv w:val="1"/>
      <w:marLeft w:val="0"/>
      <w:marRight w:val="0"/>
      <w:marTop w:val="0"/>
      <w:marBottom w:val="0"/>
      <w:divBdr>
        <w:top w:val="none" w:sz="0" w:space="0" w:color="auto"/>
        <w:left w:val="none" w:sz="0" w:space="0" w:color="auto"/>
        <w:bottom w:val="none" w:sz="0" w:space="0" w:color="auto"/>
        <w:right w:val="none" w:sz="0" w:space="0" w:color="auto"/>
      </w:divBdr>
    </w:div>
    <w:div w:id="1716155803">
      <w:bodyDiv w:val="1"/>
      <w:marLeft w:val="0"/>
      <w:marRight w:val="0"/>
      <w:marTop w:val="0"/>
      <w:marBottom w:val="0"/>
      <w:divBdr>
        <w:top w:val="none" w:sz="0" w:space="0" w:color="auto"/>
        <w:left w:val="none" w:sz="0" w:space="0" w:color="auto"/>
        <w:bottom w:val="none" w:sz="0" w:space="0" w:color="auto"/>
        <w:right w:val="none" w:sz="0" w:space="0" w:color="auto"/>
      </w:divBdr>
    </w:div>
    <w:div w:id="1766799001">
      <w:bodyDiv w:val="1"/>
      <w:marLeft w:val="0"/>
      <w:marRight w:val="0"/>
      <w:marTop w:val="0"/>
      <w:marBottom w:val="0"/>
      <w:divBdr>
        <w:top w:val="none" w:sz="0" w:space="0" w:color="auto"/>
        <w:left w:val="none" w:sz="0" w:space="0" w:color="auto"/>
        <w:bottom w:val="none" w:sz="0" w:space="0" w:color="auto"/>
        <w:right w:val="none" w:sz="0" w:space="0" w:color="auto"/>
      </w:divBdr>
      <w:divsChild>
        <w:div w:id="249704368">
          <w:marLeft w:val="0"/>
          <w:marRight w:val="0"/>
          <w:marTop w:val="0"/>
          <w:marBottom w:val="295"/>
          <w:divBdr>
            <w:top w:val="none" w:sz="0" w:space="0" w:color="auto"/>
            <w:left w:val="none" w:sz="0" w:space="0" w:color="auto"/>
            <w:bottom w:val="none" w:sz="0" w:space="0" w:color="auto"/>
            <w:right w:val="none" w:sz="0" w:space="0" w:color="auto"/>
          </w:divBdr>
          <w:divsChild>
            <w:div w:id="115107604">
              <w:marLeft w:val="3249"/>
              <w:marRight w:val="0"/>
              <w:marTop w:val="0"/>
              <w:marBottom w:val="0"/>
              <w:divBdr>
                <w:top w:val="none" w:sz="0" w:space="0" w:color="auto"/>
                <w:left w:val="none" w:sz="0" w:space="0" w:color="auto"/>
                <w:bottom w:val="none" w:sz="0" w:space="0" w:color="auto"/>
                <w:right w:val="none" w:sz="0" w:space="0" w:color="auto"/>
              </w:divBdr>
              <w:divsChild>
                <w:div w:id="1042749639">
                  <w:marLeft w:val="0"/>
                  <w:marRight w:val="0"/>
                  <w:marTop w:val="0"/>
                  <w:marBottom w:val="0"/>
                  <w:divBdr>
                    <w:top w:val="none" w:sz="0" w:space="0" w:color="auto"/>
                    <w:left w:val="none" w:sz="0" w:space="0" w:color="auto"/>
                    <w:bottom w:val="none" w:sz="0" w:space="0" w:color="auto"/>
                    <w:right w:val="none" w:sz="0" w:space="0" w:color="auto"/>
                  </w:divBdr>
                  <w:divsChild>
                    <w:div w:id="1154488156">
                      <w:marLeft w:val="0"/>
                      <w:marRight w:val="0"/>
                      <w:marTop w:val="0"/>
                      <w:marBottom w:val="0"/>
                      <w:divBdr>
                        <w:top w:val="none" w:sz="0" w:space="0" w:color="auto"/>
                        <w:left w:val="none" w:sz="0" w:space="0" w:color="auto"/>
                        <w:bottom w:val="none" w:sz="0" w:space="0" w:color="auto"/>
                        <w:right w:val="none" w:sz="0" w:space="0" w:color="auto"/>
                      </w:divBdr>
                      <w:divsChild>
                        <w:div w:id="167983100">
                          <w:marLeft w:val="0"/>
                          <w:marRight w:val="0"/>
                          <w:marTop w:val="0"/>
                          <w:marBottom w:val="0"/>
                          <w:divBdr>
                            <w:top w:val="none" w:sz="0" w:space="0" w:color="auto"/>
                            <w:left w:val="none" w:sz="0" w:space="0" w:color="auto"/>
                            <w:bottom w:val="none" w:sz="0" w:space="0" w:color="auto"/>
                            <w:right w:val="none" w:sz="0" w:space="0" w:color="auto"/>
                          </w:divBdr>
                          <w:divsChild>
                            <w:div w:id="160781745">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 w:id="1220558889">
              <w:marLeft w:val="0"/>
              <w:marRight w:val="0"/>
              <w:marTop w:val="0"/>
              <w:marBottom w:val="0"/>
              <w:divBdr>
                <w:top w:val="none" w:sz="0" w:space="0" w:color="auto"/>
                <w:left w:val="none" w:sz="0" w:space="0" w:color="auto"/>
                <w:bottom w:val="none" w:sz="0" w:space="0" w:color="auto"/>
                <w:right w:val="none" w:sz="0" w:space="0" w:color="auto"/>
              </w:divBdr>
              <w:divsChild>
                <w:div w:id="1048190696">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403791165">
          <w:marLeft w:val="0"/>
          <w:marRight w:val="178"/>
          <w:marTop w:val="0"/>
          <w:marBottom w:val="0"/>
          <w:divBdr>
            <w:top w:val="none" w:sz="0" w:space="0" w:color="auto"/>
            <w:left w:val="none" w:sz="0" w:space="0" w:color="auto"/>
            <w:bottom w:val="none" w:sz="0" w:space="0" w:color="auto"/>
            <w:right w:val="none" w:sz="0" w:space="0" w:color="auto"/>
          </w:divBdr>
          <w:divsChild>
            <w:div w:id="1568107857">
              <w:marLeft w:val="0"/>
              <w:marRight w:val="0"/>
              <w:marTop w:val="0"/>
              <w:marBottom w:val="0"/>
              <w:divBdr>
                <w:top w:val="none" w:sz="0" w:space="0" w:color="auto"/>
                <w:left w:val="none" w:sz="0" w:space="0" w:color="auto"/>
                <w:bottom w:val="none" w:sz="0" w:space="0" w:color="auto"/>
                <w:right w:val="none" w:sz="0" w:space="0" w:color="auto"/>
              </w:divBdr>
              <w:divsChild>
                <w:div w:id="1018846416">
                  <w:marLeft w:val="0"/>
                  <w:marRight w:val="0"/>
                  <w:marTop w:val="0"/>
                  <w:marBottom w:val="0"/>
                  <w:divBdr>
                    <w:top w:val="none" w:sz="0" w:space="0" w:color="auto"/>
                    <w:left w:val="none" w:sz="0" w:space="0" w:color="auto"/>
                    <w:bottom w:val="none" w:sz="0" w:space="0" w:color="auto"/>
                    <w:right w:val="none" w:sz="0" w:space="0" w:color="auto"/>
                  </w:divBdr>
                </w:div>
                <w:div w:id="1548177719">
                  <w:marLeft w:val="0"/>
                  <w:marRight w:val="0"/>
                  <w:marTop w:val="0"/>
                  <w:marBottom w:val="0"/>
                  <w:divBdr>
                    <w:top w:val="none" w:sz="0" w:space="0" w:color="auto"/>
                    <w:left w:val="none" w:sz="0" w:space="0" w:color="auto"/>
                    <w:bottom w:val="none" w:sz="0" w:space="0" w:color="auto"/>
                    <w:right w:val="none" w:sz="0" w:space="0" w:color="auto"/>
                  </w:divBdr>
                  <w:divsChild>
                    <w:div w:id="2009625400">
                      <w:marLeft w:val="0"/>
                      <w:marRight w:val="0"/>
                      <w:marTop w:val="120"/>
                      <w:marBottom w:val="360"/>
                      <w:divBdr>
                        <w:top w:val="none" w:sz="0" w:space="0" w:color="auto"/>
                        <w:left w:val="none" w:sz="0" w:space="0" w:color="auto"/>
                        <w:bottom w:val="none" w:sz="0" w:space="0" w:color="auto"/>
                        <w:right w:val="none" w:sz="0" w:space="0" w:color="auto"/>
                      </w:divBdr>
                      <w:divsChild>
                        <w:div w:id="559442631">
                          <w:marLeft w:val="0"/>
                          <w:marRight w:val="0"/>
                          <w:marTop w:val="0"/>
                          <w:marBottom w:val="0"/>
                          <w:divBdr>
                            <w:top w:val="none" w:sz="0" w:space="0" w:color="auto"/>
                            <w:left w:val="none" w:sz="0" w:space="0" w:color="auto"/>
                            <w:bottom w:val="none" w:sz="0" w:space="0" w:color="auto"/>
                            <w:right w:val="none" w:sz="0" w:space="0" w:color="auto"/>
                          </w:divBdr>
                        </w:div>
                        <w:div w:id="91521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295478">
          <w:marLeft w:val="0"/>
          <w:marRight w:val="0"/>
          <w:marTop w:val="0"/>
          <w:marBottom w:val="0"/>
          <w:divBdr>
            <w:top w:val="none" w:sz="0" w:space="0" w:color="auto"/>
            <w:left w:val="none" w:sz="0" w:space="0" w:color="auto"/>
            <w:bottom w:val="none" w:sz="0" w:space="0" w:color="auto"/>
            <w:right w:val="none" w:sz="0" w:space="0" w:color="auto"/>
          </w:divBdr>
        </w:div>
      </w:divsChild>
    </w:div>
    <w:div w:id="1959094880">
      <w:bodyDiv w:val="1"/>
      <w:marLeft w:val="0"/>
      <w:marRight w:val="0"/>
      <w:marTop w:val="0"/>
      <w:marBottom w:val="0"/>
      <w:divBdr>
        <w:top w:val="none" w:sz="0" w:space="0" w:color="auto"/>
        <w:left w:val="none" w:sz="0" w:space="0" w:color="auto"/>
        <w:bottom w:val="none" w:sz="0" w:space="0" w:color="auto"/>
        <w:right w:val="none" w:sz="0" w:space="0" w:color="auto"/>
      </w:divBdr>
    </w:div>
    <w:div w:id="2030913058">
      <w:bodyDiv w:val="1"/>
      <w:marLeft w:val="0"/>
      <w:marRight w:val="0"/>
      <w:marTop w:val="0"/>
      <w:marBottom w:val="0"/>
      <w:divBdr>
        <w:top w:val="none" w:sz="0" w:space="0" w:color="auto"/>
        <w:left w:val="none" w:sz="0" w:space="0" w:color="auto"/>
        <w:bottom w:val="none" w:sz="0" w:space="0" w:color="auto"/>
        <w:right w:val="none" w:sz="0" w:space="0" w:color="auto"/>
      </w:divBdr>
    </w:div>
    <w:div w:id="2054845686">
      <w:bodyDiv w:val="1"/>
      <w:marLeft w:val="0"/>
      <w:marRight w:val="0"/>
      <w:marTop w:val="0"/>
      <w:marBottom w:val="0"/>
      <w:divBdr>
        <w:top w:val="none" w:sz="0" w:space="0" w:color="auto"/>
        <w:left w:val="none" w:sz="0" w:space="0" w:color="auto"/>
        <w:bottom w:val="none" w:sz="0" w:space="0" w:color="auto"/>
        <w:right w:val="none" w:sz="0" w:space="0" w:color="auto"/>
      </w:divBdr>
    </w:div>
    <w:div w:id="2076277078">
      <w:bodyDiv w:val="1"/>
      <w:marLeft w:val="0"/>
      <w:marRight w:val="0"/>
      <w:marTop w:val="0"/>
      <w:marBottom w:val="0"/>
      <w:divBdr>
        <w:top w:val="none" w:sz="0" w:space="0" w:color="auto"/>
        <w:left w:val="none" w:sz="0" w:space="0" w:color="auto"/>
        <w:bottom w:val="none" w:sz="0" w:space="0" w:color="auto"/>
        <w:right w:val="none" w:sz="0" w:space="0" w:color="auto"/>
      </w:divBdr>
    </w:div>
    <w:div w:id="21177505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jermin@nhs.net"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peter.gallacher1@nhs.net"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png"/><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lly.roberts4@nhs.net"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mailto:jade.perry3@nhs.net" TargetMode="Externa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e.wilson@chester.ac.uk"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hyperlink" Target="mailto:M.J.Peffers@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C1392-1F85-4375-BF52-2CB10F384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7995</Words>
  <Characters>216576</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63</CharactersWithSpaces>
  <SharedDoc>false</SharedDoc>
  <HLinks>
    <vt:vector size="30" baseType="variant">
      <vt:variant>
        <vt:i4>3604492</vt:i4>
      </vt:variant>
      <vt:variant>
        <vt:i4>12</vt:i4>
      </vt:variant>
      <vt:variant>
        <vt:i4>0</vt:i4>
      </vt:variant>
      <vt:variant>
        <vt:i4>5</vt:i4>
      </vt:variant>
      <vt:variant>
        <vt:lpwstr>mailto:Karina.Wright1@nhs.uk</vt:lpwstr>
      </vt:variant>
      <vt:variant>
        <vt:lpwstr/>
      </vt:variant>
      <vt:variant>
        <vt:i4>458841</vt:i4>
      </vt:variant>
      <vt:variant>
        <vt:i4>9</vt:i4>
      </vt:variant>
      <vt:variant>
        <vt:i4>0</vt:i4>
      </vt:variant>
      <vt:variant>
        <vt:i4>5</vt:i4>
      </vt:variant>
      <vt:variant>
        <vt:lpwstr>mailto:peter.gallacher1@nhs.net</vt:lpwstr>
      </vt:variant>
      <vt:variant>
        <vt:lpwstr/>
      </vt:variant>
      <vt:variant>
        <vt:i4>6357078</vt:i4>
      </vt:variant>
      <vt:variant>
        <vt:i4>6</vt:i4>
      </vt:variant>
      <vt:variant>
        <vt:i4>0</vt:i4>
      </vt:variant>
      <vt:variant>
        <vt:i4>5</vt:i4>
      </vt:variant>
      <vt:variant>
        <vt:lpwstr>mailto:jade.perry3@nhs.net</vt:lpwstr>
      </vt:variant>
      <vt:variant>
        <vt:lpwstr/>
      </vt:variant>
      <vt:variant>
        <vt:i4>7667764</vt:i4>
      </vt:variant>
      <vt:variant>
        <vt:i4>3</vt:i4>
      </vt:variant>
      <vt:variant>
        <vt:i4>0</vt:i4>
      </vt:variant>
      <vt:variant>
        <vt:i4>5</vt:i4>
      </vt:variant>
      <vt:variant>
        <vt:lpwstr>mailto:e.wilson@chester.ac.uk</vt:lpwstr>
      </vt:variant>
      <vt:variant>
        <vt:lpwstr/>
      </vt:variant>
      <vt:variant>
        <vt:i4>2752592</vt:i4>
      </vt:variant>
      <vt:variant>
        <vt:i4>0</vt:i4>
      </vt:variant>
      <vt:variant>
        <vt:i4>0</vt:i4>
      </vt:variant>
      <vt:variant>
        <vt:i4>5</vt:i4>
      </vt:variant>
      <vt:variant>
        <vt:lpwstr>mailto:M.J.Peffers@liverpoo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right, Karina</dc:creator>
  <cp:lastModifiedBy>Peffers, Mandy</cp:lastModifiedBy>
  <cp:revision>2</cp:revision>
  <dcterms:created xsi:type="dcterms:W3CDTF">2021-04-09T15:02:00Z</dcterms:created>
  <dcterms:modified xsi:type="dcterms:W3CDTF">2021-04-0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american-journal-of-sports-medicin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nals-of-the-rheumatic-diseases</vt:lpwstr>
  </property>
  <property fmtid="{D5CDD505-2E9C-101B-9397-08002B2CF9AE}" pid="11" name="Mendeley Recent Style Name 3_1">
    <vt:lpwstr>Annals of the Rheumatic Diseases</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diabetologia</vt:lpwstr>
  </property>
  <property fmtid="{D5CDD505-2E9C-101B-9397-08002B2CF9AE}" pid="17" name="Mendeley Recent Style Name 6_1">
    <vt:lpwstr>Diabetologia</vt:lpwstr>
  </property>
  <property fmtid="{D5CDD505-2E9C-101B-9397-08002B2CF9AE}" pid="18" name="Mendeley Recent Style Id 7_1">
    <vt:lpwstr>http://www.zotero.org/styles/osteoarthritis-and-cartilage</vt:lpwstr>
  </property>
  <property fmtid="{D5CDD505-2E9C-101B-9397-08002B2CF9AE}" pid="19" name="Mendeley Recent Style Name 7_1">
    <vt:lpwstr>Osteoarthritis and Cartilage</vt:lpwstr>
  </property>
  <property fmtid="{D5CDD505-2E9C-101B-9397-08002B2CF9AE}" pid="20" name="Mendeley Recent Style Id 8_1">
    <vt:lpwstr>http://www.zotero.org/styles/the-american-journal-of-sports-medicine</vt:lpwstr>
  </property>
  <property fmtid="{D5CDD505-2E9C-101B-9397-08002B2CF9AE}" pid="21" name="Mendeley Recent Style Name 8_1">
    <vt:lpwstr>The American Journal of Sports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ba20b0d4-c4af-310b-8d27-05a1d95ecbdc</vt:lpwstr>
  </property>
</Properties>
</file>